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36736" behindDoc="0" locked="0" layoutInCell="1" allowOverlap="1" wp14:anchorId="1F25E4E5" wp14:editId="05E9919F">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4FAF3EEB" w:rsidR="00DE67B2" w:rsidRPr="008566B9" w:rsidRDefault="00DE67B2" w:rsidP="00E3240D">
      <w:pPr>
        <w:spacing w:after="0" w:line="480" w:lineRule="auto"/>
        <w:rPr>
          <w:rFonts w:cs="Times New Roman"/>
          <w:lang w:val="id-ID"/>
        </w:rPr>
      </w:pPr>
      <w:r w:rsidRPr="008566B9">
        <w:rPr>
          <w:rFonts w:cs="Times New Roman"/>
          <w:lang w:val="id-ID"/>
        </w:rPr>
        <w:t xml:space="preserve">Puji syukur </w:t>
      </w:r>
      <w:r w:rsidR="009E757F">
        <w:rPr>
          <w:rFonts w:cs="Times New Roman"/>
          <w:lang w:val="id-ID"/>
        </w:rPr>
        <w:t>kehadira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0C141A">
          <w:headerReference w:type="default" r:id="rId13"/>
          <w:footerReference w:type="default" r:id="rId14"/>
          <w:pgSz w:w="11906" w:h="16838" w:code="9"/>
          <w:pgMar w:top="2268" w:right="1701" w:bottom="1701" w:left="2268" w:header="708" w:footer="708" w:gutter="0"/>
          <w:pgNumType w:fmt="lowerRoman" w:start="2"/>
          <w:cols w:space="708"/>
          <w:docGrid w:linePitch="360"/>
        </w:sectPr>
      </w:pPr>
    </w:p>
    <w:p w14:paraId="58FAD847" w14:textId="09909544"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53BC09C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w:t>
      </w:r>
      <w:r w:rsidR="009E757F">
        <w:rPr>
          <w:rFonts w:cs="Times New Roman"/>
          <w:lang w:val="id-ID"/>
        </w:rPr>
        <w:t>e</w:t>
      </w:r>
      <w:r w:rsidR="00C45D13" w:rsidRPr="008566B9">
        <w:rPr>
          <w:rFonts w:cs="Times New Roman"/>
          <w:lang w:val="id-ID"/>
        </w:rPr>
        <w:t>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1731993A" w:rsidR="00DE67B2" w:rsidRPr="008566B9" w:rsidRDefault="00D46076">
      <w:pPr>
        <w:pStyle w:val="ListParagraph"/>
        <w:numPr>
          <w:ilvl w:val="0"/>
          <w:numId w:val="24"/>
        </w:numPr>
        <w:spacing w:before="0" w:after="160" w:line="480" w:lineRule="auto"/>
        <w:ind w:left="360"/>
        <w:rPr>
          <w:rFonts w:cs="Times New Roman"/>
          <w:lang w:val="id-ID"/>
        </w:rPr>
      </w:pPr>
      <w:r>
        <w:rPr>
          <w:rFonts w:eastAsia="Times New Roman" w:cs="Times New Roman"/>
          <w:color w:val="000000"/>
          <w:szCs w:val="24"/>
          <w:lang w:val="id-ID"/>
        </w:rPr>
        <w:t>Firmansyah Ibrahim</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sidR="008238EF">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S</w:t>
      </w:r>
      <w:r w:rsidR="009E757F">
        <w:rPr>
          <w:rFonts w:cs="Times New Roman"/>
          <w:lang w:val="id-ID"/>
        </w:rPr>
        <w:t>e</w:t>
      </w:r>
      <w:r w:rsidR="00DE67B2" w:rsidRPr="008566B9">
        <w:rPr>
          <w:rFonts w:cs="Times New Roman"/>
          <w:lang w:val="id-ID"/>
        </w:rPr>
        <w:t xml:space="preserv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23A16461" w:rsidR="00DE67B2" w:rsidRDefault="008238EF">
      <w:pPr>
        <w:pStyle w:val="ListParagraph"/>
        <w:numPr>
          <w:ilvl w:val="0"/>
          <w:numId w:val="24"/>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0194AD1E" w14:textId="3B2826BA" w:rsidR="00D46076" w:rsidRPr="008566B9" w:rsidRDefault="00D46076">
      <w:pPr>
        <w:pStyle w:val="ListParagraph"/>
        <w:numPr>
          <w:ilvl w:val="0"/>
          <w:numId w:val="24"/>
        </w:numPr>
        <w:spacing w:before="0" w:after="160" w:line="480" w:lineRule="auto"/>
        <w:ind w:left="360"/>
        <w:rPr>
          <w:rFonts w:cs="Times New Roman"/>
          <w:lang w:val="id-ID"/>
        </w:rPr>
      </w:pPr>
      <w:r>
        <w:rPr>
          <w:rFonts w:cs="Times New Roman"/>
          <w:lang w:val="id-ID"/>
        </w:rPr>
        <w:t xml:space="preserve">Gunawan, S.Kom., M.Kom selaku pembimbing sebelumnya dan merupakan pemilik </w:t>
      </w:r>
      <w:r w:rsidR="00E74470" w:rsidRPr="00E74470">
        <w:rPr>
          <w:rFonts w:cs="Times New Roman"/>
          <w:i/>
          <w:iCs/>
          <w:lang w:val="id-ID"/>
        </w:rPr>
        <w:t>minimarket</w:t>
      </w:r>
      <w:r>
        <w:rPr>
          <w:rFonts w:cs="Times New Roman"/>
          <w:lang w:val="id-ID"/>
        </w:rPr>
        <w:t xml:space="preserve"> Macca Mart</w:t>
      </w:r>
    </w:p>
    <w:p w14:paraId="7AFF161D" w14:textId="21A7E59E" w:rsidR="001347D5"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4"/>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751F96BF" w:rsidR="00DE67B2" w:rsidRPr="008566B9" w:rsidRDefault="000856E9">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Pegawai </w:t>
      </w:r>
      <w:r w:rsidR="00E74470" w:rsidRPr="00E74470">
        <w:rPr>
          <w:rFonts w:cs="Times New Roman"/>
          <w:i/>
          <w:iCs/>
          <w:lang w:val="id-ID"/>
        </w:rPr>
        <w:t>minimarket</w:t>
      </w:r>
      <w:r w:rsidR="008238EF">
        <w:rPr>
          <w:rFonts w:cs="Times New Roman"/>
          <w:lang w:val="id-ID"/>
        </w:rPr>
        <w:t xml:space="preserve">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4"/>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4"/>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0C141A">
          <w:headerReference w:type="default" r:id="rId15"/>
          <w:footerReference w:type="default" r:id="rId16"/>
          <w:pgSz w:w="11906" w:h="16838" w:code="9"/>
          <w:pgMar w:top="2268" w:right="1701" w:bottom="1701" w:left="2268" w:header="708" w:footer="708" w:gutter="0"/>
          <w:pgNumType w:fmt="lowerRoman" w:start="3"/>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b w:val="0"/>
          <w:bCs w:val="0"/>
          <w:lang w:val="en-US"/>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4EDB3058"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AD560D">
              <w:rPr>
                <w:noProof/>
                <w:webHidden/>
                <w:lang w:val="id-ID"/>
              </w:rPr>
              <w:t>i</w:t>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44555F">
              <w:rPr>
                <w:noProof/>
                <w:webHidden/>
              </w:rPr>
              <w:t>ii</w:t>
            </w:r>
            <w:r w:rsidR="00954CF6" w:rsidRPr="00A019BE">
              <w:rPr>
                <w:noProof/>
                <w:webHidden/>
              </w:rPr>
              <w:fldChar w:fldCharType="end"/>
            </w:r>
          </w:hyperlink>
        </w:p>
        <w:p w14:paraId="3DC68A74" w14:textId="7469D27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1" w:history="1">
            <w:r w:rsidR="00954CF6" w:rsidRPr="00A019BE">
              <w:rPr>
                <w:rStyle w:val="Hyperlink"/>
                <w:lang w:val="id-ID"/>
              </w:rPr>
              <w:t>DAFTAR ISI</w:t>
            </w:r>
            <w:r w:rsidR="00954CF6" w:rsidRPr="00A019BE">
              <w:rPr>
                <w:webHidden/>
              </w:rPr>
              <w:tab/>
            </w:r>
            <w:r w:rsidR="00AD560D">
              <w:rPr>
                <w:webHidden/>
                <w:lang w:val="id-ID"/>
              </w:rPr>
              <w:t>v</w:t>
            </w:r>
          </w:hyperlink>
        </w:p>
        <w:p w14:paraId="04BA5C1C" w14:textId="5B07781E"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2" w:history="1">
            <w:r w:rsidR="00954CF6" w:rsidRPr="00A019BE">
              <w:rPr>
                <w:rStyle w:val="Hyperlink"/>
                <w:lang w:val="id-ID"/>
              </w:rPr>
              <w:t>DAFTAR GAMBAR</w:t>
            </w:r>
            <w:r w:rsidR="00954CF6" w:rsidRPr="00A019BE">
              <w:rPr>
                <w:webHidden/>
              </w:rPr>
              <w:tab/>
            </w:r>
            <w:r w:rsidR="00954CF6" w:rsidRPr="00A019BE">
              <w:rPr>
                <w:b/>
                <w:bCs/>
                <w:webHidden/>
              </w:rPr>
              <w:fldChar w:fldCharType="begin"/>
            </w:r>
            <w:r w:rsidR="00954CF6" w:rsidRPr="00A019BE">
              <w:rPr>
                <w:webHidden/>
              </w:rPr>
              <w:instrText xml:space="preserve"> PAGEREF _Toc98667372 \h </w:instrText>
            </w:r>
            <w:r w:rsidR="00954CF6" w:rsidRPr="00A019BE">
              <w:rPr>
                <w:b/>
                <w:bCs/>
                <w:webHidden/>
              </w:rPr>
            </w:r>
            <w:r w:rsidR="00954CF6" w:rsidRPr="00A019BE">
              <w:rPr>
                <w:b/>
                <w:bCs/>
                <w:webHidden/>
              </w:rPr>
              <w:fldChar w:fldCharType="separate"/>
            </w:r>
            <w:r w:rsidR="0044555F">
              <w:rPr>
                <w:webHidden/>
              </w:rPr>
              <w:t>vii</w:t>
            </w:r>
            <w:r w:rsidR="00954CF6" w:rsidRPr="00A019BE">
              <w:rPr>
                <w:b/>
                <w:bCs/>
                <w:webHidden/>
              </w:rPr>
              <w:fldChar w:fldCharType="end"/>
            </w:r>
          </w:hyperlink>
        </w:p>
        <w:p w14:paraId="6EAA546E" w14:textId="036ACA0F" w:rsidR="00954CF6" w:rsidRDefault="00000000" w:rsidP="000C141A">
          <w:pPr>
            <w:pStyle w:val="TOC1"/>
            <w:rPr>
              <w:b/>
              <w:bCs/>
              <w:lang w:val="id-ID"/>
            </w:rPr>
          </w:pPr>
          <w:hyperlink w:anchor="_Toc98667373" w:history="1">
            <w:r w:rsidR="00954CF6" w:rsidRPr="00A019BE">
              <w:rPr>
                <w:rStyle w:val="Hyperlink"/>
                <w:lang w:val="id-ID"/>
              </w:rPr>
              <w:t>DAFTAR TABEL</w:t>
            </w:r>
            <w:r w:rsidR="00954CF6" w:rsidRPr="00A019BE">
              <w:rPr>
                <w:webHidden/>
              </w:rPr>
              <w:tab/>
            </w:r>
            <w:r w:rsidR="00C51A97" w:rsidRPr="00C51A97">
              <w:rPr>
                <w:webHidden/>
                <w:lang w:val="id-ID"/>
              </w:rPr>
              <w:t>i</w:t>
            </w:r>
          </w:hyperlink>
          <w:r w:rsidR="000C141A">
            <w:rPr>
              <w:lang w:val="id-ID"/>
            </w:rPr>
            <w:t>x</w:t>
          </w:r>
        </w:p>
        <w:p w14:paraId="1F4219CC" w14:textId="51D7DAF0" w:rsidR="000C141A" w:rsidRPr="000C141A" w:rsidRDefault="00000000" w:rsidP="000C141A">
          <w:pPr>
            <w:pStyle w:val="TOC1"/>
            <w:rPr>
              <w:rFonts w:asciiTheme="minorHAnsi" w:eastAsiaTheme="minorEastAsia" w:hAnsiTheme="minorHAnsi" w:cstheme="minorBidi"/>
              <w:sz w:val="22"/>
              <w:lang w:val="en-ID" w:eastAsia="en-ID"/>
            </w:rPr>
          </w:pPr>
          <w:hyperlink w:anchor="_Toc98667373" w:history="1">
            <w:r w:rsidR="000C141A" w:rsidRPr="000C141A">
              <w:t>ABSTRAK</w:t>
            </w:r>
            <w:r w:rsidR="000C141A" w:rsidRPr="000C141A">
              <w:rPr>
                <w:webHidden/>
              </w:rPr>
              <w:tab/>
            </w:r>
            <w:r w:rsidR="000C141A">
              <w:rPr>
                <w:webHidden/>
                <w:lang w:val="id-ID"/>
              </w:rPr>
              <w:t>x</w:t>
            </w:r>
          </w:hyperlink>
        </w:p>
        <w:p w14:paraId="1775FD65" w14:textId="6926641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6" w:history="1">
            <w:r w:rsidR="00954CF6" w:rsidRPr="00A019BE">
              <w:rPr>
                <w:rStyle w:val="Hyperlink"/>
                <w:lang w:val="id-ID"/>
              </w:rPr>
              <w:t xml:space="preserve">BAB </w:t>
            </w:r>
            <w:r w:rsidR="00745C84">
              <w:rPr>
                <w:rStyle w:val="Hyperlink"/>
                <w:lang w:val="id-ID"/>
              </w:rPr>
              <w:t>I</w:t>
            </w:r>
            <w:r w:rsidR="00954CF6" w:rsidRPr="00A019BE">
              <w:rPr>
                <w:rStyle w:val="Hyperlink"/>
              </w:rPr>
              <w:t xml:space="preserve"> PENDAHULUAN</w:t>
            </w:r>
            <w:r w:rsidR="00954CF6" w:rsidRPr="00A019BE">
              <w:rPr>
                <w:webHidden/>
              </w:rPr>
              <w:tab/>
            </w:r>
            <w:r w:rsidR="00D77670" w:rsidRPr="00D77670">
              <w:rPr>
                <w:webHidden/>
                <w:lang w:val="id-ID"/>
              </w:rPr>
              <w:t>1</w:t>
            </w:r>
          </w:hyperlink>
        </w:p>
        <w:p w14:paraId="60C821A3" w14:textId="2E47EF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D77670">
              <w:rPr>
                <w:noProof/>
                <w:webHidden/>
                <w:lang w:val="id-ID"/>
              </w:rPr>
              <w:t>1</w:t>
            </w:r>
          </w:hyperlink>
        </w:p>
        <w:p w14:paraId="78BF48B2" w14:textId="141AFEB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C21442">
              <w:rPr>
                <w:noProof/>
                <w:webHidden/>
                <w:lang w:val="id-ID"/>
              </w:rPr>
              <w:t>7</w:t>
            </w:r>
          </w:hyperlink>
        </w:p>
        <w:p w14:paraId="5D54D6BD" w14:textId="0E878901"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C21442">
              <w:rPr>
                <w:noProof/>
                <w:webHidden/>
                <w:lang w:val="id-ID"/>
              </w:rPr>
              <w:t>7</w:t>
            </w:r>
          </w:hyperlink>
        </w:p>
        <w:p w14:paraId="1ABEF717" w14:textId="08AE57F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C21442">
              <w:rPr>
                <w:noProof/>
                <w:webHidden/>
                <w:lang w:val="id-ID"/>
              </w:rPr>
              <w:t>8</w:t>
            </w:r>
          </w:hyperlink>
        </w:p>
        <w:p w14:paraId="2B19EC72" w14:textId="6B71FE9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C21442">
              <w:rPr>
                <w:noProof/>
                <w:webHidden/>
                <w:lang w:val="id-ID"/>
              </w:rPr>
              <w:t>9</w:t>
            </w:r>
          </w:hyperlink>
        </w:p>
        <w:p w14:paraId="1C90A902" w14:textId="775BBE97"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83" w:history="1">
            <w:r w:rsidR="00954CF6" w:rsidRPr="00A019BE">
              <w:rPr>
                <w:rStyle w:val="Hyperlink"/>
                <w:lang w:val="id-ID"/>
              </w:rPr>
              <w:t>BAB II</w:t>
            </w:r>
            <w:r w:rsidR="00954CF6" w:rsidRPr="00A019BE">
              <w:rPr>
                <w:rStyle w:val="Hyperlink"/>
              </w:rPr>
              <w:t xml:space="preserve"> TINJAUAN TEOR</w:t>
            </w:r>
            <w:r w:rsidR="00DD39B0">
              <w:rPr>
                <w:rStyle w:val="Hyperlink"/>
                <w:lang w:val="id-ID"/>
              </w:rPr>
              <w:t>I</w:t>
            </w:r>
            <w:r w:rsidR="00954CF6" w:rsidRPr="00A019BE">
              <w:rPr>
                <w:rStyle w:val="Hyperlink"/>
              </w:rPr>
              <w:t>TIS</w:t>
            </w:r>
            <w:r w:rsidR="00954CF6" w:rsidRPr="00A019BE">
              <w:rPr>
                <w:webHidden/>
              </w:rPr>
              <w:tab/>
            </w:r>
            <w:r w:rsidR="00C21442">
              <w:rPr>
                <w:webHidden/>
                <w:lang w:val="id-ID"/>
              </w:rPr>
              <w:t>13</w:t>
            </w:r>
          </w:hyperlink>
        </w:p>
        <w:p w14:paraId="30189731" w14:textId="32BBDDC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C21442">
              <w:rPr>
                <w:noProof/>
                <w:webHidden/>
                <w:lang w:val="id-ID"/>
              </w:rPr>
              <w:t>13</w:t>
            </w:r>
          </w:hyperlink>
        </w:p>
        <w:p w14:paraId="3A6CF5DD" w14:textId="522EE2F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C21442">
              <w:rPr>
                <w:noProof/>
                <w:webHidden/>
                <w:lang w:val="id-ID"/>
              </w:rPr>
              <w:t>13</w:t>
            </w:r>
          </w:hyperlink>
        </w:p>
        <w:p w14:paraId="0120E892" w14:textId="7799288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C21442">
              <w:rPr>
                <w:noProof/>
                <w:webHidden/>
                <w:lang w:val="id-ID"/>
              </w:rPr>
              <w:t>14</w:t>
            </w:r>
          </w:hyperlink>
        </w:p>
        <w:p w14:paraId="6686CEE0" w14:textId="60B96E1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C21442">
              <w:rPr>
                <w:noProof/>
                <w:webHidden/>
                <w:lang w:val="id-ID"/>
              </w:rPr>
              <w:t>14</w:t>
            </w:r>
          </w:hyperlink>
        </w:p>
        <w:p w14:paraId="5CBB5D29" w14:textId="5F80CBC6"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C21442">
              <w:rPr>
                <w:noProof/>
                <w:webHidden/>
                <w:lang w:val="id-ID"/>
              </w:rPr>
              <w:t>17</w:t>
            </w:r>
          </w:hyperlink>
        </w:p>
        <w:p w14:paraId="38ACAB60" w14:textId="2DFCE101"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w:t>
            </w:r>
            <w:r w:rsidR="00363D23">
              <w:rPr>
                <w:rStyle w:val="Hyperlink"/>
                <w:rFonts w:cs="Times New Roman"/>
                <w:i/>
                <w:iCs/>
                <w:noProof/>
                <w:lang w:val="id-ID"/>
              </w:rPr>
              <w:t>e</w:t>
            </w:r>
            <w:r w:rsidR="000665EA">
              <w:rPr>
                <w:rStyle w:val="Hyperlink"/>
                <w:rFonts w:cs="Times New Roman"/>
                <w:i/>
                <w:iCs/>
                <w:noProof/>
                <w:lang w:val="id-ID"/>
              </w:rPr>
              <w:t>bsite</w:t>
            </w:r>
            <w:r w:rsidR="000665EA" w:rsidRPr="00A019BE">
              <w:rPr>
                <w:noProof/>
                <w:webHidden/>
              </w:rPr>
              <w:tab/>
            </w:r>
            <w:r w:rsidR="00C21442">
              <w:rPr>
                <w:noProof/>
                <w:webHidden/>
                <w:lang w:val="id-ID"/>
              </w:rPr>
              <w:t>19</w:t>
            </w:r>
          </w:hyperlink>
        </w:p>
        <w:p w14:paraId="5654A773" w14:textId="3A7C46F0"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C21442">
              <w:rPr>
                <w:noProof/>
                <w:webHidden/>
                <w:lang w:val="id-ID"/>
              </w:rPr>
              <w:t>20</w:t>
            </w:r>
          </w:hyperlink>
        </w:p>
        <w:p w14:paraId="43F16DEC" w14:textId="12652094"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C21442">
              <w:rPr>
                <w:noProof/>
                <w:webHidden/>
                <w:lang w:val="id-ID"/>
              </w:rPr>
              <w:t>21</w:t>
            </w:r>
          </w:hyperlink>
        </w:p>
        <w:p w14:paraId="61D6CEB3" w14:textId="189D65F2"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C21442">
              <w:rPr>
                <w:noProof/>
                <w:webHidden/>
                <w:lang w:val="id-ID"/>
              </w:rPr>
              <w:t>21</w:t>
            </w:r>
          </w:hyperlink>
        </w:p>
        <w:p w14:paraId="1AF1E7E1" w14:textId="02549C1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90" w:history="1">
            <w:r w:rsidR="00954CF6" w:rsidRPr="00A019BE">
              <w:rPr>
                <w:rStyle w:val="Hyperlink"/>
                <w:lang w:val="id-ID"/>
              </w:rPr>
              <w:t>BAB III</w:t>
            </w:r>
            <w:r w:rsidR="00954CF6" w:rsidRPr="00A019BE">
              <w:rPr>
                <w:rStyle w:val="Hyperlink"/>
              </w:rPr>
              <w:t xml:space="preserve"> METODOLOGI PENELITIAN</w:t>
            </w:r>
            <w:r w:rsidR="00954CF6" w:rsidRPr="00A019BE">
              <w:rPr>
                <w:webHidden/>
              </w:rPr>
              <w:tab/>
            </w:r>
            <w:r w:rsidR="00C21442">
              <w:rPr>
                <w:webHidden/>
                <w:lang w:val="id-ID"/>
              </w:rPr>
              <w:t>24</w:t>
            </w:r>
          </w:hyperlink>
        </w:p>
        <w:p w14:paraId="7B639E93" w14:textId="2624B48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C21442">
              <w:rPr>
                <w:noProof/>
                <w:webHidden/>
                <w:lang w:val="id-ID"/>
              </w:rPr>
              <w:t>24</w:t>
            </w:r>
          </w:hyperlink>
        </w:p>
        <w:p w14:paraId="37C76942" w14:textId="7FAABD1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C21442">
              <w:rPr>
                <w:noProof/>
                <w:webHidden/>
                <w:lang w:val="id-ID"/>
              </w:rPr>
              <w:t>24</w:t>
            </w:r>
          </w:hyperlink>
        </w:p>
        <w:p w14:paraId="781DEC8E" w14:textId="360115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C21442">
              <w:rPr>
                <w:noProof/>
                <w:webHidden/>
                <w:lang w:val="id-ID"/>
              </w:rPr>
              <w:t>24</w:t>
            </w:r>
          </w:hyperlink>
        </w:p>
        <w:p w14:paraId="2F08ECC9" w14:textId="4AE3C0F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C21442">
              <w:rPr>
                <w:noProof/>
                <w:webHidden/>
                <w:lang w:val="id-ID"/>
              </w:rPr>
              <w:t>25</w:t>
            </w:r>
          </w:hyperlink>
        </w:p>
        <w:p w14:paraId="0470B5C3" w14:textId="685C102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C21442">
              <w:rPr>
                <w:noProof/>
                <w:webHidden/>
                <w:lang w:val="id-ID"/>
              </w:rPr>
              <w:t>26</w:t>
            </w:r>
          </w:hyperlink>
        </w:p>
        <w:p w14:paraId="72F9AC0A" w14:textId="4633FE21"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C21442">
              <w:rPr>
                <w:noProof/>
                <w:webHidden/>
                <w:lang w:val="id-ID"/>
              </w:rPr>
              <w:t>27</w:t>
            </w:r>
          </w:hyperlink>
        </w:p>
        <w:p w14:paraId="6F49F04B" w14:textId="1ABBE07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C21442">
              <w:rPr>
                <w:noProof/>
                <w:webHidden/>
                <w:lang w:val="id-ID"/>
              </w:rPr>
              <w:t>29</w:t>
            </w:r>
          </w:hyperlink>
        </w:p>
        <w:p w14:paraId="02946669" w14:textId="46C03C3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sidR="00C21442">
              <w:rPr>
                <w:noProof/>
                <w:webHidden/>
                <w:lang w:val="id-ID"/>
              </w:rPr>
              <w:t>30</w:t>
            </w:r>
          </w:hyperlink>
        </w:p>
        <w:p w14:paraId="122972AF" w14:textId="21485E3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00" w:history="1">
            <w:r w:rsidR="00954CF6" w:rsidRPr="00A019BE">
              <w:rPr>
                <w:rStyle w:val="Hyperlink"/>
                <w:lang w:val="id-ID"/>
              </w:rPr>
              <w:t>BAB IV</w:t>
            </w:r>
            <w:r w:rsidR="00954CF6" w:rsidRPr="00A019BE">
              <w:rPr>
                <w:rStyle w:val="Hyperlink"/>
              </w:rPr>
              <w:t xml:space="preserve"> ANALISIS DAN DESAIN SISTEM</w:t>
            </w:r>
            <w:r w:rsidR="00954CF6" w:rsidRPr="00A019BE">
              <w:rPr>
                <w:webHidden/>
              </w:rPr>
              <w:tab/>
            </w:r>
            <w:r w:rsidR="00C21442">
              <w:rPr>
                <w:webHidden/>
                <w:lang w:val="id-ID"/>
              </w:rPr>
              <w:t>32</w:t>
            </w:r>
          </w:hyperlink>
        </w:p>
        <w:p w14:paraId="2A9F44AE" w14:textId="3906C1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C21442">
              <w:rPr>
                <w:noProof/>
                <w:webHidden/>
                <w:lang w:val="id-ID"/>
              </w:rPr>
              <w:t>32</w:t>
            </w:r>
          </w:hyperlink>
        </w:p>
        <w:p w14:paraId="3B1AA266" w14:textId="0C07144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C21442">
              <w:rPr>
                <w:noProof/>
                <w:webHidden/>
                <w:lang w:val="id-ID"/>
              </w:rPr>
              <w:t>33</w:t>
            </w:r>
          </w:hyperlink>
        </w:p>
        <w:p w14:paraId="07D4FF12" w14:textId="0A94022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C21442">
              <w:rPr>
                <w:noProof/>
                <w:webHidden/>
                <w:lang w:val="id-ID"/>
              </w:rPr>
              <w:t>36</w:t>
            </w:r>
          </w:hyperlink>
        </w:p>
        <w:p w14:paraId="114A0B1E" w14:textId="56DFCF7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C21442">
              <w:rPr>
                <w:noProof/>
                <w:webHidden/>
                <w:lang w:val="id-ID"/>
              </w:rPr>
              <w:t>39</w:t>
            </w:r>
          </w:hyperlink>
        </w:p>
        <w:p w14:paraId="5D61D1F7" w14:textId="0FCF57BF" w:rsidR="00954CF6" w:rsidRDefault="00000000" w:rsidP="00745C84">
          <w:pPr>
            <w:pStyle w:val="TOC2"/>
            <w:spacing w:before="0" w:line="360" w:lineRule="auto"/>
            <w:rPr>
              <w:noProof/>
              <w:lang w:val="id-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C21442">
              <w:rPr>
                <w:noProof/>
                <w:webHidden/>
                <w:lang w:val="id-ID"/>
              </w:rPr>
              <w:t>41</w:t>
            </w:r>
          </w:hyperlink>
        </w:p>
        <w:p w14:paraId="781C60B2" w14:textId="40D338CE" w:rsidR="00AF49D7" w:rsidRPr="00A019BE" w:rsidRDefault="00000000" w:rsidP="00AF49D7">
          <w:pPr>
            <w:pStyle w:val="TOC1"/>
            <w:rPr>
              <w:rFonts w:asciiTheme="minorHAnsi" w:eastAsiaTheme="minorEastAsia" w:hAnsiTheme="minorHAnsi" w:cstheme="minorBidi"/>
              <w:b/>
              <w:bCs/>
              <w:sz w:val="22"/>
              <w:lang w:val="en-ID" w:eastAsia="en-ID"/>
            </w:rPr>
          </w:pPr>
          <w:hyperlink w:anchor="_Toc98667400" w:history="1">
            <w:r w:rsidR="00AF49D7" w:rsidRPr="00A019BE">
              <w:rPr>
                <w:rStyle w:val="Hyperlink"/>
                <w:lang w:val="id-ID"/>
              </w:rPr>
              <w:t>BAB V</w:t>
            </w:r>
            <w:r w:rsidR="00AF49D7" w:rsidRPr="00A019BE">
              <w:rPr>
                <w:rStyle w:val="Hyperlink"/>
              </w:rPr>
              <w:t xml:space="preserve"> </w:t>
            </w:r>
            <w:r w:rsidR="00AF49D7">
              <w:rPr>
                <w:rStyle w:val="Hyperlink"/>
                <w:lang w:val="id-ID"/>
              </w:rPr>
              <w:t>IMPLEMENTASI</w:t>
            </w:r>
            <w:r w:rsidR="00AF49D7" w:rsidRPr="00A019BE">
              <w:rPr>
                <w:rStyle w:val="Hyperlink"/>
              </w:rPr>
              <w:t xml:space="preserve"> DAN </w:t>
            </w:r>
            <w:r w:rsidR="00AF49D7">
              <w:rPr>
                <w:rStyle w:val="Hyperlink"/>
                <w:lang w:val="id-ID"/>
              </w:rPr>
              <w:t>PENGUJIAN</w:t>
            </w:r>
            <w:r w:rsidR="00AF49D7" w:rsidRPr="00A019BE">
              <w:rPr>
                <w:rStyle w:val="Hyperlink"/>
              </w:rPr>
              <w:t xml:space="preserve"> SISTEM</w:t>
            </w:r>
            <w:r w:rsidR="00AF49D7" w:rsidRPr="00A019BE">
              <w:rPr>
                <w:webHidden/>
              </w:rPr>
              <w:tab/>
            </w:r>
            <w:r w:rsidR="00C21442">
              <w:rPr>
                <w:webHidden/>
                <w:lang w:val="id-ID"/>
              </w:rPr>
              <w:t>47</w:t>
            </w:r>
          </w:hyperlink>
        </w:p>
        <w:p w14:paraId="73B69003" w14:textId="3DF17504"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2" w:history="1">
            <w:r w:rsidR="00AF49D7" w:rsidRPr="00A019BE">
              <w:rPr>
                <w:rStyle w:val="Hyperlink"/>
                <w:noProof/>
                <w:lang w:val="id-ID"/>
              </w:rPr>
              <w:t>A.</w:t>
            </w:r>
            <w:r w:rsidR="00AF49D7" w:rsidRPr="00A019BE">
              <w:rPr>
                <w:rFonts w:asciiTheme="minorHAnsi" w:eastAsiaTheme="minorEastAsia" w:hAnsiTheme="minorHAnsi"/>
                <w:noProof/>
                <w:sz w:val="22"/>
                <w:lang w:eastAsia="en-ID"/>
              </w:rPr>
              <w:tab/>
            </w:r>
            <w:r w:rsidR="00AF49D7">
              <w:rPr>
                <w:rStyle w:val="Hyperlink"/>
                <w:noProof/>
                <w:lang w:val="id-ID"/>
              </w:rPr>
              <w:t>Imp</w:t>
            </w:r>
            <w:r w:rsidR="00B017C7">
              <w:rPr>
                <w:rStyle w:val="Hyperlink"/>
                <w:noProof/>
                <w:lang w:val="id-ID"/>
              </w:rPr>
              <w:t>l</w:t>
            </w:r>
            <w:r w:rsidR="00AF49D7">
              <w:rPr>
                <w:rStyle w:val="Hyperlink"/>
                <w:noProof/>
                <w:lang w:val="id-ID"/>
              </w:rPr>
              <w:t>ementasi</w:t>
            </w:r>
            <w:r w:rsidR="00AF49D7" w:rsidRPr="00A019BE">
              <w:rPr>
                <w:rStyle w:val="Hyperlink"/>
                <w:noProof/>
                <w:lang w:val="id-ID"/>
              </w:rPr>
              <w:t xml:space="preserve"> Sistem</w:t>
            </w:r>
            <w:r w:rsidR="00AF49D7" w:rsidRPr="00A019BE">
              <w:rPr>
                <w:noProof/>
                <w:webHidden/>
              </w:rPr>
              <w:tab/>
            </w:r>
            <w:r w:rsidR="00C21442">
              <w:rPr>
                <w:noProof/>
                <w:webHidden/>
                <w:lang w:val="id-ID"/>
              </w:rPr>
              <w:t>47</w:t>
            </w:r>
          </w:hyperlink>
        </w:p>
        <w:p w14:paraId="3DBFACF7" w14:textId="057E4A77"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3" w:history="1">
            <w:r w:rsidR="00AF49D7" w:rsidRPr="00A019BE">
              <w:rPr>
                <w:rStyle w:val="Hyperlink"/>
                <w:noProof/>
                <w:lang w:val="id-ID"/>
              </w:rPr>
              <w:t>B.</w:t>
            </w:r>
            <w:r w:rsidR="00AF49D7" w:rsidRPr="00A019BE">
              <w:rPr>
                <w:rFonts w:asciiTheme="minorHAnsi" w:eastAsiaTheme="minorEastAsia" w:hAnsiTheme="minorHAnsi"/>
                <w:noProof/>
                <w:sz w:val="22"/>
                <w:lang w:eastAsia="en-ID"/>
              </w:rPr>
              <w:tab/>
            </w:r>
            <w:r w:rsidR="00B017C7">
              <w:rPr>
                <w:rStyle w:val="Hyperlink"/>
                <w:noProof/>
                <w:lang w:val="id-ID"/>
              </w:rPr>
              <w:t>Implementasi Algoritma</w:t>
            </w:r>
            <w:r w:rsidR="00AF49D7" w:rsidRPr="00A019BE">
              <w:rPr>
                <w:noProof/>
                <w:webHidden/>
              </w:rPr>
              <w:tab/>
            </w:r>
            <w:r w:rsidR="00C21442">
              <w:rPr>
                <w:noProof/>
                <w:webHidden/>
                <w:lang w:val="id-ID"/>
              </w:rPr>
              <w:t>56</w:t>
            </w:r>
          </w:hyperlink>
        </w:p>
        <w:p w14:paraId="10611983" w14:textId="368F4CB0" w:rsidR="00AF49D7" w:rsidRDefault="00000000" w:rsidP="00B017C7">
          <w:pPr>
            <w:pStyle w:val="TOC2"/>
            <w:spacing w:before="0" w:line="360" w:lineRule="auto"/>
            <w:rPr>
              <w:noProof/>
              <w:lang w:val="id-ID"/>
            </w:rPr>
          </w:pPr>
          <w:hyperlink w:anchor="_Toc98667404" w:history="1">
            <w:r w:rsidR="00AF49D7" w:rsidRPr="00A019BE">
              <w:rPr>
                <w:rStyle w:val="Hyperlink"/>
                <w:noProof/>
                <w:lang w:val="id-ID"/>
              </w:rPr>
              <w:t>C.</w:t>
            </w:r>
            <w:r w:rsidR="00AF49D7" w:rsidRPr="00A019BE">
              <w:rPr>
                <w:rFonts w:asciiTheme="minorHAnsi" w:eastAsiaTheme="minorEastAsia" w:hAnsiTheme="minorHAnsi"/>
                <w:noProof/>
                <w:sz w:val="22"/>
                <w:lang w:eastAsia="en-ID"/>
              </w:rPr>
              <w:tab/>
            </w:r>
            <w:r w:rsidR="00B017C7">
              <w:rPr>
                <w:rStyle w:val="Hyperlink"/>
                <w:noProof/>
                <w:lang w:val="id-ID"/>
              </w:rPr>
              <w:t>Pengujian</w:t>
            </w:r>
            <w:r w:rsidR="00AF49D7" w:rsidRPr="00A019BE">
              <w:rPr>
                <w:rStyle w:val="Hyperlink"/>
                <w:noProof/>
                <w:lang w:val="id-ID"/>
              </w:rPr>
              <w:t xml:space="preserve"> Sistem</w:t>
            </w:r>
            <w:r w:rsidR="00B017C7">
              <w:rPr>
                <w:rStyle w:val="Hyperlink"/>
                <w:noProof/>
                <w:lang w:val="id-ID"/>
              </w:rPr>
              <w:t xml:space="preserve"> </w:t>
            </w:r>
            <w:r w:rsidR="00B017C7">
              <w:rPr>
                <w:rStyle w:val="Hyperlink"/>
                <w:i/>
                <w:iCs/>
                <w:noProof/>
                <w:lang w:val="id-ID"/>
              </w:rPr>
              <w:t>White Box</w:t>
            </w:r>
            <w:r w:rsidR="00AF49D7" w:rsidRPr="00A019BE">
              <w:rPr>
                <w:noProof/>
                <w:webHidden/>
              </w:rPr>
              <w:tab/>
            </w:r>
            <w:r w:rsidR="00090ED1">
              <w:rPr>
                <w:noProof/>
                <w:webHidden/>
                <w:lang w:val="id-ID"/>
              </w:rPr>
              <w:t>61</w:t>
            </w:r>
          </w:hyperlink>
        </w:p>
        <w:p w14:paraId="41595518" w14:textId="7B498806" w:rsidR="008E4436" w:rsidRPr="008E4436" w:rsidRDefault="00000000" w:rsidP="008E4436">
          <w:pPr>
            <w:pStyle w:val="TOC2"/>
            <w:spacing w:before="0" w:line="360" w:lineRule="auto"/>
            <w:rPr>
              <w:noProof/>
              <w:lang w:val="id-ID"/>
            </w:rPr>
          </w:pPr>
          <w:hyperlink w:anchor="_Toc98667404" w:history="1">
            <w:r w:rsidR="008E4436">
              <w:rPr>
                <w:rStyle w:val="Hyperlink"/>
                <w:noProof/>
                <w:lang w:val="id-ID"/>
              </w:rPr>
              <w:t>D</w:t>
            </w:r>
            <w:r w:rsidR="008E4436" w:rsidRPr="00A019BE">
              <w:rPr>
                <w:rStyle w:val="Hyperlink"/>
                <w:noProof/>
                <w:lang w:val="id-ID"/>
              </w:rPr>
              <w:t>.</w:t>
            </w:r>
            <w:r w:rsidR="008E4436" w:rsidRPr="00A019BE">
              <w:rPr>
                <w:rFonts w:asciiTheme="minorHAnsi" w:eastAsiaTheme="minorEastAsia" w:hAnsiTheme="minorHAnsi"/>
                <w:noProof/>
                <w:sz w:val="22"/>
                <w:lang w:eastAsia="en-ID"/>
              </w:rPr>
              <w:tab/>
            </w:r>
            <w:r w:rsidR="008E4436" w:rsidRPr="008E4436">
              <w:rPr>
                <w:rFonts w:eastAsiaTheme="minorEastAsia" w:cs="Times New Roman"/>
                <w:noProof/>
                <w:szCs w:val="24"/>
                <w:lang w:val="id-ID" w:eastAsia="en-ID"/>
              </w:rPr>
              <w:t xml:space="preserve">Hasil </w:t>
            </w:r>
            <w:r w:rsidR="008E4436">
              <w:rPr>
                <w:rStyle w:val="Hyperlink"/>
                <w:noProof/>
                <w:lang w:val="id-ID"/>
              </w:rPr>
              <w:t>Pengujian</w:t>
            </w:r>
            <w:r w:rsidR="008E4436" w:rsidRPr="00A019BE">
              <w:rPr>
                <w:rStyle w:val="Hyperlink"/>
                <w:noProof/>
                <w:lang w:val="id-ID"/>
              </w:rPr>
              <w:t xml:space="preserve"> </w:t>
            </w:r>
            <w:r w:rsidR="008E4436">
              <w:rPr>
                <w:rStyle w:val="Hyperlink"/>
                <w:noProof/>
                <w:lang w:val="id-ID"/>
              </w:rPr>
              <w:t xml:space="preserve">Kelayakan </w:t>
            </w:r>
            <w:r w:rsidR="008E4436" w:rsidRPr="00A019BE">
              <w:rPr>
                <w:rStyle w:val="Hyperlink"/>
                <w:noProof/>
                <w:lang w:val="id-ID"/>
              </w:rPr>
              <w:t>Sistem</w:t>
            </w:r>
            <w:r w:rsidR="008E4436" w:rsidRPr="00A019BE">
              <w:rPr>
                <w:noProof/>
                <w:webHidden/>
              </w:rPr>
              <w:tab/>
            </w:r>
            <w:r w:rsidR="00090ED1">
              <w:rPr>
                <w:noProof/>
                <w:webHidden/>
                <w:lang w:val="id-ID"/>
              </w:rPr>
              <w:t>74</w:t>
            </w:r>
          </w:hyperlink>
        </w:p>
        <w:p w14:paraId="73080B2B" w14:textId="37936746" w:rsidR="002F4AEC" w:rsidRPr="00A019BE" w:rsidRDefault="00000000" w:rsidP="002F4AEC">
          <w:pPr>
            <w:pStyle w:val="TOC1"/>
            <w:rPr>
              <w:rFonts w:asciiTheme="minorHAnsi" w:eastAsiaTheme="minorEastAsia" w:hAnsiTheme="minorHAnsi" w:cstheme="minorBidi"/>
              <w:b/>
              <w:bCs/>
              <w:sz w:val="22"/>
              <w:lang w:val="en-ID" w:eastAsia="en-ID"/>
            </w:rPr>
          </w:pPr>
          <w:hyperlink w:anchor="_Toc98667400" w:history="1">
            <w:r w:rsidR="002F4AEC" w:rsidRPr="00A019BE">
              <w:rPr>
                <w:rStyle w:val="Hyperlink"/>
                <w:lang w:val="id-ID"/>
              </w:rPr>
              <w:t>BAB V</w:t>
            </w:r>
            <w:r w:rsidR="002F4AEC" w:rsidRPr="00A019BE">
              <w:rPr>
                <w:rStyle w:val="Hyperlink"/>
              </w:rPr>
              <w:t xml:space="preserve"> </w:t>
            </w:r>
            <w:r w:rsidR="002F4AEC">
              <w:rPr>
                <w:rStyle w:val="Hyperlink"/>
                <w:lang w:val="id-ID"/>
              </w:rPr>
              <w:t>PENUTUP</w:t>
            </w:r>
            <w:r w:rsidR="002F4AEC" w:rsidRPr="00A019BE">
              <w:rPr>
                <w:webHidden/>
              </w:rPr>
              <w:tab/>
            </w:r>
            <w:r w:rsidR="00090ED1">
              <w:rPr>
                <w:webHidden/>
                <w:lang w:val="id-ID"/>
              </w:rPr>
              <w:t>81</w:t>
            </w:r>
          </w:hyperlink>
        </w:p>
        <w:p w14:paraId="16A17566" w14:textId="2EF30872" w:rsidR="002F4AEC" w:rsidRPr="00A019BE" w:rsidRDefault="00000000" w:rsidP="002F4AEC">
          <w:pPr>
            <w:pStyle w:val="TOC2"/>
            <w:spacing w:before="0" w:line="360" w:lineRule="auto"/>
            <w:rPr>
              <w:rFonts w:asciiTheme="minorHAnsi" w:eastAsiaTheme="minorEastAsia" w:hAnsiTheme="minorHAnsi"/>
              <w:noProof/>
              <w:sz w:val="22"/>
              <w:lang w:eastAsia="en-ID"/>
            </w:rPr>
          </w:pPr>
          <w:hyperlink w:anchor="_Toc98667402" w:history="1">
            <w:r w:rsidR="002F4AEC" w:rsidRPr="00A019BE">
              <w:rPr>
                <w:rStyle w:val="Hyperlink"/>
                <w:noProof/>
                <w:lang w:val="id-ID"/>
              </w:rPr>
              <w:t>A.</w:t>
            </w:r>
            <w:r w:rsidR="002F4AEC" w:rsidRPr="00A019BE">
              <w:rPr>
                <w:rFonts w:asciiTheme="minorHAnsi" w:eastAsiaTheme="minorEastAsia" w:hAnsiTheme="minorHAnsi"/>
                <w:noProof/>
                <w:sz w:val="22"/>
                <w:lang w:eastAsia="en-ID"/>
              </w:rPr>
              <w:tab/>
            </w:r>
            <w:r w:rsidR="002F4AEC">
              <w:rPr>
                <w:rStyle w:val="Hyperlink"/>
                <w:noProof/>
                <w:lang w:val="id-ID"/>
              </w:rPr>
              <w:t>Kesimpulan</w:t>
            </w:r>
            <w:r w:rsidR="002F4AEC" w:rsidRPr="00A019BE">
              <w:rPr>
                <w:noProof/>
                <w:webHidden/>
              </w:rPr>
              <w:tab/>
            </w:r>
            <w:r w:rsidR="00090ED1">
              <w:rPr>
                <w:noProof/>
                <w:webHidden/>
                <w:lang w:val="id-ID"/>
              </w:rPr>
              <w:t>81</w:t>
            </w:r>
          </w:hyperlink>
        </w:p>
        <w:p w14:paraId="518B960B" w14:textId="00FCD2E6" w:rsidR="002F4AEC" w:rsidRPr="002F4AEC" w:rsidRDefault="00000000" w:rsidP="002F4AEC">
          <w:pPr>
            <w:pStyle w:val="TOC2"/>
            <w:spacing w:before="0" w:line="360" w:lineRule="auto"/>
            <w:rPr>
              <w:rFonts w:asciiTheme="minorHAnsi" w:eastAsiaTheme="minorEastAsia" w:hAnsiTheme="minorHAnsi"/>
              <w:noProof/>
              <w:sz w:val="22"/>
              <w:lang w:eastAsia="en-ID"/>
            </w:rPr>
          </w:pPr>
          <w:hyperlink w:anchor="_Toc98667403" w:history="1">
            <w:r w:rsidR="002F4AEC" w:rsidRPr="00A019BE">
              <w:rPr>
                <w:rStyle w:val="Hyperlink"/>
                <w:noProof/>
                <w:lang w:val="id-ID"/>
              </w:rPr>
              <w:t>B.</w:t>
            </w:r>
            <w:r w:rsidR="002F4AEC" w:rsidRPr="00A019BE">
              <w:rPr>
                <w:rFonts w:asciiTheme="minorHAnsi" w:eastAsiaTheme="minorEastAsia" w:hAnsiTheme="minorHAnsi"/>
                <w:noProof/>
                <w:sz w:val="22"/>
                <w:lang w:eastAsia="en-ID"/>
              </w:rPr>
              <w:tab/>
            </w:r>
            <w:r w:rsidR="002F4AEC">
              <w:rPr>
                <w:rStyle w:val="Hyperlink"/>
                <w:noProof/>
                <w:lang w:val="id-ID"/>
              </w:rPr>
              <w:t>Saran</w:t>
            </w:r>
            <w:r w:rsidR="002F4AEC" w:rsidRPr="00A019BE">
              <w:rPr>
                <w:noProof/>
                <w:webHidden/>
              </w:rPr>
              <w:tab/>
            </w:r>
            <w:r w:rsidR="00090ED1">
              <w:rPr>
                <w:noProof/>
                <w:webHidden/>
                <w:lang w:val="id-ID"/>
              </w:rPr>
              <w:t>81</w:t>
            </w:r>
          </w:hyperlink>
        </w:p>
        <w:p w14:paraId="0CC0DD88" w14:textId="3B97A990" w:rsidR="00954CF6" w:rsidRDefault="00000000" w:rsidP="000C141A">
          <w:pPr>
            <w:pStyle w:val="TOC1"/>
            <w:rPr>
              <w:lang w:val="id-ID"/>
            </w:rPr>
          </w:pPr>
          <w:hyperlink w:anchor="_Toc98667417" w:history="1">
            <w:r w:rsidR="00954CF6" w:rsidRPr="00A019BE">
              <w:rPr>
                <w:rStyle w:val="Hyperlink"/>
                <w:lang w:val="id-ID"/>
              </w:rPr>
              <w:t>DAFTAR PUSTAKA</w:t>
            </w:r>
            <w:r w:rsidR="00954CF6" w:rsidRPr="00A019BE">
              <w:rPr>
                <w:webHidden/>
              </w:rPr>
              <w:tab/>
            </w:r>
            <w:r w:rsidR="00090ED1">
              <w:rPr>
                <w:webHidden/>
                <w:lang w:val="id-ID"/>
              </w:rPr>
              <w:t>83</w:t>
            </w:r>
          </w:hyperlink>
        </w:p>
        <w:p w14:paraId="0E6CFBD1" w14:textId="7C652758" w:rsidR="00B93688" w:rsidRPr="00B93688" w:rsidRDefault="00000000" w:rsidP="00B93688">
          <w:pPr>
            <w:pStyle w:val="TOC1"/>
            <w:rPr>
              <w:rFonts w:asciiTheme="minorHAnsi" w:eastAsiaTheme="minorEastAsia" w:hAnsiTheme="minorHAnsi" w:cstheme="minorBidi"/>
              <w:b/>
              <w:bCs/>
              <w:sz w:val="22"/>
              <w:lang w:val="en-ID" w:eastAsia="en-ID"/>
            </w:rPr>
          </w:pPr>
          <w:hyperlink w:anchor="_Toc98667417" w:history="1">
            <w:r w:rsidR="00B93688">
              <w:rPr>
                <w:rStyle w:val="Hyperlink"/>
                <w:lang w:val="id-ID"/>
              </w:rPr>
              <w:t>LAMPIRAN</w:t>
            </w:r>
            <w:r w:rsidR="00B93688" w:rsidRPr="00A019BE">
              <w:rPr>
                <w:webHidden/>
              </w:rPr>
              <w:tab/>
            </w:r>
            <w:r w:rsidR="00090ED1">
              <w:rPr>
                <w:webHidden/>
                <w:lang w:val="id-ID"/>
              </w:rPr>
              <w:t>85</w:t>
            </w:r>
          </w:hyperlink>
        </w:p>
        <w:p w14:paraId="06E8459D" w14:textId="20A06922" w:rsidR="00226359" w:rsidRPr="00357676" w:rsidRDefault="00226359" w:rsidP="000C141A">
          <w:pPr>
            <w:pStyle w:val="TOC1"/>
            <w:rPr>
              <w:rFonts w:asciiTheme="minorHAnsi" w:eastAsiaTheme="minorEastAsia" w:hAnsiTheme="minorHAnsi" w:cstheme="minorBidi"/>
              <w:sz w:val="22"/>
              <w:lang w:val="en-ID" w:eastAsia="en-ID"/>
            </w:rPr>
          </w:pPr>
          <w:r w:rsidRPr="00A019BE">
            <w:fldChar w:fldCharType="end"/>
          </w:r>
          <w:r w:rsidR="00745C84" w:rsidRPr="00A019BE">
            <w:rPr>
              <w:rFonts w:asciiTheme="minorHAnsi" w:eastAsiaTheme="minorEastAsia" w:hAnsiTheme="minorHAnsi" w:cstheme="minorBidi"/>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6814C40A"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133FDD">
          <w:rPr>
            <w:noProof/>
            <w:webHidden/>
            <w:lang w:val="id-ID"/>
          </w:rPr>
          <w:t>28</w:t>
        </w:r>
      </w:hyperlink>
    </w:p>
    <w:p w14:paraId="75222536" w14:textId="6F9CFBA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133FDD">
          <w:rPr>
            <w:noProof/>
            <w:webHidden/>
            <w:lang w:val="id-ID"/>
          </w:rPr>
          <w:t>32</w:t>
        </w:r>
      </w:hyperlink>
    </w:p>
    <w:p w14:paraId="39FA9183" w14:textId="02E3B31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133FDD">
          <w:rPr>
            <w:noProof/>
            <w:webHidden/>
            <w:lang w:val="id-ID"/>
          </w:rPr>
          <w:t>35</w:t>
        </w:r>
      </w:hyperlink>
    </w:p>
    <w:p w14:paraId="5CAD2308" w14:textId="636746C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133FDD">
          <w:rPr>
            <w:noProof/>
            <w:webHidden/>
            <w:lang w:val="id-ID"/>
          </w:rPr>
          <w:t>36</w:t>
        </w:r>
      </w:hyperlink>
    </w:p>
    <w:p w14:paraId="7925DEF1" w14:textId="70652C00"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133FDD">
          <w:rPr>
            <w:noProof/>
            <w:webHidden/>
            <w:lang w:val="id-ID"/>
          </w:rPr>
          <w:t>37</w:t>
        </w:r>
      </w:hyperlink>
    </w:p>
    <w:p w14:paraId="3CE6B91D" w14:textId="384C2339"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133FDD">
          <w:rPr>
            <w:noProof/>
            <w:webHidden/>
            <w:lang w:val="id-ID"/>
          </w:rPr>
          <w:t>37</w:t>
        </w:r>
      </w:hyperlink>
    </w:p>
    <w:p w14:paraId="7A586739" w14:textId="5C8D57D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133FDD">
          <w:rPr>
            <w:noProof/>
            <w:webHidden/>
            <w:lang w:val="id-ID"/>
          </w:rPr>
          <w:t>39</w:t>
        </w:r>
      </w:hyperlink>
    </w:p>
    <w:p w14:paraId="2C7CDFCF" w14:textId="36FDB20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133FDD">
          <w:rPr>
            <w:noProof/>
            <w:webHidden/>
            <w:lang w:val="id-ID"/>
          </w:rPr>
          <w:t>39</w:t>
        </w:r>
      </w:hyperlink>
    </w:p>
    <w:p w14:paraId="4DA2C378" w14:textId="7CA334B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133FDD">
          <w:rPr>
            <w:noProof/>
            <w:webHidden/>
            <w:lang w:val="id-ID"/>
          </w:rPr>
          <w:t>41</w:t>
        </w:r>
      </w:hyperlink>
    </w:p>
    <w:p w14:paraId="7831A011" w14:textId="3F45007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133FDD">
          <w:rPr>
            <w:noProof/>
            <w:webHidden/>
            <w:lang w:val="id-ID"/>
          </w:rPr>
          <w:t>42</w:t>
        </w:r>
      </w:hyperlink>
    </w:p>
    <w:p w14:paraId="22D6A556" w14:textId="4B918C2A"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133FDD">
          <w:rPr>
            <w:noProof/>
            <w:webHidden/>
            <w:lang w:val="id-ID"/>
          </w:rPr>
          <w:t>42</w:t>
        </w:r>
      </w:hyperlink>
    </w:p>
    <w:p w14:paraId="1F91A325" w14:textId="337CC17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133FDD">
          <w:rPr>
            <w:noProof/>
            <w:webHidden/>
            <w:lang w:val="id-ID"/>
          </w:rPr>
          <w:t>42</w:t>
        </w:r>
      </w:hyperlink>
    </w:p>
    <w:p w14:paraId="133E5854" w14:textId="165DD2A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133FDD">
          <w:rPr>
            <w:noProof/>
            <w:webHidden/>
            <w:lang w:val="id-ID"/>
          </w:rPr>
          <w:t>43</w:t>
        </w:r>
      </w:hyperlink>
    </w:p>
    <w:p w14:paraId="59CF4C68" w14:textId="0C4BD46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133FDD">
          <w:rPr>
            <w:noProof/>
            <w:webHidden/>
            <w:lang w:val="id-ID"/>
          </w:rPr>
          <w:t>44</w:t>
        </w:r>
      </w:hyperlink>
    </w:p>
    <w:p w14:paraId="00B30CF9" w14:textId="00268DB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133FDD">
          <w:rPr>
            <w:noProof/>
            <w:webHidden/>
            <w:lang w:val="id-ID"/>
          </w:rPr>
          <w:t>44</w:t>
        </w:r>
      </w:hyperlink>
    </w:p>
    <w:p w14:paraId="7005621A" w14:textId="40DC4E3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133FDD">
          <w:rPr>
            <w:noProof/>
            <w:webHidden/>
            <w:lang w:val="id-ID"/>
          </w:rPr>
          <w:t>45</w:t>
        </w:r>
      </w:hyperlink>
    </w:p>
    <w:p w14:paraId="199181C0" w14:textId="45E062E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133FDD">
          <w:rPr>
            <w:noProof/>
            <w:webHidden/>
            <w:lang w:val="id-ID"/>
          </w:rPr>
          <w:t>45</w:t>
        </w:r>
      </w:hyperlink>
    </w:p>
    <w:p w14:paraId="7E2B5CF7" w14:textId="7A7D6E3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133FDD">
          <w:rPr>
            <w:noProof/>
            <w:webHidden/>
            <w:lang w:val="id-ID"/>
          </w:rPr>
          <w:t>46</w:t>
        </w:r>
      </w:hyperlink>
    </w:p>
    <w:p w14:paraId="1B056CFC" w14:textId="102FFA75" w:rsidR="00366377" w:rsidRDefault="00000000" w:rsidP="00524853">
      <w:pPr>
        <w:pStyle w:val="TableofFigures"/>
        <w:tabs>
          <w:tab w:val="right" w:leader="dot" w:pos="7927"/>
        </w:tabs>
        <w:rPr>
          <w:noProof/>
          <w:lang w:val="id-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133FDD">
          <w:rPr>
            <w:noProof/>
            <w:webHidden/>
            <w:lang w:val="id-ID"/>
          </w:rPr>
          <w:t>46</w:t>
        </w:r>
      </w:hyperlink>
    </w:p>
    <w:p w14:paraId="4D64F12B" w14:textId="07A1F8CE" w:rsidR="002448E8" w:rsidRPr="008566B9" w:rsidRDefault="00000000" w:rsidP="002448E8">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73" w:history="1">
        <w:r w:rsidR="002448E8" w:rsidRPr="008566B9">
          <w:rPr>
            <w:rStyle w:val="Hyperlink"/>
            <w:noProof/>
            <w:lang w:val="id-ID"/>
          </w:rPr>
          <w:t xml:space="preserve">Gambar V.1 </w:t>
        </w:r>
        <w:r w:rsidR="00B064D3" w:rsidRPr="00B064D3">
          <w:rPr>
            <w:szCs w:val="24"/>
            <w:lang w:val="id-ID"/>
          </w:rPr>
          <w:t>Tampila</w:t>
        </w:r>
        <w:r w:rsidR="009E757F">
          <w:rPr>
            <w:szCs w:val="24"/>
            <w:lang w:val="id-ID"/>
          </w:rPr>
          <w:t>n</w:t>
        </w:r>
        <w:r w:rsidR="00B064D3" w:rsidRPr="00B064D3">
          <w:rPr>
            <w:szCs w:val="24"/>
            <w:lang w:val="id-ID"/>
          </w:rPr>
          <w:t xml:space="preserve"> Aplikasi Sinkron Data Penjualan</w:t>
        </w:r>
        <w:r w:rsidR="002448E8" w:rsidRPr="008566B9">
          <w:rPr>
            <w:noProof/>
            <w:webHidden/>
            <w:lang w:val="id-ID"/>
          </w:rPr>
          <w:tab/>
        </w:r>
        <w:r w:rsidR="00133FDD">
          <w:rPr>
            <w:noProof/>
            <w:webHidden/>
            <w:lang w:val="id-ID"/>
          </w:rPr>
          <w:t>47</w:t>
        </w:r>
      </w:hyperlink>
    </w:p>
    <w:p w14:paraId="66AE2C42" w14:textId="29AF56E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3" w:history="1">
        <w:r w:rsidR="00BD062F" w:rsidRPr="008566B9">
          <w:rPr>
            <w:rStyle w:val="Hyperlink"/>
            <w:noProof/>
            <w:lang w:val="id-ID"/>
          </w:rPr>
          <w:t>Gambar V.</w:t>
        </w:r>
        <w:r w:rsidR="00BD062F">
          <w:rPr>
            <w:rStyle w:val="Hyperlink"/>
            <w:noProof/>
            <w:lang w:val="id-ID"/>
          </w:rPr>
          <w:t>2</w:t>
        </w:r>
        <w:r w:rsidR="00BD062F" w:rsidRPr="008566B9">
          <w:rPr>
            <w:rStyle w:val="Hyperlink"/>
            <w:noProof/>
            <w:lang w:val="id-ID"/>
          </w:rPr>
          <w:t xml:space="preserve"> </w:t>
        </w:r>
        <w:r w:rsidR="00647A79">
          <w:rPr>
            <w:szCs w:val="24"/>
            <w:lang w:val="id-ID"/>
          </w:rPr>
          <w:t>Tampilan</w:t>
        </w:r>
        <w:r w:rsidR="00647A79" w:rsidRPr="00297AC0">
          <w:rPr>
            <w:szCs w:val="24"/>
            <w:lang w:val="id-ID"/>
          </w:rPr>
          <w:t xml:space="preserve"> </w:t>
        </w:r>
        <w:r w:rsidR="00647A79">
          <w:rPr>
            <w:szCs w:val="24"/>
            <w:lang w:val="id-ID"/>
          </w:rPr>
          <w:t xml:space="preserve">Halaman </w:t>
        </w:r>
        <w:r w:rsidR="00647A79" w:rsidRPr="000412FC">
          <w:rPr>
            <w:i/>
            <w:iCs/>
            <w:szCs w:val="24"/>
            <w:lang w:val="id-ID"/>
          </w:rPr>
          <w:t>Login</w:t>
        </w:r>
        <w:r w:rsidR="00BD062F" w:rsidRPr="008566B9">
          <w:rPr>
            <w:noProof/>
            <w:webHidden/>
            <w:lang w:val="id-ID"/>
          </w:rPr>
          <w:tab/>
        </w:r>
        <w:r w:rsidR="00133FDD">
          <w:rPr>
            <w:noProof/>
            <w:webHidden/>
            <w:lang w:val="id-ID"/>
          </w:rPr>
          <w:t>48</w:t>
        </w:r>
      </w:hyperlink>
    </w:p>
    <w:p w14:paraId="4DAEF9E2" w14:textId="468D1CFC"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3" w:history="1">
        <w:r w:rsidR="00BD062F" w:rsidRPr="008566B9">
          <w:rPr>
            <w:rStyle w:val="Hyperlink"/>
            <w:noProof/>
            <w:lang w:val="id-ID"/>
          </w:rPr>
          <w:t>Gambar V.</w:t>
        </w:r>
        <w:r w:rsidR="00BD062F">
          <w:rPr>
            <w:rStyle w:val="Hyperlink"/>
            <w:noProof/>
            <w:lang w:val="id-ID"/>
          </w:rPr>
          <w:t>3</w:t>
        </w:r>
        <w:r w:rsidR="00BD062F" w:rsidRPr="008566B9">
          <w:rPr>
            <w:rStyle w:val="Hyperlink"/>
            <w:noProof/>
            <w:lang w:val="id-ID"/>
          </w:rPr>
          <w:t xml:space="preserve"> </w:t>
        </w:r>
        <w:r w:rsidR="00647A79" w:rsidRPr="000412FC">
          <w:rPr>
            <w:szCs w:val="24"/>
            <w:lang w:val="id-ID"/>
          </w:rPr>
          <w:t>Tampilan</w:t>
        </w:r>
        <w:r w:rsidR="00647A79">
          <w:rPr>
            <w:szCs w:val="24"/>
            <w:lang w:val="id-ID"/>
          </w:rPr>
          <w:t xml:space="preserve"> Halaman</w:t>
        </w:r>
        <w:r w:rsidR="00647A79" w:rsidRPr="000412FC">
          <w:rPr>
            <w:szCs w:val="24"/>
            <w:lang w:val="id-ID"/>
          </w:rPr>
          <w:t xml:space="preserve"> </w:t>
        </w:r>
        <w:r w:rsidR="00647A79" w:rsidRPr="000412FC">
          <w:rPr>
            <w:i/>
            <w:iCs/>
            <w:szCs w:val="24"/>
            <w:lang w:val="id-ID"/>
          </w:rPr>
          <w:t>Dashboard</w:t>
        </w:r>
        <w:r w:rsidR="00BD062F" w:rsidRPr="008566B9">
          <w:rPr>
            <w:noProof/>
            <w:webHidden/>
            <w:lang w:val="id-ID"/>
          </w:rPr>
          <w:tab/>
        </w:r>
        <w:r w:rsidR="00133FDD">
          <w:rPr>
            <w:noProof/>
            <w:webHidden/>
            <w:lang w:val="id-ID"/>
          </w:rPr>
          <w:t>48</w:t>
        </w:r>
      </w:hyperlink>
    </w:p>
    <w:p w14:paraId="4F148C63" w14:textId="1B9A18C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3" w:history="1">
        <w:r w:rsidR="00BD062F" w:rsidRPr="008566B9">
          <w:rPr>
            <w:rStyle w:val="Hyperlink"/>
            <w:noProof/>
            <w:lang w:val="id-ID"/>
          </w:rPr>
          <w:t>Gambar V.</w:t>
        </w:r>
        <w:r w:rsidR="00BD062F">
          <w:rPr>
            <w:rStyle w:val="Hyperlink"/>
            <w:noProof/>
            <w:lang w:val="id-ID"/>
          </w:rPr>
          <w:t>4</w:t>
        </w:r>
        <w:r w:rsidR="00BD062F" w:rsidRPr="008566B9">
          <w:rPr>
            <w:rStyle w:val="Hyperlink"/>
            <w:noProof/>
            <w:lang w:val="id-ID"/>
          </w:rPr>
          <w:t xml:space="preserve"> </w:t>
        </w:r>
        <w:r w:rsidR="00647A79" w:rsidRPr="00E05697">
          <w:rPr>
            <w:szCs w:val="24"/>
            <w:lang w:val="id-ID"/>
          </w:rPr>
          <w:t xml:space="preserve">Tampilan </w:t>
        </w:r>
        <w:r w:rsidR="00647A79">
          <w:rPr>
            <w:lang w:val="id-ID"/>
          </w:rPr>
          <w:t>Riwayat Sinkron Data</w:t>
        </w:r>
        <w:r w:rsidR="00BD062F" w:rsidRPr="008566B9">
          <w:rPr>
            <w:noProof/>
            <w:webHidden/>
            <w:lang w:val="id-ID"/>
          </w:rPr>
          <w:tab/>
        </w:r>
        <w:r w:rsidR="00133FDD">
          <w:rPr>
            <w:noProof/>
            <w:webHidden/>
            <w:lang w:val="id-ID"/>
          </w:rPr>
          <w:t>49</w:t>
        </w:r>
      </w:hyperlink>
    </w:p>
    <w:p w14:paraId="0942ED78" w14:textId="65952114"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6" w:anchor="_Toc92043373" w:history="1">
        <w:r w:rsidR="00BD062F" w:rsidRPr="008566B9">
          <w:rPr>
            <w:rStyle w:val="Hyperlink"/>
            <w:noProof/>
            <w:lang w:val="id-ID"/>
          </w:rPr>
          <w:t>Gambar V.</w:t>
        </w:r>
        <w:r w:rsidR="00BD062F">
          <w:rPr>
            <w:rStyle w:val="Hyperlink"/>
            <w:noProof/>
            <w:lang w:val="id-ID"/>
          </w:rPr>
          <w:t>5</w:t>
        </w:r>
        <w:r w:rsidR="00BD062F" w:rsidRPr="008566B9">
          <w:rPr>
            <w:rStyle w:val="Hyperlink"/>
            <w:noProof/>
            <w:lang w:val="id-ID"/>
          </w:rPr>
          <w:t xml:space="preserve"> </w:t>
        </w:r>
        <w:r w:rsidR="00647A79" w:rsidRPr="00FF661F">
          <w:rPr>
            <w:lang w:val="id-ID"/>
          </w:rPr>
          <w:t xml:space="preserve">Tampilan </w:t>
        </w:r>
        <w:r w:rsidR="00647A79">
          <w:rPr>
            <w:lang w:val="id-ID"/>
          </w:rPr>
          <w:t xml:space="preserve">Halaman </w:t>
        </w:r>
        <w:r w:rsidR="00647A79" w:rsidRPr="005B40E3">
          <w:rPr>
            <w:i/>
            <w:iCs/>
            <w:lang w:val="id-ID"/>
          </w:rPr>
          <w:t>Forecasting</w:t>
        </w:r>
        <w:r w:rsidR="00647A79">
          <w:rPr>
            <w:lang w:val="id-ID"/>
          </w:rPr>
          <w:t xml:space="preserve"> Barang</w:t>
        </w:r>
        <w:r w:rsidR="00BD062F" w:rsidRPr="008566B9">
          <w:rPr>
            <w:noProof/>
            <w:webHidden/>
            <w:lang w:val="id-ID"/>
          </w:rPr>
          <w:tab/>
        </w:r>
        <w:r w:rsidR="00133FDD">
          <w:rPr>
            <w:noProof/>
            <w:webHidden/>
            <w:lang w:val="id-ID"/>
          </w:rPr>
          <w:t>49</w:t>
        </w:r>
      </w:hyperlink>
    </w:p>
    <w:p w14:paraId="06CEF3B8" w14:textId="0E6D4F67"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7" w:anchor="_Toc92043373" w:history="1">
        <w:r w:rsidR="00BD062F" w:rsidRPr="008566B9">
          <w:rPr>
            <w:rStyle w:val="Hyperlink"/>
            <w:noProof/>
            <w:lang w:val="id-ID"/>
          </w:rPr>
          <w:t>Gambar V.</w:t>
        </w:r>
        <w:r w:rsidR="00BD062F">
          <w:rPr>
            <w:rStyle w:val="Hyperlink"/>
            <w:noProof/>
            <w:lang w:val="id-ID"/>
          </w:rPr>
          <w:t>6</w:t>
        </w:r>
        <w:r w:rsidR="00BD062F" w:rsidRPr="008566B9">
          <w:rPr>
            <w:rStyle w:val="Hyperlink"/>
            <w:noProof/>
            <w:lang w:val="id-ID"/>
          </w:rPr>
          <w:t xml:space="preserve"> </w:t>
        </w:r>
        <w:r w:rsidR="00647A79" w:rsidRPr="00FF661F">
          <w:rPr>
            <w:szCs w:val="24"/>
            <w:lang w:val="id-ID"/>
          </w:rPr>
          <w:t xml:space="preserve">Tampilan </w:t>
        </w:r>
        <w:r w:rsidR="00647A79">
          <w:rPr>
            <w:lang w:val="id-ID"/>
          </w:rPr>
          <w:t xml:space="preserve">Halaman Data </w:t>
        </w:r>
        <w:r w:rsidR="00647A79" w:rsidRPr="005B40E3">
          <w:rPr>
            <w:i/>
            <w:iCs/>
            <w:lang w:val="id-ID"/>
          </w:rPr>
          <w:t>Forecasting</w:t>
        </w:r>
        <w:r w:rsidR="00BD062F" w:rsidRPr="008566B9">
          <w:rPr>
            <w:noProof/>
            <w:webHidden/>
            <w:lang w:val="id-ID"/>
          </w:rPr>
          <w:tab/>
        </w:r>
        <w:r w:rsidR="00133FDD">
          <w:rPr>
            <w:noProof/>
            <w:webHidden/>
            <w:lang w:val="id-ID"/>
          </w:rPr>
          <w:t>50</w:t>
        </w:r>
      </w:hyperlink>
    </w:p>
    <w:p w14:paraId="11C92CFA" w14:textId="7644E5F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8" w:anchor="_Toc92043373" w:history="1">
        <w:r w:rsidR="00BD062F" w:rsidRPr="008566B9">
          <w:rPr>
            <w:rStyle w:val="Hyperlink"/>
            <w:noProof/>
            <w:lang w:val="id-ID"/>
          </w:rPr>
          <w:t>Gambar V.</w:t>
        </w:r>
        <w:r w:rsidR="00BD062F">
          <w:rPr>
            <w:rStyle w:val="Hyperlink"/>
            <w:noProof/>
            <w:lang w:val="id-ID"/>
          </w:rPr>
          <w:t>7</w:t>
        </w:r>
        <w:r w:rsidR="004A5AF6" w:rsidRPr="004A5AF6">
          <w:rPr>
            <w:szCs w:val="24"/>
            <w:lang w:val="id-ID"/>
          </w:rPr>
          <w:t xml:space="preserve"> </w:t>
        </w:r>
        <w:r w:rsidR="004A5AF6" w:rsidRPr="00FF661F">
          <w:rPr>
            <w:szCs w:val="24"/>
            <w:lang w:val="id-ID"/>
          </w:rPr>
          <w:t xml:space="preserve">Tampilan </w:t>
        </w:r>
        <w:r w:rsidR="004A5AF6">
          <w:rPr>
            <w:lang w:val="id-ID"/>
          </w:rPr>
          <w:t>Halaman Data Barang</w:t>
        </w:r>
        <w:r w:rsidR="00BD062F" w:rsidRPr="008566B9">
          <w:rPr>
            <w:noProof/>
            <w:webHidden/>
            <w:lang w:val="id-ID"/>
          </w:rPr>
          <w:tab/>
        </w:r>
        <w:r w:rsidR="00133FDD">
          <w:rPr>
            <w:noProof/>
            <w:webHidden/>
            <w:lang w:val="id-ID"/>
          </w:rPr>
          <w:t>50</w:t>
        </w:r>
      </w:hyperlink>
    </w:p>
    <w:p w14:paraId="48CAEF31" w14:textId="528A8E8A"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3" w:history="1">
        <w:r w:rsidR="00BD062F" w:rsidRPr="008566B9">
          <w:rPr>
            <w:rStyle w:val="Hyperlink"/>
            <w:noProof/>
            <w:lang w:val="id-ID"/>
          </w:rPr>
          <w:t>Gambar V.</w:t>
        </w:r>
        <w:r w:rsidR="00BD062F">
          <w:rPr>
            <w:rStyle w:val="Hyperlink"/>
            <w:noProof/>
            <w:lang w:val="id-ID"/>
          </w:rPr>
          <w:t>8</w:t>
        </w:r>
        <w:r w:rsidR="00BD062F" w:rsidRPr="008566B9">
          <w:rPr>
            <w:rStyle w:val="Hyperlink"/>
            <w:noProof/>
            <w:lang w:val="id-ID"/>
          </w:rPr>
          <w:t xml:space="preserve"> </w:t>
        </w:r>
        <w:r w:rsidR="004A5AF6" w:rsidRPr="00FF661F">
          <w:rPr>
            <w:szCs w:val="24"/>
            <w:lang w:val="id-ID"/>
          </w:rPr>
          <w:t xml:space="preserve">Tampilan </w:t>
        </w:r>
        <w:r w:rsidR="004A5AF6">
          <w:rPr>
            <w:lang w:val="id-ID"/>
          </w:rPr>
          <w:t>Halaman Barang Masuk</w:t>
        </w:r>
        <w:r w:rsidR="00BD062F" w:rsidRPr="008566B9">
          <w:rPr>
            <w:noProof/>
            <w:webHidden/>
            <w:lang w:val="id-ID"/>
          </w:rPr>
          <w:tab/>
        </w:r>
        <w:r w:rsidR="00133FDD">
          <w:rPr>
            <w:noProof/>
            <w:webHidden/>
            <w:lang w:val="id-ID"/>
          </w:rPr>
          <w:t>51</w:t>
        </w:r>
      </w:hyperlink>
    </w:p>
    <w:p w14:paraId="3BF00BD2" w14:textId="13C5C9C3"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73" w:history="1">
        <w:r w:rsidR="00BD062F" w:rsidRPr="008566B9">
          <w:rPr>
            <w:rStyle w:val="Hyperlink"/>
            <w:noProof/>
            <w:lang w:val="id-ID"/>
          </w:rPr>
          <w:t>Gambar V.</w:t>
        </w:r>
        <w:r w:rsidR="00BD062F">
          <w:rPr>
            <w:rStyle w:val="Hyperlink"/>
            <w:noProof/>
            <w:lang w:val="id-ID"/>
          </w:rPr>
          <w:t>9</w:t>
        </w:r>
        <w:r w:rsidR="00BD062F" w:rsidRPr="008566B9">
          <w:rPr>
            <w:rStyle w:val="Hyperlink"/>
            <w:noProof/>
            <w:lang w:val="id-ID"/>
          </w:rPr>
          <w:t xml:space="preserve"> </w:t>
        </w:r>
        <w:r w:rsidR="004A5AF6" w:rsidRPr="00FF661F">
          <w:rPr>
            <w:szCs w:val="24"/>
            <w:lang w:val="id-ID"/>
          </w:rPr>
          <w:t xml:space="preserve">Tampilan </w:t>
        </w:r>
        <w:r w:rsidR="004A5AF6">
          <w:rPr>
            <w:lang w:val="id-ID"/>
          </w:rPr>
          <w:t>Kategori Barang</w:t>
        </w:r>
        <w:r w:rsidR="00BD062F" w:rsidRPr="008566B9">
          <w:rPr>
            <w:noProof/>
            <w:webHidden/>
            <w:lang w:val="id-ID"/>
          </w:rPr>
          <w:tab/>
        </w:r>
        <w:r w:rsidR="00133FDD">
          <w:rPr>
            <w:noProof/>
            <w:webHidden/>
            <w:lang w:val="id-ID"/>
          </w:rPr>
          <w:t>51</w:t>
        </w:r>
      </w:hyperlink>
    </w:p>
    <w:p w14:paraId="64389FDB" w14:textId="1365B43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73" w:history="1">
        <w:r w:rsidR="00BD062F" w:rsidRPr="008566B9">
          <w:rPr>
            <w:rStyle w:val="Hyperlink"/>
            <w:noProof/>
            <w:lang w:val="id-ID"/>
          </w:rPr>
          <w:t>Gambar V.</w:t>
        </w:r>
        <w:r w:rsidR="00BD062F">
          <w:rPr>
            <w:rStyle w:val="Hyperlink"/>
            <w:noProof/>
            <w:lang w:val="id-ID"/>
          </w:rPr>
          <w:t>10</w:t>
        </w:r>
        <w:r w:rsidR="004A5AF6" w:rsidRPr="004A5AF6">
          <w:rPr>
            <w:szCs w:val="24"/>
            <w:lang w:val="id-ID"/>
          </w:rPr>
          <w:t xml:space="preserve"> </w:t>
        </w:r>
        <w:r w:rsidR="004A5AF6" w:rsidRPr="00FF661F">
          <w:rPr>
            <w:szCs w:val="24"/>
            <w:lang w:val="id-ID"/>
          </w:rPr>
          <w:t xml:space="preserve">Tampilan </w:t>
        </w:r>
        <w:r w:rsidR="004A5AF6">
          <w:rPr>
            <w:lang w:val="id-ID"/>
          </w:rPr>
          <w:t xml:space="preserve">Halaman Data </w:t>
        </w:r>
        <w:r w:rsidR="004A5AF6" w:rsidRPr="00022416">
          <w:rPr>
            <w:i/>
            <w:iCs/>
            <w:lang w:val="id-ID"/>
          </w:rPr>
          <w:t>Supplier</w:t>
        </w:r>
        <w:r w:rsidR="00BD062F" w:rsidRPr="008566B9">
          <w:rPr>
            <w:noProof/>
            <w:webHidden/>
            <w:lang w:val="id-ID"/>
          </w:rPr>
          <w:tab/>
        </w:r>
        <w:r w:rsidR="00133FDD">
          <w:rPr>
            <w:noProof/>
            <w:webHidden/>
            <w:lang w:val="id-ID"/>
          </w:rPr>
          <w:t>52</w:t>
        </w:r>
      </w:hyperlink>
    </w:p>
    <w:p w14:paraId="243E2F9A" w14:textId="20F26A33"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2" w:anchor="_Toc92043373" w:history="1">
        <w:r w:rsidR="00BD062F" w:rsidRPr="008566B9">
          <w:rPr>
            <w:rStyle w:val="Hyperlink"/>
            <w:noProof/>
            <w:lang w:val="id-ID"/>
          </w:rPr>
          <w:t>Gambar V.</w:t>
        </w:r>
        <w:r w:rsidR="00BD062F">
          <w:rPr>
            <w:rStyle w:val="Hyperlink"/>
            <w:noProof/>
            <w:lang w:val="id-ID"/>
          </w:rPr>
          <w:t>11</w:t>
        </w:r>
        <w:r w:rsidR="00BD062F" w:rsidRPr="008566B9">
          <w:rPr>
            <w:rStyle w:val="Hyperlink"/>
            <w:noProof/>
            <w:lang w:val="id-ID"/>
          </w:rPr>
          <w:t xml:space="preserve"> </w:t>
        </w:r>
        <w:r w:rsidR="00EC4273">
          <w:rPr>
            <w:lang w:val="id-ID"/>
          </w:rPr>
          <w:t xml:space="preserve">Halaman Perbandingan </w:t>
        </w:r>
        <w:r w:rsidR="00EC4273" w:rsidRPr="00022416">
          <w:rPr>
            <w:i/>
            <w:iCs/>
            <w:lang w:val="id-ID"/>
          </w:rPr>
          <w:t>Supplier</w:t>
        </w:r>
        <w:r w:rsidR="00BD062F" w:rsidRPr="008566B9">
          <w:rPr>
            <w:noProof/>
            <w:webHidden/>
            <w:lang w:val="id-ID"/>
          </w:rPr>
          <w:tab/>
        </w:r>
        <w:r w:rsidR="00133FDD">
          <w:rPr>
            <w:noProof/>
            <w:webHidden/>
            <w:lang w:val="id-ID"/>
          </w:rPr>
          <w:t>52</w:t>
        </w:r>
      </w:hyperlink>
    </w:p>
    <w:p w14:paraId="4F626EA4" w14:textId="45FD415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3" w:anchor="_Toc92043373" w:history="1">
        <w:r w:rsidR="00BD062F" w:rsidRPr="008566B9">
          <w:rPr>
            <w:rStyle w:val="Hyperlink"/>
            <w:noProof/>
            <w:lang w:val="id-ID"/>
          </w:rPr>
          <w:t>Gambar V.</w:t>
        </w:r>
        <w:r w:rsidR="00BD062F">
          <w:rPr>
            <w:rStyle w:val="Hyperlink"/>
            <w:noProof/>
            <w:lang w:val="id-ID"/>
          </w:rPr>
          <w:t>12</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Grafik Penjualan</w:t>
        </w:r>
        <w:r w:rsidR="00BD062F" w:rsidRPr="008566B9">
          <w:rPr>
            <w:noProof/>
            <w:webHidden/>
            <w:lang w:val="id-ID"/>
          </w:rPr>
          <w:tab/>
        </w:r>
        <w:r w:rsidR="00133FDD">
          <w:rPr>
            <w:noProof/>
            <w:webHidden/>
            <w:lang w:val="id-ID"/>
          </w:rPr>
          <w:t>53</w:t>
        </w:r>
      </w:hyperlink>
    </w:p>
    <w:p w14:paraId="65329DF6" w14:textId="2F7C02E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4" w:anchor="_Toc92043373" w:history="1">
        <w:r w:rsidR="00BD062F" w:rsidRPr="008566B9">
          <w:rPr>
            <w:rStyle w:val="Hyperlink"/>
            <w:noProof/>
            <w:lang w:val="id-ID"/>
          </w:rPr>
          <w:t>Gambar V.</w:t>
        </w:r>
        <w:r w:rsidR="00BD062F">
          <w:rPr>
            <w:rStyle w:val="Hyperlink"/>
            <w:noProof/>
            <w:lang w:val="id-ID"/>
          </w:rPr>
          <w:t>13</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Produk Paling Laku</w:t>
        </w:r>
        <w:r w:rsidR="00BD062F" w:rsidRPr="008566B9">
          <w:rPr>
            <w:noProof/>
            <w:webHidden/>
            <w:lang w:val="id-ID"/>
          </w:rPr>
          <w:tab/>
        </w:r>
        <w:r w:rsidR="00133FDD">
          <w:rPr>
            <w:noProof/>
            <w:webHidden/>
            <w:lang w:val="id-ID"/>
          </w:rPr>
          <w:t>53</w:t>
        </w:r>
      </w:hyperlink>
    </w:p>
    <w:p w14:paraId="18F95CC2" w14:textId="1A712EF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5" w:anchor="_Toc92043373" w:history="1">
        <w:r w:rsidR="00BD062F" w:rsidRPr="008566B9">
          <w:rPr>
            <w:rStyle w:val="Hyperlink"/>
            <w:noProof/>
            <w:lang w:val="id-ID"/>
          </w:rPr>
          <w:t>Gambar V.</w:t>
        </w:r>
        <w:r w:rsidR="00BD062F">
          <w:rPr>
            <w:rStyle w:val="Hyperlink"/>
            <w:noProof/>
            <w:lang w:val="id-ID"/>
          </w:rPr>
          <w:t>14</w:t>
        </w:r>
        <w:r w:rsidR="00BD062F" w:rsidRPr="008566B9">
          <w:rPr>
            <w:rStyle w:val="Hyperlink"/>
            <w:noProof/>
            <w:lang w:val="id-ID"/>
          </w:rPr>
          <w:t xml:space="preserve"> </w:t>
        </w:r>
        <w:r w:rsidR="00EC4273">
          <w:rPr>
            <w:lang w:val="id-ID"/>
          </w:rPr>
          <w:t>Tampilan Halaman Kategori Paling Laku</w:t>
        </w:r>
        <w:r w:rsidR="00BD062F" w:rsidRPr="008566B9">
          <w:rPr>
            <w:noProof/>
            <w:webHidden/>
            <w:lang w:val="id-ID"/>
          </w:rPr>
          <w:tab/>
        </w:r>
        <w:r w:rsidR="00133FDD">
          <w:rPr>
            <w:noProof/>
            <w:webHidden/>
            <w:lang w:val="id-ID"/>
          </w:rPr>
          <w:t>54</w:t>
        </w:r>
      </w:hyperlink>
    </w:p>
    <w:p w14:paraId="25093C33" w14:textId="69F7222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6" w:anchor="_Toc92043373" w:history="1">
        <w:r w:rsidR="00BD062F" w:rsidRPr="008566B9">
          <w:rPr>
            <w:rStyle w:val="Hyperlink"/>
            <w:noProof/>
            <w:lang w:val="id-ID"/>
          </w:rPr>
          <w:t>Gambar V.</w:t>
        </w:r>
        <w:r w:rsidR="00BD062F">
          <w:rPr>
            <w:rStyle w:val="Hyperlink"/>
            <w:noProof/>
            <w:lang w:val="id-ID"/>
          </w:rPr>
          <w:t>15</w:t>
        </w:r>
        <w:r w:rsidR="00BD062F" w:rsidRPr="008566B9">
          <w:rPr>
            <w:rStyle w:val="Hyperlink"/>
            <w:noProof/>
            <w:lang w:val="id-ID"/>
          </w:rPr>
          <w:t xml:space="preserve"> </w:t>
        </w:r>
        <w:r w:rsidR="00EC4273">
          <w:rPr>
            <w:lang w:val="id-ID"/>
          </w:rPr>
          <w:t>Tampilan Halaman Produk Kurang Laku</w:t>
        </w:r>
        <w:r w:rsidR="00BD062F" w:rsidRPr="008566B9">
          <w:rPr>
            <w:noProof/>
            <w:webHidden/>
            <w:lang w:val="id-ID"/>
          </w:rPr>
          <w:tab/>
        </w:r>
        <w:r w:rsidR="00133FDD">
          <w:rPr>
            <w:noProof/>
            <w:webHidden/>
            <w:lang w:val="id-ID"/>
          </w:rPr>
          <w:t>54</w:t>
        </w:r>
      </w:hyperlink>
    </w:p>
    <w:p w14:paraId="6045D9C5" w14:textId="4F51EF2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7" w:anchor="_Toc92043373" w:history="1">
        <w:r w:rsidR="00BD062F" w:rsidRPr="008566B9">
          <w:rPr>
            <w:rStyle w:val="Hyperlink"/>
            <w:noProof/>
            <w:lang w:val="id-ID"/>
          </w:rPr>
          <w:t>Gambar V.</w:t>
        </w:r>
        <w:r w:rsidR="00BD062F">
          <w:rPr>
            <w:rStyle w:val="Hyperlink"/>
            <w:noProof/>
            <w:lang w:val="id-ID"/>
          </w:rPr>
          <w:t>16</w:t>
        </w:r>
        <w:r w:rsidR="00BD062F" w:rsidRPr="008566B9">
          <w:rPr>
            <w:rStyle w:val="Hyperlink"/>
            <w:noProof/>
            <w:lang w:val="id-ID"/>
          </w:rPr>
          <w:t xml:space="preserve"> </w:t>
        </w:r>
        <w:r w:rsidR="00EC4273" w:rsidRPr="00736B7C">
          <w:rPr>
            <w:szCs w:val="24"/>
            <w:lang w:val="id-ID"/>
          </w:rPr>
          <w:t xml:space="preserve">Tampilan </w:t>
        </w:r>
        <w:r w:rsidR="00EC4273">
          <w:rPr>
            <w:lang w:val="id-ID"/>
          </w:rPr>
          <w:t>Halaman Transaksi Penjualan</w:t>
        </w:r>
        <w:r w:rsidR="00BD062F" w:rsidRPr="008566B9">
          <w:rPr>
            <w:noProof/>
            <w:webHidden/>
            <w:lang w:val="id-ID"/>
          </w:rPr>
          <w:tab/>
        </w:r>
        <w:r w:rsidR="00133FDD">
          <w:rPr>
            <w:noProof/>
            <w:webHidden/>
            <w:lang w:val="id-ID"/>
          </w:rPr>
          <w:t>55</w:t>
        </w:r>
      </w:hyperlink>
    </w:p>
    <w:p w14:paraId="1DD6F0B4" w14:textId="2DAEB66A"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8" w:anchor="_Toc92043373" w:history="1">
        <w:r w:rsidR="00BD062F" w:rsidRPr="008566B9">
          <w:rPr>
            <w:rStyle w:val="Hyperlink"/>
            <w:noProof/>
            <w:lang w:val="id-ID"/>
          </w:rPr>
          <w:t>Gambar V.</w:t>
        </w:r>
        <w:r w:rsidR="00BD062F">
          <w:rPr>
            <w:rStyle w:val="Hyperlink"/>
            <w:noProof/>
            <w:lang w:val="id-ID"/>
          </w:rPr>
          <w:t>17</w:t>
        </w:r>
        <w:r w:rsidR="00BD062F" w:rsidRPr="008566B9">
          <w:rPr>
            <w:rStyle w:val="Hyperlink"/>
            <w:noProof/>
            <w:lang w:val="id-ID"/>
          </w:rPr>
          <w:t xml:space="preserve"> </w:t>
        </w:r>
        <w:r w:rsidR="00EC4273" w:rsidRPr="00736B7C">
          <w:rPr>
            <w:szCs w:val="24"/>
            <w:lang w:val="id-ID"/>
          </w:rPr>
          <w:t xml:space="preserve">Tampilan </w:t>
        </w:r>
        <w:r w:rsidR="00EC4273">
          <w:rPr>
            <w:lang w:val="id-ID"/>
          </w:rPr>
          <w:t xml:space="preserve">Halaman </w:t>
        </w:r>
        <w:r w:rsidR="00310D02">
          <w:rPr>
            <w:lang w:val="id-ID"/>
          </w:rPr>
          <w:t>Data Keuangan</w:t>
        </w:r>
        <w:r w:rsidR="00BD062F" w:rsidRPr="008566B9">
          <w:rPr>
            <w:noProof/>
            <w:webHidden/>
            <w:lang w:val="id-ID"/>
          </w:rPr>
          <w:tab/>
        </w:r>
        <w:r w:rsidR="00133FDD">
          <w:rPr>
            <w:noProof/>
            <w:webHidden/>
            <w:lang w:val="id-ID"/>
          </w:rPr>
          <w:t>55</w:t>
        </w:r>
      </w:hyperlink>
    </w:p>
    <w:p w14:paraId="12796B18" w14:textId="41E8996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9" w:anchor="_Toc92043373" w:history="1">
        <w:r w:rsidR="00BD062F" w:rsidRPr="008566B9">
          <w:rPr>
            <w:rStyle w:val="Hyperlink"/>
            <w:noProof/>
            <w:lang w:val="id-ID"/>
          </w:rPr>
          <w:t>Gambar V.</w:t>
        </w:r>
        <w:r w:rsidR="00BD062F">
          <w:rPr>
            <w:rStyle w:val="Hyperlink"/>
            <w:noProof/>
            <w:lang w:val="id-ID"/>
          </w:rPr>
          <w:t>18</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9B3A9C">
          <w:rPr>
            <w:i/>
            <w:iCs/>
            <w:szCs w:val="24"/>
            <w:lang w:val="id-ID"/>
          </w:rPr>
          <w:t>Login</w:t>
        </w:r>
        <w:r w:rsidR="00BD062F" w:rsidRPr="008566B9">
          <w:rPr>
            <w:noProof/>
            <w:webHidden/>
            <w:lang w:val="id-ID"/>
          </w:rPr>
          <w:tab/>
        </w:r>
        <w:r w:rsidR="00133FDD">
          <w:rPr>
            <w:noProof/>
            <w:webHidden/>
            <w:lang w:val="id-ID"/>
          </w:rPr>
          <w:t>62</w:t>
        </w:r>
      </w:hyperlink>
    </w:p>
    <w:p w14:paraId="2E2BC48C" w14:textId="0274A1C2"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0" w:anchor="_Toc92043373" w:history="1">
        <w:r w:rsidR="00BD062F" w:rsidRPr="008566B9">
          <w:rPr>
            <w:rStyle w:val="Hyperlink"/>
            <w:noProof/>
            <w:lang w:val="id-ID"/>
          </w:rPr>
          <w:t>Gambar V.</w:t>
        </w:r>
        <w:r w:rsidR="00BD062F">
          <w:rPr>
            <w:rStyle w:val="Hyperlink"/>
            <w:noProof/>
            <w:lang w:val="id-ID"/>
          </w:rPr>
          <w:t>19</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767E9E">
          <w:rPr>
            <w:i/>
            <w:iCs/>
            <w:szCs w:val="24"/>
            <w:lang w:val="id-ID"/>
          </w:rPr>
          <w:t>Forecasting</w:t>
        </w:r>
        <w:r w:rsidR="00BD062F" w:rsidRPr="008566B9">
          <w:rPr>
            <w:noProof/>
            <w:webHidden/>
            <w:lang w:val="id-ID"/>
          </w:rPr>
          <w:tab/>
        </w:r>
        <w:r w:rsidR="00133FDD">
          <w:rPr>
            <w:noProof/>
            <w:webHidden/>
            <w:lang w:val="id-ID"/>
          </w:rPr>
          <w:t>64</w:t>
        </w:r>
      </w:hyperlink>
    </w:p>
    <w:p w14:paraId="6055FCF2" w14:textId="0E010231"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1" w:anchor="_Toc92043373" w:history="1">
        <w:r w:rsidR="005A2500" w:rsidRPr="008566B9">
          <w:rPr>
            <w:rStyle w:val="Hyperlink"/>
            <w:noProof/>
            <w:lang w:val="id-ID"/>
          </w:rPr>
          <w:t>Gambar V.</w:t>
        </w:r>
        <w:r w:rsidR="005A2500">
          <w:rPr>
            <w:rStyle w:val="Hyperlink"/>
            <w:noProof/>
            <w:lang w:val="id-ID"/>
          </w:rPr>
          <w:t>20</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szCs w:val="24"/>
            <w:lang w:val="id-ID"/>
          </w:rPr>
          <w:t>Data Barang</w:t>
        </w:r>
        <w:r w:rsidR="005A2500" w:rsidRPr="008566B9">
          <w:rPr>
            <w:noProof/>
            <w:webHidden/>
            <w:lang w:val="id-ID"/>
          </w:rPr>
          <w:tab/>
        </w:r>
        <w:r w:rsidR="00133FDD">
          <w:rPr>
            <w:noProof/>
            <w:webHidden/>
            <w:lang w:val="id-ID"/>
          </w:rPr>
          <w:t>68</w:t>
        </w:r>
      </w:hyperlink>
    </w:p>
    <w:p w14:paraId="34E44E9C" w14:textId="37FAC67C"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2" w:anchor="_Toc92043373" w:history="1">
        <w:r w:rsidR="005A2500" w:rsidRPr="008566B9">
          <w:rPr>
            <w:rStyle w:val="Hyperlink"/>
            <w:noProof/>
            <w:lang w:val="id-ID"/>
          </w:rPr>
          <w:t>Gambar V.</w:t>
        </w:r>
        <w:r w:rsidR="005A2500">
          <w:rPr>
            <w:rStyle w:val="Hyperlink"/>
            <w:noProof/>
            <w:lang w:val="id-ID"/>
          </w:rPr>
          <w:t>21</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erbanding</w:t>
        </w:r>
        <w:r w:rsidR="009E757F">
          <w:rPr>
            <w:lang w:val="id-ID"/>
          </w:rPr>
          <w:t>an</w:t>
        </w:r>
        <w:r w:rsidR="008B5D93">
          <w:rPr>
            <w:lang w:val="id-ID"/>
          </w:rPr>
          <w:t xml:space="preserve"> </w:t>
        </w:r>
        <w:r w:rsidR="008B5D93">
          <w:rPr>
            <w:i/>
            <w:iCs/>
            <w:lang w:val="id-ID"/>
          </w:rPr>
          <w:t>Supplier</w:t>
        </w:r>
        <w:r w:rsidR="005A2500" w:rsidRPr="008566B9">
          <w:rPr>
            <w:noProof/>
            <w:webHidden/>
            <w:lang w:val="id-ID"/>
          </w:rPr>
          <w:tab/>
        </w:r>
        <w:r w:rsidR="00133FDD">
          <w:rPr>
            <w:noProof/>
            <w:webHidden/>
            <w:lang w:val="id-ID"/>
          </w:rPr>
          <w:t>70</w:t>
        </w:r>
      </w:hyperlink>
    </w:p>
    <w:p w14:paraId="5C26890F" w14:textId="7684BE59" w:rsidR="002448E8" w:rsidRPr="005A2500"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3" w:anchor="_Toc92043373" w:history="1">
        <w:r w:rsidR="005A2500" w:rsidRPr="008566B9">
          <w:rPr>
            <w:rStyle w:val="Hyperlink"/>
            <w:noProof/>
            <w:lang w:val="id-ID"/>
          </w:rPr>
          <w:t>Gambar V.</w:t>
        </w:r>
        <w:r w:rsidR="005A2500">
          <w:rPr>
            <w:rStyle w:val="Hyperlink"/>
            <w:noProof/>
            <w:lang w:val="id-ID"/>
          </w:rPr>
          <w:t>22</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roduk Paling Laku</w:t>
        </w:r>
        <w:r w:rsidR="005A2500" w:rsidRPr="008566B9">
          <w:rPr>
            <w:noProof/>
            <w:webHidden/>
            <w:lang w:val="id-ID"/>
          </w:rPr>
          <w:tab/>
        </w:r>
        <w:r w:rsidR="00133FDD">
          <w:rPr>
            <w:noProof/>
            <w:webHidden/>
            <w:lang w:val="id-ID"/>
          </w:rPr>
          <w:t>72</w:t>
        </w:r>
      </w:hyperlink>
    </w:p>
    <w:p w14:paraId="2C62E5C8" w14:textId="354326C1" w:rsidR="00C51A97" w:rsidRPr="00C51A97" w:rsidRDefault="001716CD" w:rsidP="00C51A97">
      <w:pPr>
        <w:ind w:firstLine="0"/>
        <w:rPr>
          <w:rFonts w:cs="Times New Roman"/>
          <w:szCs w:val="24"/>
          <w:lang w:val="id-ID"/>
        </w:rPr>
        <w:sectPr w:rsidR="00C51A97" w:rsidRPr="00C51A97" w:rsidSect="000C141A">
          <w:headerReference w:type="default" r:id="rId54"/>
          <w:footerReference w:type="default" r:id="rId55"/>
          <w:pgSz w:w="11906" w:h="16838" w:code="9"/>
          <w:pgMar w:top="2268" w:right="1701" w:bottom="1701" w:left="2268" w:header="708" w:footer="708" w:gutter="0"/>
          <w:pgNumType w:fmt="lowerRoman" w:start="7"/>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025AF2A8"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8A3114">
          <w:rPr>
            <w:noProof/>
            <w:webHidden/>
            <w:lang w:val="id-ID"/>
          </w:rPr>
          <w:t>22</w:t>
        </w:r>
      </w:hyperlink>
    </w:p>
    <w:p w14:paraId="325A61F8" w14:textId="4C90A1B5"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8A3114">
          <w:rPr>
            <w:noProof/>
            <w:webHidden/>
            <w:lang w:val="id-ID"/>
          </w:rPr>
          <w:t>23</w:t>
        </w:r>
      </w:hyperlink>
    </w:p>
    <w:p w14:paraId="1B48794F" w14:textId="484834CD"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8A3114">
          <w:rPr>
            <w:noProof/>
            <w:webHidden/>
            <w:lang w:val="id-ID"/>
          </w:rPr>
          <w:t>39</w:t>
        </w:r>
      </w:hyperlink>
    </w:p>
    <w:p w14:paraId="7286E1D1" w14:textId="78C90D4F"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8A3114">
          <w:rPr>
            <w:noProof/>
            <w:webHidden/>
            <w:lang w:val="id-ID"/>
          </w:rPr>
          <w:t>39</w:t>
        </w:r>
      </w:hyperlink>
    </w:p>
    <w:p w14:paraId="3B91F487" w14:textId="53CCB153"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8A3114">
          <w:rPr>
            <w:noProof/>
            <w:webHidden/>
            <w:lang w:val="id-ID"/>
          </w:rPr>
          <w:t>39</w:t>
        </w:r>
      </w:hyperlink>
    </w:p>
    <w:p w14:paraId="695EC492" w14:textId="4C28C173"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8A3114">
          <w:rPr>
            <w:noProof/>
            <w:webHidden/>
            <w:lang w:val="id-ID"/>
          </w:rPr>
          <w:t>40</w:t>
        </w:r>
      </w:hyperlink>
    </w:p>
    <w:p w14:paraId="53859EBC" w14:textId="71012B7F"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8A3114">
          <w:rPr>
            <w:noProof/>
            <w:webHidden/>
            <w:lang w:val="id-ID"/>
          </w:rPr>
          <w:t>40</w:t>
        </w:r>
      </w:hyperlink>
    </w:p>
    <w:p w14:paraId="4827846A" w14:textId="02D5D643"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8A3114">
          <w:rPr>
            <w:noProof/>
            <w:webHidden/>
            <w:lang w:val="id-ID"/>
          </w:rPr>
          <w:t>41</w:t>
        </w:r>
      </w:hyperlink>
    </w:p>
    <w:p w14:paraId="3FCD3997" w14:textId="1C2B2A5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1</w:t>
        </w:r>
        <w:r w:rsidR="008B5D93" w:rsidRPr="008566B9">
          <w:rPr>
            <w:rStyle w:val="Hyperlink"/>
            <w:noProof/>
            <w:lang w:val="id-ID"/>
          </w:rPr>
          <w:t xml:space="preserve"> </w:t>
        </w:r>
        <w:r w:rsidR="00CB44EF">
          <w:rPr>
            <w:color w:val="000000" w:themeColor="text1"/>
            <w:szCs w:val="24"/>
          </w:rPr>
          <w:t>Tabel Penjualan Produk</w:t>
        </w:r>
        <w:r w:rsidR="008B5D93" w:rsidRPr="008566B9">
          <w:rPr>
            <w:noProof/>
            <w:webHidden/>
            <w:lang w:val="id-ID"/>
          </w:rPr>
          <w:tab/>
        </w:r>
        <w:r w:rsidR="008A3114">
          <w:rPr>
            <w:noProof/>
            <w:webHidden/>
            <w:lang w:val="id-ID"/>
          </w:rPr>
          <w:t>56</w:t>
        </w:r>
      </w:hyperlink>
    </w:p>
    <w:p w14:paraId="386BCC15" w14:textId="79F8172A"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2</w:t>
        </w:r>
        <w:r w:rsidR="008B5D93" w:rsidRPr="008566B9">
          <w:rPr>
            <w:rStyle w:val="Hyperlink"/>
            <w:noProof/>
            <w:lang w:val="id-ID"/>
          </w:rPr>
          <w:t xml:space="preserve"> </w:t>
        </w:r>
        <w:r w:rsidR="00CB44EF">
          <w:rPr>
            <w:color w:val="000000" w:themeColor="text1"/>
            <w:szCs w:val="24"/>
          </w:rPr>
          <w:t>Tabel Penentuan Nilai X dan Y</w:t>
        </w:r>
        <w:r w:rsidR="008B5D93" w:rsidRPr="008566B9">
          <w:rPr>
            <w:noProof/>
            <w:webHidden/>
            <w:lang w:val="id-ID"/>
          </w:rPr>
          <w:tab/>
        </w:r>
        <w:r w:rsidR="008A3114">
          <w:rPr>
            <w:noProof/>
            <w:webHidden/>
            <w:lang w:val="id-ID"/>
          </w:rPr>
          <w:t>57</w:t>
        </w:r>
      </w:hyperlink>
    </w:p>
    <w:p w14:paraId="249D6B2D" w14:textId="02C2A3C6"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3</w:t>
        </w:r>
        <w:r w:rsidR="008B5D93" w:rsidRPr="008566B9">
          <w:rPr>
            <w:rStyle w:val="Hyperlink"/>
            <w:noProof/>
            <w:lang w:val="id-ID"/>
          </w:rPr>
          <w:t xml:space="preserve"> </w:t>
        </w:r>
        <w:r w:rsidR="00CB44EF">
          <w:rPr>
            <w:color w:val="000000" w:themeColor="text1"/>
            <w:szCs w:val="24"/>
          </w:rPr>
          <w:t>Tabel Hasil Perkiraan Penjualan</w:t>
        </w:r>
        <w:r w:rsidR="008B5D93" w:rsidRPr="008566B9">
          <w:rPr>
            <w:noProof/>
            <w:webHidden/>
            <w:lang w:val="id-ID"/>
          </w:rPr>
          <w:tab/>
        </w:r>
        <w:r w:rsidR="008A3114">
          <w:rPr>
            <w:noProof/>
            <w:webHidden/>
            <w:lang w:val="id-ID"/>
          </w:rPr>
          <w:t>59</w:t>
        </w:r>
      </w:hyperlink>
    </w:p>
    <w:p w14:paraId="46CFCAAE" w14:textId="3289A66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4</w:t>
        </w:r>
        <w:r w:rsidR="00CB44EF" w:rsidRPr="00CB44EF">
          <w:rPr>
            <w:color w:val="000000" w:themeColor="text1"/>
            <w:szCs w:val="24"/>
          </w:rPr>
          <w:t xml:space="preserve"> </w:t>
        </w:r>
        <w:r w:rsidR="00CB44EF">
          <w:rPr>
            <w:color w:val="000000" w:themeColor="text1"/>
            <w:szCs w:val="24"/>
          </w:rPr>
          <w:t xml:space="preserve">Tabel Hasil Nilai </w:t>
        </w:r>
        <w:r w:rsidR="00CB44EF" w:rsidRPr="00CB44EF">
          <w:rPr>
            <w:color w:val="000000" w:themeColor="text1"/>
            <w:szCs w:val="24"/>
          </w:rPr>
          <w:t>Error</w:t>
        </w:r>
        <w:r w:rsidR="008B5D93" w:rsidRPr="008566B9">
          <w:rPr>
            <w:noProof/>
            <w:webHidden/>
            <w:lang w:val="id-ID"/>
          </w:rPr>
          <w:tab/>
        </w:r>
        <w:r w:rsidR="008A3114">
          <w:rPr>
            <w:noProof/>
            <w:webHidden/>
            <w:lang w:val="id-ID"/>
          </w:rPr>
          <w:t>60</w:t>
        </w:r>
      </w:hyperlink>
    </w:p>
    <w:p w14:paraId="3D6D908A" w14:textId="142F9AB6"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5</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Test Case Login</w:t>
        </w:r>
        <w:r w:rsidR="008B5D93" w:rsidRPr="008566B9">
          <w:rPr>
            <w:noProof/>
            <w:webHidden/>
            <w:lang w:val="id-ID"/>
          </w:rPr>
          <w:tab/>
        </w:r>
        <w:r w:rsidR="008A3114">
          <w:rPr>
            <w:noProof/>
            <w:webHidden/>
            <w:lang w:val="id-ID"/>
          </w:rPr>
          <w:t>63</w:t>
        </w:r>
      </w:hyperlink>
    </w:p>
    <w:p w14:paraId="679F2F33" w14:textId="39B0D604"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6</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Forecasting</w:t>
        </w:r>
        <w:r w:rsidR="008B5D93" w:rsidRPr="008566B9">
          <w:rPr>
            <w:noProof/>
            <w:webHidden/>
            <w:lang w:val="id-ID"/>
          </w:rPr>
          <w:tab/>
        </w:r>
        <w:r w:rsidR="000B0724">
          <w:rPr>
            <w:noProof/>
            <w:webHidden/>
            <w:lang w:val="id-ID"/>
          </w:rPr>
          <w:t>65</w:t>
        </w:r>
      </w:hyperlink>
    </w:p>
    <w:p w14:paraId="43B36AF1" w14:textId="544F7A83"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7</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Data Barang</w:t>
        </w:r>
        <w:r w:rsidR="008B5D93" w:rsidRPr="008566B9">
          <w:rPr>
            <w:noProof/>
            <w:webHidden/>
            <w:lang w:val="id-ID"/>
          </w:rPr>
          <w:tab/>
        </w:r>
        <w:r w:rsidR="000B0724">
          <w:rPr>
            <w:noProof/>
            <w:webHidden/>
            <w:lang w:val="id-ID"/>
          </w:rPr>
          <w:t>69</w:t>
        </w:r>
      </w:hyperlink>
    </w:p>
    <w:p w14:paraId="3F27EBCF" w14:textId="310CA0D7"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8</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8D489B">
          <w:rPr>
            <w:color w:val="000000" w:themeColor="text1"/>
            <w:szCs w:val="24"/>
          </w:rPr>
          <w:t>Perbanding</w:t>
        </w:r>
        <w:r w:rsidR="009E757F">
          <w:rPr>
            <w:color w:val="000000" w:themeColor="text1"/>
            <w:szCs w:val="24"/>
            <w:lang w:val="id-ID"/>
          </w:rPr>
          <w:t>an</w:t>
        </w:r>
        <w:r w:rsidR="00CB44EF" w:rsidRPr="008D489B">
          <w:rPr>
            <w:color w:val="000000" w:themeColor="text1"/>
            <w:szCs w:val="24"/>
          </w:rPr>
          <w:t xml:space="preserve"> </w:t>
        </w:r>
        <w:r w:rsidR="00CB44EF" w:rsidRPr="009160B4">
          <w:rPr>
            <w:color w:val="000000" w:themeColor="text1"/>
            <w:szCs w:val="24"/>
          </w:rPr>
          <w:t>Supplier</w:t>
        </w:r>
        <w:r w:rsidR="008B5D93" w:rsidRPr="008566B9">
          <w:rPr>
            <w:noProof/>
            <w:webHidden/>
            <w:lang w:val="id-ID"/>
          </w:rPr>
          <w:tab/>
        </w:r>
        <w:r w:rsidR="000B0724">
          <w:rPr>
            <w:noProof/>
            <w:webHidden/>
            <w:lang w:val="id-ID"/>
          </w:rPr>
          <w:t>71</w:t>
        </w:r>
      </w:hyperlink>
    </w:p>
    <w:p w14:paraId="348675C7" w14:textId="220216A4"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9</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9160B4">
          <w:rPr>
            <w:color w:val="000000" w:themeColor="text1"/>
            <w:szCs w:val="24"/>
          </w:rPr>
          <w:t>Produk Paling Laku</w:t>
        </w:r>
        <w:r w:rsidR="008B5D93" w:rsidRPr="008566B9">
          <w:rPr>
            <w:noProof/>
            <w:webHidden/>
            <w:lang w:val="id-ID"/>
          </w:rPr>
          <w:tab/>
        </w:r>
        <w:r w:rsidR="000B0724">
          <w:rPr>
            <w:noProof/>
            <w:webHidden/>
            <w:lang w:val="id-ID"/>
          </w:rPr>
          <w:t>73</w:t>
        </w:r>
      </w:hyperlink>
    </w:p>
    <w:p w14:paraId="2D502B91" w14:textId="53F1F59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0</w:t>
        </w:r>
        <w:r w:rsidR="0063654A" w:rsidRPr="008566B9">
          <w:rPr>
            <w:rStyle w:val="Hyperlink"/>
            <w:noProof/>
            <w:lang w:val="id-ID"/>
          </w:rPr>
          <w:t xml:space="preserve"> </w:t>
        </w:r>
        <w:r w:rsidR="0063654A">
          <w:rPr>
            <w:color w:val="000000" w:themeColor="text1"/>
            <w:szCs w:val="24"/>
          </w:rPr>
          <w:t xml:space="preserve">Tabel </w:t>
        </w:r>
        <w:r w:rsidR="0063654A" w:rsidRPr="00FA0789">
          <w:rPr>
            <w:color w:val="000000" w:themeColor="text1"/>
            <w:szCs w:val="24"/>
          </w:rPr>
          <w:t>Data</w:t>
        </w:r>
        <w:r w:rsidR="0063654A">
          <w:rPr>
            <w:color w:val="000000" w:themeColor="text1"/>
            <w:szCs w:val="24"/>
          </w:rPr>
          <w:t xml:space="preserve"> Penjualan Produk Dari Bulan Maret Sampai April</w:t>
        </w:r>
        <w:r w:rsidR="0063654A" w:rsidRPr="008566B9">
          <w:rPr>
            <w:noProof/>
            <w:webHidden/>
            <w:lang w:val="id-ID"/>
          </w:rPr>
          <w:tab/>
        </w:r>
        <w:r w:rsidR="000B0724">
          <w:rPr>
            <w:noProof/>
            <w:webHidden/>
            <w:lang w:val="id-ID"/>
          </w:rPr>
          <w:t>75</w:t>
        </w:r>
      </w:hyperlink>
    </w:p>
    <w:p w14:paraId="5231D95D" w14:textId="1F5D4DC6"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1</w:t>
        </w:r>
        <w:r w:rsidR="0063654A" w:rsidRPr="008566B9">
          <w:rPr>
            <w:rStyle w:val="Hyperlink"/>
            <w:noProof/>
            <w:lang w:val="id-ID"/>
          </w:rPr>
          <w:t xml:space="preserve"> </w:t>
        </w:r>
        <w:r w:rsidR="00797F50">
          <w:rPr>
            <w:color w:val="000000" w:themeColor="text1"/>
            <w:szCs w:val="24"/>
          </w:rPr>
          <w:t xml:space="preserve">Tabel </w:t>
        </w:r>
        <w:r w:rsidR="00797F50" w:rsidRPr="00C056C1">
          <w:rPr>
            <w:color w:val="000000" w:themeColor="text1"/>
            <w:szCs w:val="24"/>
          </w:rPr>
          <w:t xml:space="preserve">Pengujian </w:t>
        </w:r>
        <w:r w:rsidR="00797F50" w:rsidRPr="009D5AE1">
          <w:rPr>
            <w:color w:val="000000" w:themeColor="text1"/>
            <w:szCs w:val="24"/>
          </w:rPr>
          <w:t>Produk</w:t>
        </w:r>
        <w:r w:rsidR="00797F50" w:rsidRPr="00C056C1">
          <w:rPr>
            <w:color w:val="000000" w:themeColor="text1"/>
            <w:szCs w:val="24"/>
          </w:rPr>
          <w:t xml:space="preserve"> </w:t>
        </w:r>
        <w:r w:rsidR="00797F50" w:rsidRPr="00797F50">
          <w:rPr>
            <w:i/>
            <w:iCs/>
            <w:color w:val="000000" w:themeColor="text1"/>
            <w:szCs w:val="24"/>
          </w:rPr>
          <w:t>Bear Brand Milk 189ML</w:t>
        </w:r>
        <w:r w:rsidR="0063654A" w:rsidRPr="008566B9">
          <w:rPr>
            <w:noProof/>
            <w:webHidden/>
            <w:lang w:val="id-ID"/>
          </w:rPr>
          <w:tab/>
        </w:r>
        <w:r w:rsidR="000B0724">
          <w:rPr>
            <w:noProof/>
            <w:webHidden/>
            <w:lang w:val="id-ID"/>
          </w:rPr>
          <w:t>76</w:t>
        </w:r>
      </w:hyperlink>
    </w:p>
    <w:p w14:paraId="0895718B" w14:textId="43B51F0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2</w:t>
        </w:r>
        <w:r w:rsidR="0063654A" w:rsidRPr="008566B9">
          <w:rPr>
            <w:rStyle w:val="Hyperlink"/>
            <w:noProof/>
            <w:lang w:val="id-ID"/>
          </w:rPr>
          <w:t xml:space="preserve"> </w:t>
        </w:r>
        <w:r w:rsidR="009D5AE1" w:rsidRPr="009D5AE1">
          <w:rPr>
            <w:color w:val="000000" w:themeColor="text1"/>
            <w:szCs w:val="24"/>
          </w:rPr>
          <w:t xml:space="preserve">Tabel Pengujian Produk </w:t>
        </w:r>
        <w:r w:rsidR="009D5AE1" w:rsidRPr="009D5AE1">
          <w:rPr>
            <w:i/>
            <w:iCs/>
            <w:color w:val="000000" w:themeColor="text1"/>
            <w:szCs w:val="24"/>
          </w:rPr>
          <w:t>Teh Pucuk Botol 350ML</w:t>
        </w:r>
        <w:r w:rsidR="0063654A" w:rsidRPr="008566B9">
          <w:rPr>
            <w:noProof/>
            <w:webHidden/>
            <w:lang w:val="id-ID"/>
          </w:rPr>
          <w:tab/>
        </w:r>
        <w:r w:rsidR="000B0724">
          <w:rPr>
            <w:noProof/>
            <w:webHidden/>
            <w:lang w:val="id-ID"/>
          </w:rPr>
          <w:t>78</w:t>
        </w:r>
      </w:hyperlink>
    </w:p>
    <w:p w14:paraId="46A2E170" w14:textId="28C43AB3"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3</w:t>
        </w:r>
        <w:r w:rsidR="0063654A" w:rsidRPr="008566B9">
          <w:rPr>
            <w:rStyle w:val="Hyperlink"/>
            <w:noProof/>
            <w:lang w:val="id-ID"/>
          </w:rPr>
          <w:t xml:space="preserve"> </w:t>
        </w:r>
        <w:r w:rsidR="00810921">
          <w:rPr>
            <w:color w:val="000000" w:themeColor="text1"/>
            <w:szCs w:val="24"/>
          </w:rPr>
          <w:t xml:space="preserve">Tabel </w:t>
        </w:r>
        <w:r w:rsidR="00810921" w:rsidRPr="00C056C1">
          <w:rPr>
            <w:color w:val="000000" w:themeColor="text1"/>
            <w:szCs w:val="24"/>
          </w:rPr>
          <w:t xml:space="preserve">Pengujian </w:t>
        </w:r>
        <w:r w:rsidR="00810921" w:rsidRPr="00810921">
          <w:rPr>
            <w:color w:val="000000" w:themeColor="text1"/>
            <w:szCs w:val="24"/>
          </w:rPr>
          <w:t>Produk</w:t>
        </w:r>
        <w:r w:rsidR="00810921" w:rsidRPr="00C056C1">
          <w:rPr>
            <w:color w:val="000000" w:themeColor="text1"/>
            <w:szCs w:val="24"/>
          </w:rPr>
          <w:t xml:space="preserve"> </w:t>
        </w:r>
        <w:r w:rsidR="00810921" w:rsidRPr="00810921">
          <w:rPr>
            <w:i/>
            <w:iCs/>
            <w:color w:val="000000" w:themeColor="text1"/>
            <w:szCs w:val="24"/>
          </w:rPr>
          <w:t>Club Isi Ulang 19 Ltr</w:t>
        </w:r>
        <w:r w:rsidR="0063654A" w:rsidRPr="008566B9">
          <w:rPr>
            <w:noProof/>
            <w:webHidden/>
            <w:lang w:val="id-ID"/>
          </w:rPr>
          <w:tab/>
        </w:r>
        <w:r w:rsidR="000B0724">
          <w:rPr>
            <w:noProof/>
            <w:webHidden/>
            <w:lang w:val="id-ID"/>
          </w:rPr>
          <w:t>79</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0AC42913" w14:textId="3D9B72D2"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r>
      <w:r w:rsidR="00AD560D">
        <w:rPr>
          <w:rFonts w:cs="Times New Roman"/>
          <w:b/>
          <w:bCs/>
          <w:lang w:val="id-ID"/>
        </w:rPr>
        <w:t>Rahmat Ilyas</w:t>
      </w:r>
    </w:p>
    <w:p w14:paraId="2268835D" w14:textId="45DFC9B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Pr="008566B9">
        <w:rPr>
          <w:rFonts w:cs="Times New Roman"/>
          <w:b/>
          <w:bCs/>
          <w:lang w:val="id-ID"/>
        </w:rPr>
        <w:tab/>
        <w:t>609001160</w:t>
      </w:r>
      <w:r w:rsidR="00AD560D">
        <w:rPr>
          <w:rFonts w:cs="Times New Roman"/>
          <w:b/>
          <w:bCs/>
          <w:lang w:val="id-ID"/>
        </w:rPr>
        <w:t>81</w:t>
      </w:r>
    </w:p>
    <w:p w14:paraId="1E8448E0" w14:textId="7777777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Pr="008566B9">
        <w:rPr>
          <w:rFonts w:cs="Times New Roman"/>
          <w:b/>
          <w:bCs/>
          <w:lang w:val="id-ID"/>
        </w:rPr>
        <w:tab/>
        <w:t>:</w:t>
      </w:r>
      <w:r w:rsidRPr="008566B9">
        <w:rPr>
          <w:rFonts w:cs="Times New Roman"/>
          <w:b/>
          <w:bCs/>
          <w:lang w:val="id-ID"/>
        </w:rPr>
        <w:tab/>
        <w:t>Sistem Informasi</w:t>
      </w:r>
    </w:p>
    <w:p w14:paraId="53EC74CB" w14:textId="4AC10981" w:rsidR="000C141A" w:rsidRPr="00AD560D" w:rsidRDefault="000C141A" w:rsidP="000C141A">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Pr="008566B9">
        <w:rPr>
          <w:rFonts w:cs="Times New Roman"/>
          <w:b/>
          <w:bCs/>
          <w:lang w:val="id-ID"/>
        </w:rPr>
        <w:tab/>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AD560D">
        <w:rPr>
          <w:rFonts w:cs="Times New Roman"/>
          <w:b/>
          <w:bCs/>
          <w:lang w:val="id-ID"/>
        </w:rPr>
        <w:t xml:space="preserve">Perancangan </w:t>
      </w:r>
      <w:r w:rsidR="00AD560D" w:rsidRPr="00AD560D">
        <w:rPr>
          <w:rFonts w:cs="Times New Roman"/>
          <w:b/>
          <w:bCs/>
          <w:lang w:val="id-ID"/>
        </w:rPr>
        <w:t xml:space="preserve">Sistem Monitoring </w:t>
      </w:r>
      <w:r w:rsidR="00AD560D">
        <w:rPr>
          <w:rFonts w:cs="Times New Roman"/>
          <w:b/>
          <w:bCs/>
          <w:lang w:val="id-ID"/>
        </w:rPr>
        <w:t>d</w:t>
      </w:r>
      <w:r w:rsidR="00AD560D" w:rsidRPr="00AD560D">
        <w:rPr>
          <w:rFonts w:cs="Times New Roman"/>
          <w:b/>
          <w:bCs/>
          <w:lang w:val="id-ID"/>
        </w:rPr>
        <w:t>an Forecasting Persediaan Stok Barang Menggunakan Metode</w:t>
      </w:r>
      <w:r w:rsidR="00AD560D">
        <w:rPr>
          <w:rFonts w:cs="Times New Roman"/>
          <w:b/>
          <w:bCs/>
          <w:lang w:val="id-ID"/>
        </w:rPr>
        <w:t xml:space="preserve"> </w:t>
      </w:r>
      <w:r w:rsidR="00AD560D">
        <w:rPr>
          <w:rFonts w:cs="Times New Roman"/>
          <w:b/>
          <w:bCs/>
          <w:i/>
          <w:iCs/>
          <w:lang w:val="id-ID"/>
        </w:rPr>
        <w:t>Linear Regression</w:t>
      </w:r>
    </w:p>
    <w:p w14:paraId="31496B29" w14:textId="7EF4BD5B" w:rsidR="000C141A" w:rsidRPr="008566B9" w:rsidRDefault="000C141A" w:rsidP="000C141A">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44555F">
        <w:rPr>
          <w:rFonts w:cs="Times New Roman"/>
          <w:b/>
          <w:bCs/>
          <w:lang w:val="id-ID"/>
        </w:rPr>
        <w:t>Firmansyah Ibrahim</w:t>
      </w:r>
      <w:r w:rsidRPr="008566B9">
        <w:rPr>
          <w:rFonts w:cs="Times New Roman"/>
          <w:b/>
          <w:bCs/>
          <w:lang w:val="id-ID"/>
        </w:rPr>
        <w:t>, S.Kom., M.</w:t>
      </w:r>
      <w:r w:rsidR="00C226A3">
        <w:rPr>
          <w:rFonts w:cs="Times New Roman"/>
          <w:b/>
          <w:bCs/>
          <w:lang w:val="id-ID"/>
        </w:rPr>
        <w:t>Kom</w:t>
      </w:r>
    </w:p>
    <w:p w14:paraId="68A0CE72" w14:textId="0B87AD32" w:rsidR="000C141A" w:rsidRPr="008566B9" w:rsidRDefault="000C141A" w:rsidP="000C141A">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00514669">
        <w:rPr>
          <w:rFonts w:eastAsia="Times New Roman" w:cs="Times New Roman"/>
          <w:b/>
          <w:bCs/>
          <w:color w:val="000000"/>
          <w:szCs w:val="24"/>
          <w:lang w:val="id-ID"/>
        </w:rPr>
        <w:t>Muniardi</w:t>
      </w:r>
      <w:r w:rsidRPr="008566B9">
        <w:rPr>
          <w:rFonts w:eastAsia="Times New Roman" w:cs="Times New Roman"/>
          <w:b/>
          <w:bCs/>
          <w:color w:val="000000"/>
          <w:szCs w:val="24"/>
          <w:lang w:val="id-ID"/>
        </w:rPr>
        <w:t>, S.Kom., M.</w:t>
      </w:r>
      <w:r w:rsidR="00514669">
        <w:rPr>
          <w:rFonts w:eastAsia="Times New Roman" w:cs="Times New Roman"/>
          <w:b/>
          <w:bCs/>
          <w:color w:val="000000"/>
          <w:szCs w:val="24"/>
          <w:lang w:val="id-ID"/>
        </w:rPr>
        <w:t>Kom</w:t>
      </w:r>
    </w:p>
    <w:p w14:paraId="7C1CE159" w14:textId="77777777" w:rsidR="000C141A" w:rsidRPr="008566B9" w:rsidRDefault="00000000" w:rsidP="000C141A">
      <w:pPr>
        <w:tabs>
          <w:tab w:val="left" w:pos="1800"/>
        </w:tabs>
        <w:spacing w:line="480" w:lineRule="auto"/>
        <w:ind w:left="3060" w:hanging="2340"/>
        <w:rPr>
          <w:rFonts w:cs="Times New Roman"/>
          <w:b/>
          <w:bCs/>
          <w:lang w:val="id-ID"/>
        </w:rPr>
      </w:pPr>
      <w:r>
        <w:rPr>
          <w:noProof/>
        </w:rPr>
        <w:pict w14:anchorId="5DDD3842">
          <v:line id="Straight Connector 3" o:spid="_x0000_s2114" style="position:absolute;left:0;text-align:left;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w:r>
    </w:p>
    <w:p w14:paraId="7AFE0FC9" w14:textId="77777777" w:rsidR="000C141A" w:rsidRPr="008566B9" w:rsidRDefault="000C141A" w:rsidP="000C141A">
      <w:pPr>
        <w:pStyle w:val="Heading1"/>
        <w:spacing w:before="0" w:line="480" w:lineRule="auto"/>
        <w:ind w:firstLine="0"/>
        <w:jc w:val="center"/>
        <w:rPr>
          <w:rFonts w:ascii="Times New Roman" w:hAnsi="Times New Roman" w:cs="Times New Roman"/>
          <w:b/>
          <w:bCs/>
          <w:color w:val="auto"/>
          <w:sz w:val="24"/>
          <w:szCs w:val="24"/>
          <w:lang w:val="id-ID"/>
        </w:rPr>
      </w:pPr>
      <w:bookmarkStart w:id="5" w:name="_Toc98667375"/>
      <w:r w:rsidRPr="008566B9">
        <w:rPr>
          <w:rFonts w:ascii="Times New Roman" w:hAnsi="Times New Roman" w:cs="Times New Roman"/>
          <w:b/>
          <w:bCs/>
          <w:color w:val="auto"/>
          <w:sz w:val="24"/>
          <w:szCs w:val="24"/>
          <w:lang w:val="id-ID"/>
        </w:rPr>
        <w:t>ABSTRAK</w:t>
      </w:r>
      <w:bookmarkEnd w:id="5"/>
    </w:p>
    <w:p w14:paraId="7FB086FB" w14:textId="5433EBF8" w:rsidR="000C141A" w:rsidRPr="008566B9" w:rsidRDefault="000C141A" w:rsidP="000C141A">
      <w:pPr>
        <w:spacing w:line="276" w:lineRule="auto"/>
        <w:ind w:firstLine="0"/>
        <w:rPr>
          <w:rFonts w:cs="Times New Roman"/>
          <w:lang w:val="id-ID"/>
        </w:rPr>
      </w:pPr>
      <w:r w:rsidRPr="008566B9">
        <w:rPr>
          <w:rFonts w:cs="Times New Roman"/>
          <w:lang w:val="id-ID"/>
        </w:rPr>
        <w:tab/>
      </w:r>
      <w:bookmarkStart w:id="6" w:name="_Hlk97568258"/>
      <w:bookmarkStart w:id="7" w:name="_Hlk75403439"/>
      <w:r w:rsidR="00E74470" w:rsidRPr="00E74470">
        <w:rPr>
          <w:rFonts w:cs="Times New Roman"/>
          <w:i/>
          <w:iCs/>
          <w:lang w:val="id-ID"/>
        </w:rPr>
        <w:t>Minimarket</w:t>
      </w:r>
      <w:r w:rsidR="00692C55" w:rsidRPr="00692C55">
        <w:rPr>
          <w:rFonts w:cs="Times New Roman"/>
          <w:lang w:val="id-ID"/>
        </w:rPr>
        <w:t xml:space="preserve"> merupakan jenis usaha retail berskala kecil yang menjual barang-barang kebutuhan sehari-hari secara eceran langsung kepada konsumen akhir.</w:t>
      </w:r>
      <w:r w:rsidR="00692C55">
        <w:rPr>
          <w:rFonts w:cs="Times New Roman"/>
          <w:lang w:val="id-ID"/>
        </w:rPr>
        <w:t xml:space="preserve"> Dalam </w:t>
      </w:r>
      <w:r w:rsidR="00193737">
        <w:rPr>
          <w:rFonts w:cs="Times New Roman"/>
          <w:lang w:val="id-ID"/>
        </w:rPr>
        <w:t>prosesnya,</w:t>
      </w:r>
      <w:r w:rsidR="00692C55">
        <w:rPr>
          <w:rFonts w:cs="Times New Roman"/>
          <w:lang w:val="id-ID"/>
        </w:rPr>
        <w:t xml:space="preserve"> </w:t>
      </w:r>
      <w:r w:rsidR="00692C55" w:rsidRPr="000E44E4">
        <w:rPr>
          <w:rFonts w:cstheme="majorBidi"/>
          <w:szCs w:val="24"/>
          <w:lang w:val="id-ID"/>
        </w:rPr>
        <w:t>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323739DB" w14:textId="07B0AC43" w:rsidR="000C141A" w:rsidRPr="008256FD" w:rsidRDefault="000C141A" w:rsidP="000C141A">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terapan, sedangkan metode pengumpulan data dilakukan dengan </w:t>
      </w:r>
      <w:r w:rsidR="0084610F">
        <w:rPr>
          <w:rFonts w:cs="Times New Roman"/>
          <w:lang w:val="id-ID"/>
        </w:rPr>
        <w:t>dokumen/ basis data</w:t>
      </w:r>
      <w:r w:rsidRPr="008566B9">
        <w:rPr>
          <w:rFonts w:cs="Times New Roman"/>
          <w:lang w:val="id-ID"/>
        </w:rPr>
        <w:t xml:space="preserve">, </w:t>
      </w:r>
      <w:r w:rsidR="0084610F">
        <w:rPr>
          <w:rFonts w:cs="Times New Roman"/>
          <w:lang w:val="id-ID"/>
        </w:rPr>
        <w:t>wawancara</w:t>
      </w:r>
      <w:r w:rsidRPr="008566B9">
        <w:rPr>
          <w:rFonts w:cs="Times New Roman"/>
          <w:lang w:val="id-ID"/>
        </w:rPr>
        <w:t xml:space="preserve">, dan </w:t>
      </w:r>
      <w:r w:rsidRPr="008566B9">
        <w:rPr>
          <w:rFonts w:cs="Times New Roman"/>
          <w:i/>
          <w:iCs/>
          <w:lang w:val="id-ID"/>
        </w:rPr>
        <w:t>library research</w:t>
      </w:r>
      <w:r w:rsidRPr="008566B9">
        <w:rPr>
          <w:rFonts w:cs="Times New Roman"/>
          <w:lang w:val="id-ID"/>
        </w:rPr>
        <w:t xml:space="preserve">. Metode perancangan aplikasi yang digunakan penelitian ini adalah metode </w:t>
      </w:r>
      <w:r w:rsidR="0084610F">
        <w:rPr>
          <w:rFonts w:cs="Times New Roman"/>
          <w:i/>
          <w:iCs/>
          <w:lang w:val="id-ID"/>
        </w:rPr>
        <w:t>Linear Regression</w:t>
      </w:r>
      <w:r w:rsidRPr="008566B9">
        <w:rPr>
          <w:rFonts w:cs="Times New Roman"/>
          <w:lang w:val="id-ID"/>
        </w:rPr>
        <w:t xml:space="preserve">, Adapun metode pengujian sistem yaitu menggunakan metode pengujian </w:t>
      </w:r>
      <w:r w:rsidR="00381A2C">
        <w:rPr>
          <w:rFonts w:cs="Times New Roman"/>
          <w:i/>
          <w:iCs/>
          <w:lang w:val="id-ID"/>
        </w:rPr>
        <w:t>white</w:t>
      </w:r>
      <w:r w:rsidRPr="008566B9">
        <w:rPr>
          <w:rFonts w:cs="Times New Roman"/>
          <w:i/>
          <w:iCs/>
          <w:lang w:val="id-ID"/>
        </w:rPr>
        <w:t xml:space="preserve"> box</w:t>
      </w:r>
      <w:r w:rsidR="00AD0F30">
        <w:rPr>
          <w:rFonts w:cs="Times New Roman"/>
          <w:i/>
          <w:iCs/>
          <w:lang w:val="id-ID"/>
        </w:rPr>
        <w:t xml:space="preserve"> </w:t>
      </w:r>
      <w:r w:rsidR="00AD0F30" w:rsidRPr="008566B9">
        <w:rPr>
          <w:rFonts w:cs="Times New Roman"/>
          <w:lang w:val="id-ID"/>
        </w:rPr>
        <w:t>dan uji simulasi</w:t>
      </w:r>
      <w:r w:rsidRPr="008566B9">
        <w:rPr>
          <w:rFonts w:cs="Times New Roman"/>
          <w:i/>
          <w:iCs/>
          <w:lang w:val="id-ID"/>
        </w:rPr>
        <w:t>.</w:t>
      </w:r>
    </w:p>
    <w:p w14:paraId="0BB344FA" w14:textId="59A98B5F" w:rsidR="000C141A" w:rsidRPr="008566B9" w:rsidRDefault="000C141A" w:rsidP="000C141A">
      <w:pPr>
        <w:spacing w:before="0" w:line="276" w:lineRule="auto"/>
        <w:ind w:firstLine="0"/>
        <w:rPr>
          <w:lang w:val="id-ID"/>
        </w:rPr>
      </w:pPr>
      <w:r w:rsidRPr="008566B9">
        <w:rPr>
          <w:rFonts w:cs="Times New Roman"/>
          <w:lang w:val="id-ID"/>
        </w:rPr>
        <w:tab/>
        <w:t>Penelitian ini menghasilkan</w:t>
      </w:r>
      <w:r w:rsidR="006344BB">
        <w:rPr>
          <w:rFonts w:cs="Times New Roman"/>
          <w:lang w:val="id-ID"/>
        </w:rPr>
        <w:t xml:space="preserve"> sebuah</w:t>
      </w:r>
      <w:r w:rsidRPr="008566B9">
        <w:rPr>
          <w:rFonts w:cs="Times New Roman"/>
          <w:lang w:val="id-ID"/>
        </w:rPr>
        <w:t xml:space="preserve"> sistem</w:t>
      </w:r>
      <w:r w:rsidR="006344BB">
        <w:rPr>
          <w:rFonts w:cs="Times New Roman"/>
          <w:lang w:val="id-ID"/>
        </w:rPr>
        <w:t xml:space="preserve"> monitoring dan</w:t>
      </w:r>
      <w:r w:rsidRPr="008566B9">
        <w:rPr>
          <w:rFonts w:cs="Times New Roman"/>
          <w:lang w:val="id-ID"/>
        </w:rPr>
        <w:t xml:space="preserve"> </w:t>
      </w:r>
      <w:r w:rsidR="006344BB">
        <w:rPr>
          <w:rFonts w:cs="Times New Roman"/>
          <w:lang w:val="id-ID"/>
        </w:rPr>
        <w:t xml:space="preserve">peramalan penjualan yang menggunakan metode </w:t>
      </w:r>
      <w:r w:rsidR="006344BB">
        <w:rPr>
          <w:rFonts w:cs="Times New Roman"/>
          <w:i/>
          <w:iCs/>
          <w:lang w:val="id-ID"/>
        </w:rPr>
        <w:t>L</w:t>
      </w:r>
      <w:r w:rsidR="006344BB" w:rsidRPr="006344BB">
        <w:rPr>
          <w:rFonts w:cs="Times New Roman"/>
          <w:i/>
          <w:iCs/>
          <w:lang w:val="id-ID"/>
        </w:rPr>
        <w:t xml:space="preserve">inear </w:t>
      </w:r>
      <w:r w:rsidR="006344BB">
        <w:rPr>
          <w:rFonts w:cs="Times New Roman"/>
          <w:i/>
          <w:iCs/>
          <w:lang w:val="id-ID"/>
        </w:rPr>
        <w:t>R</w:t>
      </w:r>
      <w:r w:rsidR="006344BB" w:rsidRPr="006344BB">
        <w:rPr>
          <w:rFonts w:cs="Times New Roman"/>
          <w:i/>
          <w:iCs/>
          <w:lang w:val="id-ID"/>
        </w:rPr>
        <w:t>egression</w:t>
      </w:r>
      <w:r w:rsidRPr="008566B9">
        <w:rPr>
          <w:rFonts w:cs="Times New Roman"/>
          <w:lang w:val="id-ID"/>
        </w:rPr>
        <w:t xml:space="preserve">. </w:t>
      </w:r>
      <w:r w:rsidRPr="008566B9">
        <w:rPr>
          <w:lang w:val="id-ID"/>
        </w:rPr>
        <w:t xml:space="preserve">Berdasarkan hasil pengujian </w:t>
      </w:r>
      <w:r w:rsidR="006344BB">
        <w:rPr>
          <w:i/>
          <w:iCs/>
          <w:lang w:val="id-ID"/>
        </w:rPr>
        <w:t xml:space="preserve">white </w:t>
      </w:r>
      <w:r w:rsidRPr="008566B9">
        <w:rPr>
          <w:i/>
          <w:iCs/>
          <w:lang w:val="id-ID"/>
        </w:rPr>
        <w:t xml:space="preserve">box, </w:t>
      </w:r>
      <w:r w:rsidR="00DD16B8">
        <w:rPr>
          <w:lang w:val="id-ID"/>
        </w:rPr>
        <w:t xml:space="preserve">alur dan struktur program </w:t>
      </w:r>
      <w:r w:rsidR="00DD16B8" w:rsidRPr="008566B9">
        <w:rPr>
          <w:lang w:val="id-ID"/>
        </w:rPr>
        <w:t>sistem yang dibuat</w:t>
      </w:r>
      <w:r w:rsidR="00DD16B8">
        <w:rPr>
          <w:lang w:val="id-ID"/>
        </w:rPr>
        <w:t xml:space="preserve"> dan diuji</w:t>
      </w:r>
      <w:r w:rsidR="00DD16B8" w:rsidRPr="008566B9">
        <w:rPr>
          <w:lang w:val="id-ID"/>
        </w:rPr>
        <w:t xml:space="preserve"> </w:t>
      </w:r>
      <w:r w:rsidR="00DD16B8">
        <w:rPr>
          <w:lang w:val="id-ID"/>
        </w:rPr>
        <w:t>berjalan sesuai dengan yang diharapkan dan bebas dari kesalahan logika program</w:t>
      </w:r>
      <w:r w:rsidRPr="008566B9">
        <w:rPr>
          <w:lang w:val="id-ID"/>
        </w:rPr>
        <w:t xml:space="preserve"> sedangkan hasil uji simulasi yang dilakukan</w:t>
      </w:r>
      <w:r w:rsidR="00F56C9E">
        <w:rPr>
          <w:lang w:val="id-ID"/>
        </w:rPr>
        <w:t xml:space="preserve"> dari 3 produk yang diuji</w:t>
      </w:r>
      <w:r w:rsidRPr="008566B9">
        <w:rPr>
          <w:lang w:val="id-ID"/>
        </w:rPr>
        <w:t xml:space="preserve">, </w:t>
      </w:r>
      <w:r w:rsidR="00F56C9E">
        <w:rPr>
          <w:lang w:val="id-ID"/>
        </w:rPr>
        <w:t>menghasilkan peramalan yang cukup akurat dimana data penjualan aktual dan hasil peramalan yang dilakukan mempunyai selisih yang tidak begitu besar</w:t>
      </w:r>
      <w:r w:rsidRPr="008566B9">
        <w:rPr>
          <w:lang w:val="id-ID"/>
        </w:rPr>
        <w:t xml:space="preserve">. Sehingga dapat disimpulkan bahwa sistem ini dapat </w:t>
      </w:r>
      <w:r w:rsidR="006655CF">
        <w:rPr>
          <w:lang w:val="id-ID"/>
        </w:rPr>
        <w:t>menunjang</w:t>
      </w:r>
      <w:r w:rsidR="00F56C9E">
        <w:rPr>
          <w:lang w:val="id-ID"/>
        </w:rPr>
        <w:t xml:space="preserve"> proses o</w:t>
      </w:r>
      <w:r w:rsidRPr="008566B9">
        <w:rPr>
          <w:lang w:val="id-ID"/>
        </w:rPr>
        <w:t>pe</w:t>
      </w:r>
      <w:r w:rsidR="00F56C9E">
        <w:rPr>
          <w:lang w:val="id-ID"/>
        </w:rPr>
        <w:t>rasional toko dan dapat m</w:t>
      </w:r>
      <w:r w:rsidR="006655CF">
        <w:rPr>
          <w:lang w:val="id-ID"/>
        </w:rPr>
        <w:t>e</w:t>
      </w:r>
      <w:r w:rsidR="00F56C9E">
        <w:rPr>
          <w:lang w:val="id-ID"/>
        </w:rPr>
        <w:t>mbantu dalam pengambilan keputusan untuk pemesanan barang di masa yang akan datang</w:t>
      </w:r>
      <w:r w:rsidRPr="008566B9">
        <w:rPr>
          <w:lang w:val="id-ID"/>
        </w:rPr>
        <w:t>.</w:t>
      </w:r>
    </w:p>
    <w:bookmarkEnd w:id="6"/>
    <w:p w14:paraId="7769EA0F" w14:textId="310D059B" w:rsidR="000C141A" w:rsidRPr="008566B9" w:rsidRDefault="000C141A" w:rsidP="000C141A">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8" w:name="_Hlk97568404"/>
      <w:r w:rsidRPr="008566B9">
        <w:rPr>
          <w:lang w:val="id-ID"/>
        </w:rPr>
        <w:t xml:space="preserve">Sistem </w:t>
      </w:r>
      <w:r w:rsidR="00101E3D">
        <w:rPr>
          <w:i/>
          <w:iCs/>
          <w:lang w:val="id-ID"/>
        </w:rPr>
        <w:t>F</w:t>
      </w:r>
      <w:r w:rsidR="00101E3D" w:rsidRPr="00101E3D">
        <w:rPr>
          <w:i/>
          <w:iCs/>
          <w:lang w:val="id-ID"/>
        </w:rPr>
        <w:t>orecasting</w:t>
      </w:r>
      <w:r w:rsidRPr="008566B9">
        <w:rPr>
          <w:lang w:val="id-ID"/>
        </w:rPr>
        <w:t xml:space="preserve">, metode </w:t>
      </w:r>
      <w:r w:rsidR="00101E3D" w:rsidRPr="00101E3D">
        <w:rPr>
          <w:i/>
          <w:iCs/>
          <w:lang w:val="id-ID"/>
        </w:rPr>
        <w:t>Time Series</w:t>
      </w:r>
      <w:r w:rsidRPr="008566B9">
        <w:rPr>
          <w:lang w:val="id-ID"/>
        </w:rPr>
        <w:t xml:space="preserve">, </w:t>
      </w:r>
      <w:r w:rsidR="00E74470" w:rsidRPr="00E74470">
        <w:rPr>
          <w:i/>
          <w:iCs/>
          <w:lang w:val="id-ID"/>
        </w:rPr>
        <w:t>minimarket</w:t>
      </w:r>
      <w:r w:rsidR="00101E3D">
        <w:rPr>
          <w:lang w:val="id-ID"/>
        </w:rPr>
        <w:t xml:space="preserve">, </w:t>
      </w:r>
      <w:r w:rsidRPr="008566B9">
        <w:rPr>
          <w:lang w:val="id-ID"/>
        </w:rPr>
        <w:t>.</w:t>
      </w:r>
      <w:bookmarkEnd w:id="8"/>
    </w:p>
    <w:bookmarkEnd w:id="7"/>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56"/>
          <w:footerReference w:type="default" r:id="rId57"/>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9" w:name="_Toc98667376"/>
      <w:r w:rsidRPr="008566B9">
        <w:rPr>
          <w:rFonts w:ascii="Times New Roman" w:hAnsi="Times New Roman" w:cs="Times New Roman"/>
          <w:b/>
          <w:bCs/>
          <w:color w:val="auto"/>
          <w:sz w:val="24"/>
          <w:szCs w:val="24"/>
          <w:lang w:val="id-ID"/>
        </w:rPr>
        <w:lastRenderedPageBreak/>
        <w:t xml:space="preserve">BAB </w:t>
      </w:r>
      <w:bookmarkEnd w:id="9"/>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0" w:name="_Toc92038088"/>
      <w:bookmarkStart w:id="11" w:name="_Toc93592908"/>
      <w:bookmarkStart w:id="12" w:name="_Toc94716524"/>
      <w:bookmarkStart w:id="13" w:name="_Toc97564442"/>
      <w:bookmarkStart w:id="14" w:name="_Toc98667377"/>
      <w:r w:rsidRPr="008566B9">
        <w:rPr>
          <w:rFonts w:ascii="Times New Roman" w:hAnsi="Times New Roman"/>
          <w:b/>
          <w:color w:val="auto"/>
          <w:sz w:val="24"/>
          <w:lang w:val="id-ID"/>
        </w:rPr>
        <w:t>PENDAHULUAN</w:t>
      </w:r>
      <w:bookmarkEnd w:id="10"/>
      <w:bookmarkEnd w:id="11"/>
      <w:bookmarkEnd w:id="12"/>
      <w:bookmarkEnd w:id="13"/>
      <w:bookmarkEnd w:id="14"/>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5" w:name="_Toc98667378"/>
      <w:r w:rsidRPr="008566B9">
        <w:rPr>
          <w:rFonts w:ascii="Times New Roman" w:hAnsi="Times New Roman"/>
          <w:b/>
          <w:color w:val="auto"/>
          <w:sz w:val="24"/>
          <w:lang w:val="id-ID"/>
        </w:rPr>
        <w:t>Latar Belakang</w:t>
      </w:r>
      <w:bookmarkEnd w:id="15"/>
    </w:p>
    <w:p w14:paraId="57DE6458" w14:textId="050F64CE" w:rsidR="00904C0E" w:rsidRDefault="00A526CB" w:rsidP="008B2D5D">
      <w:pPr>
        <w:spacing w:after="0" w:line="480" w:lineRule="auto"/>
        <w:ind w:firstLine="578"/>
        <w:rPr>
          <w:rFonts w:eastAsia="Times New Roman"/>
          <w:szCs w:val="24"/>
          <w:lang w:val="id-ID"/>
        </w:rPr>
      </w:pPr>
      <w:r>
        <w:rPr>
          <w:rFonts w:eastAsia="Times New Roman"/>
          <w:szCs w:val="24"/>
          <w:lang w:val="id-ID"/>
        </w:rPr>
        <w:t xml:space="preserve">Perkembangan </w:t>
      </w:r>
      <w:r w:rsidR="00E74470" w:rsidRPr="00E74470">
        <w:rPr>
          <w:rFonts w:eastAsia="Times New Roman"/>
          <w:i/>
          <w:iCs/>
          <w:szCs w:val="24"/>
          <w:lang w:val="id-ID"/>
        </w:rPr>
        <w:t>minimarket</w:t>
      </w:r>
      <w:r>
        <w:rPr>
          <w:rFonts w:eastAsia="Times New Roman"/>
          <w:szCs w:val="24"/>
          <w:lang w:val="id-ID"/>
        </w:rPr>
        <w:t xml:space="preserve"> modern di Indonesia saat ini semakin meningkat, bahkan </w:t>
      </w:r>
      <w:r w:rsidR="00E74470" w:rsidRPr="00E74470">
        <w:rPr>
          <w:rFonts w:eastAsia="Times New Roman"/>
          <w:i/>
          <w:iCs/>
          <w:szCs w:val="24"/>
          <w:lang w:val="id-ID"/>
        </w:rPr>
        <w:t>minimarket</w:t>
      </w:r>
      <w:r>
        <w:rPr>
          <w:rFonts w:eastAsia="Times New Roman"/>
          <w:szCs w:val="24"/>
          <w:lang w:val="id-ID"/>
        </w:rPr>
        <w:t xml:space="preserve"> sudah merambah ke kawasan pemukiman yang lebih dekat dengan masyarakat.</w:t>
      </w:r>
      <w:r w:rsidR="00747D30">
        <w:rPr>
          <w:rFonts w:eastAsia="Times New Roman"/>
          <w:szCs w:val="24"/>
          <w:lang w:val="id-ID"/>
        </w:rPr>
        <w:t xml:space="preserve"> Ma’ruf (200</w:t>
      </w:r>
      <w:r w:rsidR="0004507F">
        <w:rPr>
          <w:rFonts w:eastAsia="Times New Roman"/>
          <w:szCs w:val="24"/>
          <w:lang w:val="id-ID"/>
        </w:rPr>
        <w:t>8</w:t>
      </w:r>
      <w:r w:rsidR="00747D30">
        <w:rPr>
          <w:rFonts w:eastAsia="Times New Roman"/>
          <w:szCs w:val="24"/>
          <w:lang w:val="id-ID"/>
        </w:rPr>
        <w:t xml:space="preserve">:84) </w:t>
      </w:r>
      <w:r w:rsidR="008B2D5D">
        <w:rPr>
          <w:rFonts w:eastAsia="Times New Roman"/>
          <w:szCs w:val="24"/>
          <w:lang w:val="id-ID"/>
        </w:rPr>
        <w:t>menerangkan</w:t>
      </w:r>
      <w:r w:rsidR="00747D30">
        <w:rPr>
          <w:rFonts w:eastAsia="Times New Roman"/>
          <w:szCs w:val="24"/>
          <w:lang w:val="id-ID"/>
        </w:rPr>
        <w:t xml:space="preserve"> bahwa </w:t>
      </w:r>
      <w:r w:rsidR="00E74470" w:rsidRPr="00E74470">
        <w:rPr>
          <w:rFonts w:eastAsia="Times New Roman"/>
          <w:i/>
          <w:iCs/>
          <w:szCs w:val="24"/>
          <w:lang w:val="id-ID"/>
        </w:rPr>
        <w:t>minimarket</w:t>
      </w:r>
      <w:r w:rsidR="00747D30">
        <w:rPr>
          <w:rFonts w:eastAsia="Times New Roman"/>
          <w:i/>
          <w:iCs/>
          <w:szCs w:val="24"/>
          <w:lang w:val="id-ID"/>
        </w:rPr>
        <w:t xml:space="preserve"> </w:t>
      </w:r>
      <w:r w:rsidR="00747D30">
        <w:rPr>
          <w:rFonts w:eastAsia="Times New Roman"/>
          <w:szCs w:val="24"/>
          <w:lang w:val="id-ID"/>
        </w:rPr>
        <w:t>adalah toko</w:t>
      </w:r>
      <w:r w:rsidR="00BB5B2A">
        <w:rPr>
          <w:rFonts w:eastAsia="Times New Roman"/>
          <w:szCs w:val="24"/>
          <w:lang w:val="id-ID"/>
        </w:rPr>
        <w:t xml:space="preserve"> </w:t>
      </w:r>
      <w:r w:rsidR="00BB5B2A" w:rsidRPr="00BB5B2A">
        <w:rPr>
          <w:rFonts w:eastAsia="Times New Roman"/>
          <w:szCs w:val="24"/>
          <w:lang w:val="id-ID"/>
        </w:rPr>
        <w:t>yang mengisi kebutuhan masyarakat akan warung yang berformat modern</w:t>
      </w:r>
      <w:r w:rsidR="00BB5B2A">
        <w:rPr>
          <w:rFonts w:eastAsia="Times New Roman"/>
          <w:szCs w:val="24"/>
          <w:lang w:val="id-ID"/>
        </w:rPr>
        <w:t xml:space="preserve"> </w:t>
      </w:r>
      <w:r w:rsidR="00BB5B2A" w:rsidRPr="00BB5B2A">
        <w:rPr>
          <w:rFonts w:eastAsia="Times New Roman"/>
          <w:szCs w:val="24"/>
          <w:lang w:val="id-ID"/>
        </w:rPr>
        <w:t>yang dekat dengan permukiman penduduk sehingga dapat mengungguli toko atau</w:t>
      </w:r>
      <w:r w:rsidR="00BB5B2A">
        <w:rPr>
          <w:rFonts w:eastAsia="Times New Roman"/>
          <w:szCs w:val="24"/>
          <w:lang w:val="id-ID"/>
        </w:rPr>
        <w:t xml:space="preserve"> </w:t>
      </w:r>
      <w:r w:rsidR="00BB5B2A" w:rsidRPr="00BB5B2A">
        <w:rPr>
          <w:rFonts w:eastAsia="Times New Roman"/>
          <w:szCs w:val="24"/>
          <w:lang w:val="id-ID"/>
        </w:rPr>
        <w:t>warung.</w:t>
      </w:r>
    </w:p>
    <w:p w14:paraId="481C79CC" w14:textId="5580AF66" w:rsidR="000E31B5" w:rsidRPr="000E31B5" w:rsidRDefault="000E31B5" w:rsidP="009B08B1">
      <w:pPr>
        <w:spacing w:before="0" w:after="0" w:line="480" w:lineRule="auto"/>
        <w:ind w:firstLine="578"/>
        <w:rPr>
          <w:rFonts w:eastAsia="Times New Roman"/>
          <w:szCs w:val="24"/>
          <w:lang w:val="id-ID"/>
        </w:rPr>
      </w:pPr>
      <w:r w:rsidRPr="000E31B5">
        <w:rPr>
          <w:rFonts w:eastAsia="Times New Roman"/>
          <w:szCs w:val="24"/>
          <w:lang w:val="id-ID"/>
        </w:rPr>
        <w:t xml:space="preserve">Dalam proses transaksi, kebanyakan </w:t>
      </w:r>
      <w:r w:rsidR="00E74470" w:rsidRPr="00E74470">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w:t>
      </w:r>
      <w:r w:rsidR="00113F39" w:rsidRPr="00113F39">
        <w:rPr>
          <w:rFonts w:eastAsia="Times New Roman"/>
          <w:szCs w:val="24"/>
          <w:lang w:val="id-ID"/>
        </w:rPr>
        <w:t xml:space="preserve">Menurut </w:t>
      </w:r>
      <w:r w:rsidR="00113F39" w:rsidRPr="00635271">
        <w:rPr>
          <w:rFonts w:eastAsia="Times New Roman"/>
          <w:szCs w:val="24"/>
          <w:lang w:val="id-ID"/>
        </w:rPr>
        <w:t>Syarifudin dan Kosasi</w:t>
      </w:r>
      <w:r w:rsidR="00113F39" w:rsidRPr="00113F39">
        <w:rPr>
          <w:rFonts w:eastAsia="Times New Roman"/>
          <w:szCs w:val="24"/>
          <w:lang w:val="id-ID"/>
        </w:rPr>
        <w:t xml:space="preserve"> (2015:409), </w:t>
      </w:r>
      <w:r w:rsidR="00113F39" w:rsidRPr="00113F39">
        <w:rPr>
          <w:rFonts w:eastAsia="Times New Roman"/>
          <w:i/>
          <w:iCs/>
          <w:szCs w:val="24"/>
          <w:lang w:val="id-ID"/>
        </w:rPr>
        <w:t>Point of Sale</w:t>
      </w:r>
      <w:r w:rsidR="00113F39" w:rsidRPr="00113F39">
        <w:rPr>
          <w:rFonts w:eastAsia="Times New Roman"/>
          <w:szCs w:val="24"/>
          <w:lang w:val="id-ID"/>
        </w:rPr>
        <w:t xml:space="preserve"> (POS) adalah sebuah </w:t>
      </w:r>
      <w:r w:rsidR="00113F39" w:rsidRPr="00113F39">
        <w:rPr>
          <w:rFonts w:eastAsia="Times New Roman"/>
          <w:i/>
          <w:iCs/>
          <w:szCs w:val="24"/>
          <w:lang w:val="id-ID"/>
        </w:rPr>
        <w:t>software</w:t>
      </w:r>
      <w:r w:rsidR="00113F39" w:rsidRPr="00113F39">
        <w:rPr>
          <w:rFonts w:eastAsia="Times New Roman"/>
          <w:szCs w:val="24"/>
          <w:lang w:val="id-ID"/>
        </w:rPr>
        <w:t xml:space="preserve"> yang dirancang untuk membantu dalam pembuatan laporan penjualan.</w:t>
      </w:r>
    </w:p>
    <w:p w14:paraId="07796F43" w14:textId="0BAB9BB8"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 xml:space="preserve">Untuk dapat terus memenuhi kebutuhan konsumen, </w:t>
      </w:r>
      <w:r w:rsidR="005578FE">
        <w:rPr>
          <w:rFonts w:eastAsia="Times New Roman"/>
          <w:szCs w:val="24"/>
          <w:lang w:val="id-ID"/>
        </w:rPr>
        <w:t>faktor</w:t>
      </w:r>
      <w:r w:rsidRPr="005D6CFC">
        <w:rPr>
          <w:rFonts w:eastAsia="Times New Roman"/>
          <w:szCs w:val="24"/>
          <w:lang w:val="id-ID"/>
        </w:rPr>
        <w:t xml:space="preserve"> penting yang </w:t>
      </w:r>
      <w:r w:rsidR="005578FE">
        <w:rPr>
          <w:rFonts w:eastAsia="Times New Roman"/>
          <w:szCs w:val="24"/>
          <w:lang w:val="id-ID"/>
        </w:rPr>
        <w:t>perlu</w:t>
      </w:r>
      <w:r w:rsidRPr="005D6CFC">
        <w:rPr>
          <w:rFonts w:eastAsia="Times New Roman"/>
          <w:szCs w:val="24"/>
          <w:lang w:val="id-ID"/>
        </w:rPr>
        <w:t xml:space="preserve"> diperhatikan oleh pelaku usaha retail </w:t>
      </w:r>
      <w:r w:rsidR="005578FE">
        <w:rPr>
          <w:rFonts w:eastAsia="Times New Roman"/>
          <w:szCs w:val="24"/>
          <w:lang w:val="id-ID"/>
        </w:rPr>
        <w:t>adalah</w:t>
      </w:r>
      <w:r w:rsidRPr="005D6CFC">
        <w:rPr>
          <w:rFonts w:eastAsia="Times New Roman"/>
          <w:szCs w:val="24"/>
          <w:lang w:val="id-ID"/>
        </w:rPr>
        <w:t xml:space="preserve">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737E32AE" w14:textId="40FA1928" w:rsidR="005D6CFC" w:rsidRDefault="006F03FB" w:rsidP="007C2AF0">
      <w:pPr>
        <w:spacing w:before="0" w:after="0" w:line="480" w:lineRule="auto"/>
        <w:ind w:firstLine="578"/>
        <w:rPr>
          <w:rFonts w:eastAsia="Times New Roman"/>
          <w:szCs w:val="24"/>
          <w:lang w:val="id-ID"/>
        </w:rPr>
      </w:pPr>
      <w:r>
        <w:rPr>
          <w:rFonts w:eastAsia="Times New Roman"/>
          <w:szCs w:val="24"/>
          <w:lang w:val="id-ID"/>
        </w:rPr>
        <w:t>Kurangnya</w:t>
      </w:r>
      <w:r w:rsidR="005D6CFC" w:rsidRPr="005D6CFC">
        <w:rPr>
          <w:rFonts w:eastAsia="Times New Roman"/>
          <w:szCs w:val="24"/>
          <w:lang w:val="id-ID"/>
        </w:rPr>
        <w:t xml:space="preserve"> perhatian dalam mengelola persediaan barang dapat menjadi salah satu penyebab menurunya keuntungan dan kehilangan pelanggan. Itulah </w:t>
      </w:r>
      <w:r w:rsidR="005D6CFC" w:rsidRPr="005D6CFC">
        <w:rPr>
          <w:rFonts w:eastAsia="Times New Roman"/>
          <w:szCs w:val="24"/>
          <w:lang w:val="id-ID"/>
        </w:rPr>
        <w:lastRenderedPageBreak/>
        <w:t>mengapa mengelola persediaan barang merupakan hal yang penting dalam usaha retail.</w:t>
      </w:r>
      <w:r>
        <w:rPr>
          <w:rFonts w:eastAsia="Times New Roman"/>
          <w:szCs w:val="24"/>
          <w:lang w:val="id-ID"/>
        </w:rPr>
        <w:t xml:space="preserve"> </w:t>
      </w:r>
      <w:r w:rsidR="007C2AF0" w:rsidRPr="00635271">
        <w:rPr>
          <w:rFonts w:eastAsia="Times New Roman"/>
          <w:szCs w:val="24"/>
          <w:lang w:val="id-ID"/>
        </w:rPr>
        <w:t>Menurut Heizer &amp; Render</w:t>
      </w:r>
      <w:r w:rsidR="007C2AF0" w:rsidRPr="007C2AF0">
        <w:rPr>
          <w:rFonts w:eastAsia="Times New Roman"/>
          <w:szCs w:val="24"/>
          <w:lang w:val="id-ID"/>
        </w:rPr>
        <w:t xml:space="preserve"> (2015) Tujuan manajemen persediaan adalah menentukan keseimbangan antara investasi persediaan dengan kepuasan konsumen.</w:t>
      </w:r>
    </w:p>
    <w:p w14:paraId="1182CF14" w14:textId="13E09BC9"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apat menekan pengadaan barang-barang yang  kemungkinan tidak sesuai dengan kebutuhan pasar, sehingga tidak terjadi penumpukan barang yang kurang diminati pelanggan.</w:t>
      </w:r>
    </w:p>
    <w:p w14:paraId="66EDBEF4" w14:textId="468E8CEE" w:rsidR="0088520E" w:rsidRDefault="00565FC5" w:rsidP="0088520E">
      <w:pPr>
        <w:spacing w:before="0" w:after="0" w:line="480" w:lineRule="auto"/>
        <w:ind w:firstLine="578"/>
        <w:rPr>
          <w:rFonts w:eastAsia="Times New Roman"/>
          <w:szCs w:val="24"/>
          <w:lang w:val="id-ID"/>
        </w:rPr>
      </w:pPr>
      <w:r>
        <w:rPr>
          <w:rFonts w:eastAsia="Times New Roman"/>
          <w:szCs w:val="24"/>
          <w:lang w:val="id-ID"/>
        </w:rPr>
        <w:t>H</w:t>
      </w:r>
      <w:r w:rsidR="0088520E" w:rsidRPr="003F01CB">
        <w:rPr>
          <w:rFonts w:eastAsia="Times New Roman"/>
          <w:szCs w:val="24"/>
          <w:lang w:val="id-ID"/>
        </w:rPr>
        <w:t xml:space="preserve">al </w:t>
      </w:r>
      <w:r>
        <w:rPr>
          <w:rFonts w:eastAsia="Times New Roman"/>
          <w:szCs w:val="24"/>
          <w:lang w:val="id-ID"/>
        </w:rPr>
        <w:t>penting lainnya yang</w:t>
      </w:r>
      <w:r w:rsidR="0088520E" w:rsidRPr="003F01CB">
        <w:rPr>
          <w:rFonts w:eastAsia="Times New Roman"/>
          <w:szCs w:val="24"/>
          <w:lang w:val="id-ID"/>
        </w:rPr>
        <w:t xml:space="preserve"> perlu diperhatikan oleh pelaku usaha re</w:t>
      </w:r>
      <w:r w:rsidR="0088520E">
        <w:rPr>
          <w:rFonts w:eastAsia="Times New Roman"/>
          <w:szCs w:val="24"/>
          <w:lang w:val="id-ID"/>
        </w:rPr>
        <w:t>t</w:t>
      </w:r>
      <w:r w:rsidR="0088520E" w:rsidRPr="003F01CB">
        <w:rPr>
          <w:rFonts w:eastAsia="Times New Roman"/>
          <w:szCs w:val="24"/>
          <w:lang w:val="id-ID"/>
        </w:rPr>
        <w:t>ail</w:t>
      </w:r>
      <w:r>
        <w:rPr>
          <w:rFonts w:eastAsia="Times New Roman"/>
          <w:szCs w:val="24"/>
          <w:lang w:val="id-ID"/>
        </w:rPr>
        <w:t xml:space="preserve"> dalam menjalankan sebu</w:t>
      </w:r>
      <w:r w:rsidR="00A91A1B">
        <w:rPr>
          <w:rFonts w:eastAsia="Times New Roman"/>
          <w:szCs w:val="24"/>
          <w:lang w:val="id-ID"/>
        </w:rPr>
        <w:t>a</w:t>
      </w:r>
      <w:r>
        <w:rPr>
          <w:rFonts w:eastAsia="Times New Roman"/>
          <w:szCs w:val="24"/>
          <w:lang w:val="id-ID"/>
        </w:rPr>
        <w:t>h bisnis</w:t>
      </w:r>
      <w:r w:rsidR="0088520E" w:rsidRPr="003F01CB">
        <w:rPr>
          <w:rFonts w:eastAsia="Times New Roman"/>
          <w:szCs w:val="24"/>
          <w:lang w:val="id-ID"/>
        </w:rPr>
        <w:t xml:space="preserve"> adalah menjunjung tinggi sifat amanah. Amanah adalah sifat yang dapat dipercaya dalam diri seseorang dalam s</w:t>
      </w:r>
      <w:r w:rsidR="0088520E">
        <w:rPr>
          <w:rFonts w:eastAsia="Times New Roman"/>
          <w:szCs w:val="24"/>
          <w:lang w:val="id-ID"/>
        </w:rPr>
        <w:t>e</w:t>
      </w:r>
      <w:r w:rsidR="0088520E" w:rsidRPr="003F01CB">
        <w:rPr>
          <w:rFonts w:eastAsia="Times New Roman"/>
          <w:szCs w:val="24"/>
          <w:lang w:val="id-ID"/>
        </w:rPr>
        <w:t>gala hal maupun untuk etika bisnis dalam segala transaksi. Dengan sifat amanah yang dapat dipercaya, membuat pelanggan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49C38D7A" w14:textId="77777777" w:rsidR="0088520E" w:rsidRPr="00E078F4" w:rsidRDefault="0088520E" w:rsidP="0088520E">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6E175E4E" w14:textId="77777777" w:rsidR="0088520E" w:rsidRPr="000E44E4" w:rsidRDefault="0088520E" w:rsidP="0088520E">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311DC7E3" w14:textId="77777777" w:rsidR="004F3AFF" w:rsidRDefault="004F3AFF" w:rsidP="0088520E">
      <w:pPr>
        <w:spacing w:after="0" w:line="480" w:lineRule="auto"/>
        <w:ind w:firstLine="0"/>
        <w:jc w:val="left"/>
        <w:rPr>
          <w:rFonts w:cs="Times New Roman"/>
          <w:color w:val="000000"/>
          <w:szCs w:val="24"/>
          <w:shd w:val="clear" w:color="auto" w:fill="FFFFFF"/>
          <w:lang w:val="id-ID"/>
        </w:rPr>
      </w:pPr>
    </w:p>
    <w:p w14:paraId="1189C023" w14:textId="52EB8A19" w:rsidR="0088520E" w:rsidRPr="008566B9" w:rsidRDefault="0088520E" w:rsidP="0088520E">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lastRenderedPageBreak/>
        <w:t>Terjemahnya:</w:t>
      </w:r>
    </w:p>
    <w:p w14:paraId="6C9CC478" w14:textId="77777777" w:rsidR="0088520E" w:rsidRPr="008566B9" w:rsidRDefault="0088520E" w:rsidP="0088520E">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552A33EB" w14:textId="77777777" w:rsidR="0088520E" w:rsidRDefault="0088520E" w:rsidP="0088520E">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D</w:t>
      </w:r>
      <w:r>
        <w:rPr>
          <w:rFonts w:cs="Times New Roman"/>
          <w:szCs w:val="24"/>
          <w:shd w:val="clear" w:color="auto" w:fill="FFFFFF"/>
          <w:lang w:val="id-ID"/>
        </w:rPr>
        <w:t xml:space="preserve">alam tafsir </w:t>
      </w:r>
      <w:r w:rsidRPr="00362F4F">
        <w:rPr>
          <w:rFonts w:cs="Times New Roman"/>
          <w:szCs w:val="24"/>
          <w:shd w:val="clear" w:color="auto" w:fill="FFFFFF"/>
          <w:lang w:val="id-ID"/>
        </w:rPr>
        <w:t>Al-Mishbah</w:t>
      </w:r>
      <w:r>
        <w:rPr>
          <w:rFonts w:cs="Times New Roman"/>
          <w:szCs w:val="24"/>
          <w:shd w:val="clear" w:color="auto" w:fill="FFFFFF"/>
          <w:lang w:val="id-ID"/>
        </w:rPr>
        <w:t xml:space="preserve"> menjelaskan bahwa: </w:t>
      </w:r>
      <w:r w:rsidRPr="00050335">
        <w:rPr>
          <w:rFonts w:cs="Times New Roman"/>
          <w:szCs w:val="24"/>
          <w:shd w:val="clear" w:color="auto" w:fill="FFFFFF"/>
          <w:lang w:val="id-ID"/>
        </w:rPr>
        <w:t>Wahai orang-orang yang beriman, percaya dan tunduklah kepada kebenaran.</w:t>
      </w:r>
      <w:r>
        <w:rPr>
          <w:rFonts w:cs="Times New Roman"/>
          <w:szCs w:val="24"/>
          <w:shd w:val="clear" w:color="auto" w:fill="FFFFFF"/>
          <w:lang w:val="id-ID"/>
        </w:rPr>
        <w:t xml:space="preserve"> </w:t>
      </w:r>
      <w:r w:rsidRPr="00050335">
        <w:rPr>
          <w:rFonts w:cs="Times New Roman"/>
          <w:szCs w:val="24"/>
          <w:shd w:val="clear" w:color="auto" w:fill="FFFFFF"/>
          <w:lang w:val="id-ID"/>
        </w:rPr>
        <w:t>Allah tidak membenarkan ada orang dari kalangan kalian yang berkhianat kepada-Nya dan rasul-Nya dengan berpihak kepada penentang-penentang kebenaran itu.</w:t>
      </w:r>
      <w:r>
        <w:rPr>
          <w:rFonts w:cs="Times New Roman"/>
          <w:szCs w:val="24"/>
          <w:shd w:val="clear" w:color="auto" w:fill="FFFFFF"/>
          <w:lang w:val="id-ID"/>
        </w:rPr>
        <w:t xml:space="preserve"> </w:t>
      </w:r>
      <w:r w:rsidRPr="00050335">
        <w:rPr>
          <w:rFonts w:cs="Times New Roman"/>
          <w:szCs w:val="24"/>
          <w:shd w:val="clear" w:color="auto" w:fill="FFFFFF"/>
          <w:lang w:val="id-ID"/>
        </w:rPr>
        <w:t>Atau mengkhianati orang lain dalam soal pengambilan harta rampasan perang dan berpangku tangan enggan berjihad.</w:t>
      </w:r>
      <w:r>
        <w:rPr>
          <w:rFonts w:cs="Times New Roman"/>
          <w:szCs w:val="24"/>
          <w:shd w:val="clear" w:color="auto" w:fill="FFFFFF"/>
          <w:lang w:val="id-ID"/>
        </w:rPr>
        <w:t xml:space="preserve"> </w:t>
      </w:r>
      <w:r w:rsidRPr="00050335">
        <w:rPr>
          <w:rFonts w:cs="Times New Roman"/>
          <w:szCs w:val="24"/>
          <w:shd w:val="clear" w:color="auto" w:fill="FFFFFF"/>
          <w:lang w:val="id-ID"/>
        </w:rPr>
        <w:t>Dan jangan pula kalian mengkhianati amanat orang lain sedangkan kalian memahami perintah dan larangan-Nya.</w:t>
      </w:r>
    </w:p>
    <w:p w14:paraId="2AC51CC7" w14:textId="6BB6B897" w:rsidR="0088520E" w:rsidRPr="0088520E" w:rsidRDefault="0088520E" w:rsidP="0088520E">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w:t>
      </w:r>
      <w:r>
        <w:rPr>
          <w:rFonts w:eastAsia="Times New Roman"/>
          <w:szCs w:val="24"/>
          <w:lang w:val="id-ID"/>
        </w:rPr>
        <w:t>a</w:t>
      </w:r>
      <w:r w:rsidRPr="000E44E4">
        <w:rPr>
          <w:rFonts w:eastAsia="Times New Roman"/>
          <w:szCs w:val="24"/>
          <w:lang w:val="id-ID"/>
        </w:rPr>
        <w:t>ng mengkhianati amanat yang dipercayakan kepada kepada kita, baik amanat itu berasal dari orang lain maupun keluarga. Hal ini tentu berlaku juga untuk pelaku usaha retail yang diharuskan memiliki sifat amanah tersebut dalam menjalankan bisnisnya, sehingga membuat pelanggan maupun mitra bisnis akan terus bertahan dan terus menjalin hubungan kerja sama.</w:t>
      </w:r>
    </w:p>
    <w:p w14:paraId="13356672" w14:textId="35E245E8"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w:t>
      </w:r>
      <w:r w:rsidR="00565FC5">
        <w:rPr>
          <w:rFonts w:eastAsia="Times New Roman"/>
          <w:szCs w:val="24"/>
          <w:lang w:val="id-ID"/>
        </w:rPr>
        <w:t xml:space="preserve">membantu </w:t>
      </w:r>
      <w:r w:rsidRPr="003F01CB">
        <w:rPr>
          <w:rFonts w:eastAsia="Times New Roman"/>
          <w:szCs w:val="24"/>
          <w:lang w:val="id-ID"/>
        </w:rPr>
        <w:t xml:space="preserve">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xml:space="preserve">, kita juga dapat </w:t>
      </w:r>
      <w:r w:rsidRPr="003F01CB">
        <w:rPr>
          <w:rFonts w:eastAsia="Times New Roman"/>
          <w:szCs w:val="24"/>
          <w:lang w:val="id-ID"/>
        </w:rPr>
        <w:lastRenderedPageBreak/>
        <w:t>mengetahui stok barang yang ada di gudang, berapa jumlah barang yang telah laku terjual, serta barang yang banyak diminati dan kurang diminati pelanggan.</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baik. Pengelolaan data yang terstruktur akan sejalan dengan bertambahnya kinerja dan produktivitas dalam mengelola persediaan stok barang.</w:t>
      </w:r>
    </w:p>
    <w:p w14:paraId="675DE2C6" w14:textId="77777777" w:rsidR="0029649F" w:rsidRDefault="00B635C8" w:rsidP="0029649F">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0029649F">
        <w:rPr>
          <w:rFonts w:cstheme="majorBidi"/>
          <w:szCs w:val="24"/>
          <w:lang w:val="id-ID"/>
        </w:rPr>
        <w:t xml:space="preserve"> M</w:t>
      </w:r>
      <w:r w:rsidR="0029649F" w:rsidRPr="0029649F">
        <w:rPr>
          <w:rFonts w:cstheme="majorBidi"/>
          <w:szCs w:val="24"/>
          <w:lang w:val="id-ID"/>
        </w:rPr>
        <w:t>enurut Shahdan Malik, dashboard adalah sebuah antarmuka komputer yang banyak menampilkan diagram, laporan, indikator visual, dan mekanisme alert yang dikonsolidasi ke dalam platform informasi yang dinamis dan</w:t>
      </w:r>
      <w:r w:rsidR="0029649F">
        <w:rPr>
          <w:rFonts w:cstheme="majorBidi"/>
          <w:szCs w:val="24"/>
          <w:lang w:val="id-ID"/>
        </w:rPr>
        <w:t xml:space="preserve"> </w:t>
      </w:r>
      <w:r w:rsidR="0029649F" w:rsidRPr="0029649F">
        <w:rPr>
          <w:rFonts w:cstheme="majorBidi"/>
          <w:szCs w:val="24"/>
          <w:lang w:val="id-ID"/>
        </w:rPr>
        <w:t xml:space="preserve">relevan </w:t>
      </w:r>
      <w:r w:rsidR="0029649F" w:rsidRPr="00FE4F51">
        <w:rPr>
          <w:rFonts w:cstheme="majorBidi"/>
          <w:szCs w:val="24"/>
          <w:lang w:val="id-ID"/>
        </w:rPr>
        <w:t>(Malik, 2005)</w:t>
      </w:r>
      <w:r w:rsidR="0029649F" w:rsidRPr="0029649F">
        <w:rPr>
          <w:rFonts w:cstheme="majorBidi"/>
          <w:szCs w:val="24"/>
          <w:lang w:val="id-ID"/>
        </w:rPr>
        <w:t xml:space="preserve">. </w:t>
      </w:r>
    </w:p>
    <w:p w14:paraId="4440240E" w14:textId="568F23F4" w:rsidR="000E44E4" w:rsidRDefault="000E44E4" w:rsidP="0029649F">
      <w:pPr>
        <w:spacing w:before="0" w:after="0" w:line="480" w:lineRule="auto"/>
        <w:ind w:firstLine="578"/>
        <w:rPr>
          <w:rFonts w:cstheme="majorBidi"/>
          <w:szCs w:val="24"/>
          <w:lang w:val="id-ID"/>
        </w:rPr>
      </w:pPr>
      <w:r w:rsidRPr="000E44E4">
        <w:rPr>
          <w:rFonts w:cstheme="majorBidi"/>
          <w:szCs w:val="24"/>
          <w:lang w:val="id-ID"/>
        </w:rPr>
        <w:t xml:space="preserve">Dalam manajemen dan monitoring persediaan stok barang, terdapat beberapa masalah yang </w:t>
      </w:r>
      <w:r w:rsidR="009C1AA6">
        <w:rPr>
          <w:rFonts w:cstheme="majorBidi"/>
          <w:szCs w:val="24"/>
          <w:lang w:val="id-ID"/>
        </w:rPr>
        <w:t>sering</w:t>
      </w:r>
      <w:r w:rsidRPr="000E44E4">
        <w:rPr>
          <w:rFonts w:cstheme="majorBidi"/>
          <w:szCs w:val="24"/>
          <w:lang w:val="id-ID"/>
        </w:rPr>
        <w:t xml:space="preserve">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3DB47BDF"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Untuk mengatasi masalah tersebut, maka diperlukan sebuah sistem yang dapat </w:t>
      </w:r>
      <w:r w:rsidR="009A5E51">
        <w:rPr>
          <w:rFonts w:cstheme="majorBidi"/>
          <w:szCs w:val="24"/>
          <w:lang w:val="id-ID"/>
        </w:rPr>
        <w:t>meramalkan</w:t>
      </w:r>
      <w:r w:rsidRPr="000E44E4">
        <w:rPr>
          <w:rFonts w:cstheme="majorBidi"/>
          <w:szCs w:val="24"/>
          <w:lang w:val="id-ID"/>
        </w:rPr>
        <w:t xml:space="preserve"> atau memperkirakan kapan waktu yang tepat dan berapa jumlah barang yang akan didatangkan pada masa yang akan datang. </w:t>
      </w:r>
      <w:r w:rsidR="009A5E51">
        <w:rPr>
          <w:rFonts w:cstheme="majorBidi"/>
          <w:szCs w:val="24"/>
          <w:lang w:val="id-ID"/>
        </w:rPr>
        <w:t xml:space="preserve"> </w:t>
      </w:r>
      <w:r w:rsidR="009A5E51" w:rsidRPr="00635271">
        <w:rPr>
          <w:rFonts w:cstheme="majorBidi"/>
          <w:szCs w:val="24"/>
          <w:lang w:val="id-ID"/>
        </w:rPr>
        <w:t>Heizer dan Render</w:t>
      </w:r>
      <w:r w:rsidR="009A5E51" w:rsidRPr="009A5E51">
        <w:rPr>
          <w:rFonts w:cstheme="majorBidi"/>
          <w:szCs w:val="24"/>
          <w:lang w:val="id-ID"/>
        </w:rPr>
        <w:t xml:space="preserve"> (2011:46)</w:t>
      </w:r>
      <w:r w:rsidR="009A5E51" w:rsidRPr="009A5E51">
        <w:rPr>
          <w:rFonts w:cstheme="majorBidi"/>
          <w:szCs w:val="24"/>
          <w:lang w:val="id-ID"/>
        </w:rPr>
        <w:t xml:space="preserve"> </w:t>
      </w:r>
      <w:r w:rsidR="009A5E51">
        <w:rPr>
          <w:rFonts w:cstheme="majorBidi"/>
          <w:szCs w:val="24"/>
          <w:lang w:val="id-ID"/>
        </w:rPr>
        <w:t>menjelaskan bahwa p</w:t>
      </w:r>
      <w:r w:rsidR="009A5E51" w:rsidRPr="009A5E51">
        <w:rPr>
          <w:rFonts w:cstheme="majorBidi"/>
          <w:szCs w:val="24"/>
          <w:lang w:val="id-ID"/>
        </w:rPr>
        <w:t>eramalan</w:t>
      </w:r>
      <w:r w:rsidRPr="000E44E4">
        <w:rPr>
          <w:rFonts w:cstheme="majorBidi"/>
          <w:szCs w:val="24"/>
          <w:lang w:val="id-ID"/>
        </w:rPr>
        <w:t xml:space="preserve"> atau </w:t>
      </w:r>
      <w:r w:rsidRPr="007145AE">
        <w:rPr>
          <w:rFonts w:cstheme="majorBidi"/>
          <w:i/>
          <w:iCs/>
          <w:szCs w:val="24"/>
          <w:lang w:val="id-ID"/>
        </w:rPr>
        <w:t>forecasting</w:t>
      </w:r>
      <w:r w:rsidRPr="000E44E4">
        <w:rPr>
          <w:rFonts w:cstheme="majorBidi"/>
          <w:szCs w:val="24"/>
          <w:lang w:val="id-ID"/>
        </w:rPr>
        <w:t xml:space="preserve"> </w:t>
      </w:r>
      <w:r w:rsidR="009A5E51" w:rsidRPr="009A5E51">
        <w:rPr>
          <w:rFonts w:cstheme="majorBidi"/>
          <w:szCs w:val="24"/>
          <w:lang w:val="id-ID"/>
        </w:rPr>
        <w:t>adalah</w:t>
      </w:r>
      <w:r w:rsidR="009A5E51">
        <w:rPr>
          <w:rFonts w:cstheme="majorBidi"/>
          <w:szCs w:val="24"/>
          <w:lang w:val="id-ID"/>
        </w:rPr>
        <w:t xml:space="preserve"> suatu</w:t>
      </w:r>
      <w:r w:rsidR="009A5E51" w:rsidRPr="009A5E51">
        <w:rPr>
          <w:rFonts w:cstheme="majorBidi"/>
          <w:szCs w:val="24"/>
          <w:lang w:val="id-ID"/>
        </w:rPr>
        <w:t xml:space="preserve"> </w:t>
      </w:r>
      <w:r w:rsidR="009A5E51" w:rsidRPr="009A5E51">
        <w:rPr>
          <w:rFonts w:cstheme="majorBidi"/>
          <w:szCs w:val="24"/>
          <w:lang w:val="id-ID"/>
        </w:rPr>
        <w:lastRenderedPageBreak/>
        <w:t>seni dan ilmu yang memprediksi peristiwa masa depan. Peramalan memerlukan pengambilan data historis dan memproyeksikannya ke masa depan.</w:t>
      </w:r>
    </w:p>
    <w:p w14:paraId="605306A3" w14:textId="0269D5F8" w:rsid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ramalan </w:t>
      </w:r>
      <w:r w:rsidR="007145AE">
        <w:rPr>
          <w:rFonts w:cstheme="majorBidi"/>
          <w:szCs w:val="24"/>
          <w:lang w:val="id-ID"/>
        </w:rPr>
        <w:t>p</w:t>
      </w:r>
      <w:r w:rsidRPr="000E44E4">
        <w:rPr>
          <w:rFonts w:cstheme="majorBidi"/>
          <w:szCs w:val="24"/>
          <w:lang w:val="id-ID"/>
        </w:rPr>
        <w:t xml:space="preserve">enjualan adalah  perhitungan yang menguji kondisi masa lalu dan memprediksi kondisi masa depan. Memprediksi penjualan di masa depan berarti menentukan tingkat volume penjualan, dan bahkan berarti menentukan potensi penjualan dan luas pasar di masa yang akan datang (Ocki Eriyanto, 2012). Dengan melakukan peramalan atau </w:t>
      </w:r>
      <w:r w:rsidRPr="009A5E51">
        <w:rPr>
          <w:rFonts w:cstheme="majorBidi"/>
          <w:i/>
          <w:iCs/>
          <w:szCs w:val="24"/>
          <w:lang w:val="id-ID"/>
        </w:rPr>
        <w:t>forecasting</w:t>
      </w:r>
      <w:r w:rsidRPr="000E44E4">
        <w:rPr>
          <w:rFonts w:cstheme="majorBidi"/>
          <w:szCs w:val="24"/>
          <w:lang w:val="id-ID"/>
        </w:rPr>
        <w:t xml:space="preserve">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w:t>
      </w:r>
      <w:r w:rsidR="00816AA6">
        <w:rPr>
          <w:rFonts w:cstheme="majorBidi"/>
          <w:szCs w:val="24"/>
          <w:lang w:val="id-ID"/>
        </w:rPr>
        <w:t>periode</w:t>
      </w:r>
      <w:r w:rsidRPr="000E44E4">
        <w:rPr>
          <w:rFonts w:cstheme="majorBidi"/>
          <w:szCs w:val="24"/>
          <w:lang w:val="id-ID"/>
        </w:rPr>
        <w:t xml:space="preserve"> berikutnya.</w:t>
      </w:r>
    </w:p>
    <w:p w14:paraId="39C1E07B" w14:textId="5AAEF9AC" w:rsidR="000E44E4" w:rsidRDefault="000E44E4" w:rsidP="00531A5E">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w:t>
      </w:r>
      <w:r w:rsidR="00AE1E89">
        <w:rPr>
          <w:rFonts w:cstheme="majorBidi"/>
          <w:i/>
          <w:iCs/>
          <w:szCs w:val="24"/>
          <w:lang w:val="id-ID"/>
        </w:rPr>
        <w:t>s</w:t>
      </w:r>
      <w:r w:rsidRPr="00D87913">
        <w:rPr>
          <w:rFonts w:cstheme="majorBidi"/>
          <w:i/>
          <w:iCs/>
          <w:szCs w:val="24"/>
          <w:lang w:val="id-ID"/>
        </w:rPr>
        <w:t>sion</w:t>
      </w:r>
      <w:r w:rsidRPr="000E44E4">
        <w:rPr>
          <w:rFonts w:cstheme="majorBidi"/>
          <w:szCs w:val="24"/>
          <w:lang w:val="id-ID"/>
        </w:rPr>
        <w:t xml:space="preserve">. </w:t>
      </w:r>
      <w:r w:rsidR="00531A5E" w:rsidRPr="00362F4F">
        <w:rPr>
          <w:rFonts w:cstheme="majorBidi"/>
          <w:szCs w:val="24"/>
          <w:lang w:val="id-ID"/>
        </w:rPr>
        <w:t>I</w:t>
      </w:r>
      <w:r w:rsidR="00531A5E" w:rsidRPr="00362F4F">
        <w:rPr>
          <w:rFonts w:cstheme="majorBidi"/>
          <w:szCs w:val="24"/>
          <w:lang w:val="id-ID"/>
        </w:rPr>
        <w:t>mam Gozali (2013:96)</w:t>
      </w:r>
      <w:r w:rsidR="00531A5E">
        <w:rPr>
          <w:rFonts w:cstheme="majorBidi"/>
          <w:szCs w:val="24"/>
          <w:lang w:val="id-ID"/>
        </w:rPr>
        <w:t xml:space="preserve"> menjelaskan bahwa</w:t>
      </w:r>
      <w:r w:rsidR="00531A5E" w:rsidRPr="00531A5E">
        <w:rPr>
          <w:rFonts w:cstheme="majorBidi"/>
          <w:szCs w:val="24"/>
          <w:lang w:val="id-ID"/>
        </w:rPr>
        <w:t xml:space="preserve"> </w:t>
      </w:r>
      <w:r w:rsidR="00531A5E">
        <w:rPr>
          <w:rFonts w:cstheme="majorBidi"/>
          <w:szCs w:val="24"/>
          <w:lang w:val="id-ID"/>
        </w:rPr>
        <w:t>a</w:t>
      </w:r>
      <w:r w:rsidR="00531A5E" w:rsidRPr="00531A5E">
        <w:rPr>
          <w:rFonts w:cstheme="majorBidi"/>
          <w:szCs w:val="24"/>
          <w:lang w:val="id-ID"/>
        </w:rPr>
        <w:t>nalisis regresi digunakan untuk</w:t>
      </w:r>
      <w:r w:rsidR="00531A5E">
        <w:rPr>
          <w:rFonts w:cstheme="majorBidi"/>
          <w:szCs w:val="24"/>
          <w:lang w:val="id-ID"/>
        </w:rPr>
        <w:t xml:space="preserve"> </w:t>
      </w:r>
      <w:r w:rsidR="00531A5E" w:rsidRPr="00531A5E">
        <w:rPr>
          <w:rFonts w:cstheme="majorBidi"/>
          <w:szCs w:val="24"/>
          <w:lang w:val="id-ID"/>
        </w:rPr>
        <w:t>mengukur kekuatan hubungan antara dua variabel atau lebih, juga menunjukan</w:t>
      </w:r>
      <w:r w:rsidR="00531A5E">
        <w:rPr>
          <w:rFonts w:cstheme="majorBidi"/>
          <w:szCs w:val="24"/>
          <w:lang w:val="id-ID"/>
        </w:rPr>
        <w:t xml:space="preserve"> </w:t>
      </w:r>
      <w:r w:rsidR="00531A5E" w:rsidRPr="00531A5E">
        <w:rPr>
          <w:rFonts w:cstheme="majorBidi"/>
          <w:szCs w:val="24"/>
          <w:lang w:val="id-ID"/>
        </w:rPr>
        <w:t>arah hubungan antara variabel dependen dengan independen</w:t>
      </w:r>
      <w:r w:rsidRPr="000E44E4">
        <w:rPr>
          <w:rFonts w:cstheme="majorBidi"/>
          <w:szCs w:val="24"/>
          <w:lang w:val="id-ID"/>
        </w:rPr>
        <w:t xml:space="preserve">. Kelebihan dari metode ini diantaranya adalah metode ini mudah digunakan dan menghasilkan akurasi ramalan yang tinggi, serta dapat digunakan untuk memprediksi lebih dari satu </w:t>
      </w:r>
      <w:r w:rsidR="00816AA6">
        <w:rPr>
          <w:rFonts w:cstheme="majorBidi"/>
          <w:szCs w:val="24"/>
          <w:lang w:val="id-ID"/>
        </w:rPr>
        <w:t>periode</w:t>
      </w:r>
      <w:r w:rsidRPr="000E44E4">
        <w:rPr>
          <w:rFonts w:cstheme="majorBidi"/>
          <w:szCs w:val="24"/>
          <w:lang w:val="id-ID"/>
        </w:rPr>
        <w:t xml:space="preserve"> berikutnya.</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lastRenderedPageBreak/>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6" w:name="_Hlk103856280"/>
      <w:r w:rsidRPr="00BF7DEF">
        <w:rPr>
          <w:rFonts w:cstheme="majorBidi"/>
          <w:b/>
          <w:bCs/>
          <w:i/>
          <w:iCs/>
          <w:szCs w:val="24"/>
          <w:lang w:val="id-ID"/>
        </w:rPr>
        <w:t>Sistem Monitoring dan Forecasting Persediaan Stok Barang Menggunakan Metode Linear Regression</w:t>
      </w:r>
      <w:bookmarkEnd w:id="16"/>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7" w:name="_Toc98667379"/>
      <w:r w:rsidRPr="008566B9">
        <w:rPr>
          <w:rFonts w:ascii="Times New Roman" w:hAnsi="Times New Roman"/>
          <w:b/>
          <w:color w:val="auto"/>
          <w:sz w:val="24"/>
          <w:lang w:val="id-ID"/>
        </w:rPr>
        <w:t>Rumusan Masalah</w:t>
      </w:r>
      <w:bookmarkEnd w:id="17"/>
    </w:p>
    <w:p w14:paraId="5E108302" w14:textId="47BB931F" w:rsidR="006A0835" w:rsidRPr="008566B9" w:rsidRDefault="00512A69" w:rsidP="006A0835">
      <w:pPr>
        <w:spacing w:after="0" w:line="480" w:lineRule="auto"/>
        <w:rPr>
          <w:rFonts w:cstheme="majorBidi"/>
          <w:szCs w:val="24"/>
          <w:lang w:val="id-ID"/>
        </w:rPr>
      </w:pPr>
      <w:r>
        <w:rPr>
          <w:rFonts w:cstheme="majorBidi"/>
          <w:szCs w:val="24"/>
          <w:lang w:val="id-ID"/>
        </w:rPr>
        <w:t xml:space="preserve">Berdasarkan </w:t>
      </w:r>
      <w:r w:rsidR="00B81668" w:rsidRPr="00B81668">
        <w:rPr>
          <w:rFonts w:cstheme="majorBidi"/>
          <w:szCs w:val="24"/>
          <w:lang w:val="id-ID"/>
        </w:rPr>
        <w:t>latar belakang</w:t>
      </w:r>
      <w:r w:rsidR="005D7849">
        <w:rPr>
          <w:rFonts w:cstheme="majorBidi"/>
          <w:szCs w:val="24"/>
          <w:lang w:val="id-ID"/>
        </w:rPr>
        <w:t xml:space="preserve"> tentang</w:t>
      </w:r>
      <w:r w:rsidR="00A711C1">
        <w:rPr>
          <w:rFonts w:cstheme="majorBidi"/>
          <w:szCs w:val="24"/>
          <w:lang w:val="id-ID"/>
        </w:rPr>
        <w:t xml:space="preserve"> </w:t>
      </w:r>
      <w:r w:rsidR="00B81668" w:rsidRPr="00B81668">
        <w:rPr>
          <w:rFonts w:cstheme="majorBidi"/>
          <w:szCs w:val="24"/>
          <w:lang w:val="id-ID"/>
        </w:rPr>
        <w:t>yang telah di</w:t>
      </w:r>
      <w:r>
        <w:rPr>
          <w:rFonts w:cstheme="majorBidi"/>
          <w:szCs w:val="24"/>
          <w:lang w:val="id-ID"/>
        </w:rPr>
        <w:t>jelaskan diatas</w:t>
      </w:r>
      <w:r w:rsidR="00B81668" w:rsidRPr="00B81668">
        <w:rPr>
          <w:rFonts w:cstheme="majorBidi"/>
          <w:szCs w:val="24"/>
          <w:lang w:val="id-ID"/>
        </w:rPr>
        <w:t xml:space="preserve">, maka </w:t>
      </w:r>
      <w:r w:rsidR="005D7849">
        <w:rPr>
          <w:rFonts w:cstheme="majorBidi"/>
          <w:szCs w:val="24"/>
          <w:lang w:val="id-ID"/>
        </w:rPr>
        <w:t>dapat dirumuskan</w:t>
      </w:r>
      <w:r w:rsidR="00B81668" w:rsidRPr="00B81668">
        <w:rPr>
          <w:rFonts w:cstheme="majorBidi"/>
          <w:szCs w:val="24"/>
          <w:lang w:val="id-ID"/>
        </w:rPr>
        <w:t xml:space="preserve"> </w:t>
      </w:r>
      <w:r w:rsidR="005D7849">
        <w:rPr>
          <w:rFonts w:cstheme="majorBidi"/>
          <w:szCs w:val="24"/>
          <w:lang w:val="id-ID"/>
        </w:rPr>
        <w:t>sebuah masalah yaitu,</w:t>
      </w:r>
      <w:r w:rsidR="00B81668" w:rsidRPr="00B81668">
        <w:rPr>
          <w:rFonts w:cstheme="majorBidi"/>
          <w:szCs w:val="24"/>
          <w:lang w:val="id-ID"/>
        </w:rPr>
        <w:t xml:space="preserve"> bagaimana </w:t>
      </w:r>
      <w:r w:rsidR="005D7849">
        <w:rPr>
          <w:rFonts w:cstheme="majorBidi"/>
          <w:szCs w:val="24"/>
          <w:lang w:val="id-ID"/>
        </w:rPr>
        <w:t xml:space="preserve">memanfaatkan </w:t>
      </w:r>
      <w:r w:rsidR="00A711C1">
        <w:rPr>
          <w:rFonts w:cstheme="majorBidi"/>
          <w:szCs w:val="24"/>
          <w:lang w:val="id-ID"/>
        </w:rPr>
        <w:t xml:space="preserve">data riwayat penjualan untuk </w:t>
      </w:r>
      <w:r w:rsidR="00B81668" w:rsidRPr="00B81668">
        <w:rPr>
          <w:rFonts w:cstheme="majorBidi"/>
          <w:szCs w:val="24"/>
          <w:lang w:val="id-ID"/>
        </w:rPr>
        <w:t xml:space="preserve">melakukan peramalan atau </w:t>
      </w:r>
      <w:r w:rsidR="00B81668" w:rsidRPr="00245D67">
        <w:rPr>
          <w:rFonts w:cstheme="majorBidi"/>
          <w:i/>
          <w:iCs/>
          <w:szCs w:val="24"/>
          <w:lang w:val="id-ID"/>
        </w:rPr>
        <w:t>forecasting</w:t>
      </w:r>
      <w:r w:rsidR="00B81668" w:rsidRPr="00B81668">
        <w:rPr>
          <w:rFonts w:cstheme="majorBidi"/>
          <w:szCs w:val="24"/>
          <w:lang w:val="id-ID"/>
        </w:rPr>
        <w:t xml:space="preserve"> penjualan dan pemesanan stok barang serta</w:t>
      </w:r>
      <w:r w:rsidR="00A711C1">
        <w:rPr>
          <w:rFonts w:cstheme="majorBidi"/>
          <w:szCs w:val="24"/>
          <w:lang w:val="id-ID"/>
        </w:rPr>
        <w:t xml:space="preserve"> memperkirakan</w:t>
      </w:r>
      <w:r w:rsidR="00B81668" w:rsidRPr="00B81668">
        <w:rPr>
          <w:rFonts w:cstheme="majorBidi"/>
          <w:szCs w:val="24"/>
          <w:lang w:val="id-ID"/>
        </w:rPr>
        <w:t xml:space="preserve"> kapan waktu yang tepat</w:t>
      </w:r>
      <w:r w:rsidR="00A711C1">
        <w:rPr>
          <w:rFonts w:cstheme="majorBidi"/>
          <w:szCs w:val="24"/>
          <w:lang w:val="id-ID"/>
        </w:rPr>
        <w:t xml:space="preserve"> untuk</w:t>
      </w:r>
      <w:r w:rsidR="00B81668" w:rsidRPr="00B81668">
        <w:rPr>
          <w:rFonts w:cstheme="majorBidi"/>
          <w:szCs w:val="24"/>
          <w:lang w:val="id-ID"/>
        </w:rPr>
        <w:t xml:space="preserve"> melakukan pemesana</w:t>
      </w:r>
      <w:r w:rsidR="00A711C1">
        <w:rPr>
          <w:rFonts w:cstheme="majorBidi"/>
          <w:szCs w:val="24"/>
          <w:lang w:val="id-ID"/>
        </w:rPr>
        <w:t>n</w:t>
      </w:r>
      <w:r w:rsidR="00B81668"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8"/>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lastRenderedPageBreak/>
        <w:t>Sistem ini ditargetkan untuk dapat membantu pemilik usaha retail dalam melakukan pengambilan keputusan dan manajemen persediaan stok barang.</w:t>
      </w:r>
    </w:p>
    <w:p w14:paraId="155CE7DA" w14:textId="6E0DB640"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00E74470" w:rsidRPr="00E74470">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9" w:name="_Toc98667381"/>
      <w:r w:rsidRPr="008566B9">
        <w:rPr>
          <w:rFonts w:ascii="Times New Roman" w:hAnsi="Times New Roman"/>
          <w:b/>
          <w:color w:val="auto"/>
          <w:sz w:val="24"/>
          <w:lang w:val="id-ID"/>
        </w:rPr>
        <w:t>Kajian Pustaka</w:t>
      </w:r>
      <w:bookmarkEnd w:id="19"/>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lastRenderedPageBreak/>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lastRenderedPageBreak/>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0460D36B"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w:t>
      </w:r>
      <w:r w:rsidR="00BF55EB">
        <w:rPr>
          <w:lang w:val="id-ID"/>
        </w:rPr>
        <w:t>diatas</w:t>
      </w:r>
      <w:r w:rsidRPr="00C56560">
        <w:rPr>
          <w:lang w:val="id-ID"/>
        </w:rPr>
        <w:t xml:space="preserve">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w:t>
      </w:r>
      <w:r w:rsidRPr="00C56560">
        <w:rPr>
          <w:lang w:val="id-ID"/>
        </w:rPr>
        <w:lastRenderedPageBreak/>
        <w:t xml:space="preserve">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0"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0"/>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165C2E23" w:rsidR="00A8786E" w:rsidRDefault="008C79A0" w:rsidP="00A8786E">
      <w:pPr>
        <w:spacing w:line="480" w:lineRule="auto"/>
        <w:rPr>
          <w:lang w:val="id-ID"/>
        </w:rPr>
      </w:pPr>
      <w:r w:rsidRPr="008C79A0">
        <w:rPr>
          <w:lang w:val="id-ID"/>
        </w:rPr>
        <w:t>Berdasarkan fokus penelitian yang dijelaskan, maka tujuan yang ingin dicapai dalam penelitian ini adalah merancang sebuah sistem manajemen dan memonitoring persediaan stok barang serta dapat memperkirakan stok barang 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6962A989" w14:textId="77777777" w:rsidR="00CD1710" w:rsidRPr="008566B9" w:rsidRDefault="00CD1710" w:rsidP="00A8786E">
      <w:pPr>
        <w:spacing w:line="480" w:lineRule="auto"/>
        <w:rPr>
          <w:lang w:val="id-ID"/>
        </w:rPr>
      </w:pP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lastRenderedPageBreak/>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E45C78">
          <w:headerReference w:type="default" r:id="rId58"/>
          <w:footerReference w:type="default" r:id="rId59"/>
          <w:pgSz w:w="11906" w:h="16838" w:code="9"/>
          <w:pgMar w:top="2268" w:right="1701" w:bottom="1701" w:left="2268" w:header="708" w:footer="708" w:gutter="0"/>
          <w:pgNumType w:start="2"/>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1" w:name="_Toc98667383"/>
      <w:r w:rsidRPr="008566B9">
        <w:rPr>
          <w:rFonts w:ascii="Times New Roman" w:hAnsi="Times New Roman" w:cs="Times New Roman"/>
          <w:b/>
          <w:bCs/>
          <w:color w:val="auto"/>
          <w:sz w:val="24"/>
          <w:szCs w:val="24"/>
          <w:lang w:val="id-ID"/>
        </w:rPr>
        <w:lastRenderedPageBreak/>
        <w:t>BAB II</w:t>
      </w:r>
      <w:bookmarkEnd w:id="21"/>
    </w:p>
    <w:p w14:paraId="63770174" w14:textId="462BEF77"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2" w:name="_Toc92038095"/>
      <w:bookmarkStart w:id="23" w:name="_Toc93592915"/>
      <w:bookmarkStart w:id="24" w:name="_Toc94716531"/>
      <w:bookmarkStart w:id="25" w:name="_Toc97564449"/>
      <w:bookmarkStart w:id="26" w:name="_Toc98667384"/>
      <w:r w:rsidRPr="008566B9">
        <w:rPr>
          <w:rFonts w:ascii="Times New Roman" w:hAnsi="Times New Roman" w:cs="Times New Roman"/>
          <w:b/>
          <w:bCs/>
          <w:color w:val="auto"/>
          <w:sz w:val="24"/>
          <w:szCs w:val="24"/>
          <w:lang w:val="id-ID"/>
        </w:rPr>
        <w:t>TINJAUAN TEOR</w:t>
      </w:r>
      <w:r w:rsidR="00D361B0">
        <w:rPr>
          <w:rFonts w:ascii="Times New Roman" w:hAnsi="Times New Roman" w:cs="Times New Roman"/>
          <w:b/>
          <w:bCs/>
          <w:color w:val="auto"/>
          <w:sz w:val="24"/>
          <w:szCs w:val="24"/>
          <w:lang w:val="id-ID"/>
        </w:rPr>
        <w:t>I</w:t>
      </w:r>
      <w:r w:rsidRPr="008566B9">
        <w:rPr>
          <w:rFonts w:ascii="Times New Roman" w:hAnsi="Times New Roman" w:cs="Times New Roman"/>
          <w:b/>
          <w:bCs/>
          <w:color w:val="auto"/>
          <w:sz w:val="24"/>
          <w:szCs w:val="24"/>
          <w:lang w:val="id-ID"/>
        </w:rPr>
        <w:t>TIS</w:t>
      </w:r>
      <w:bookmarkEnd w:id="22"/>
      <w:bookmarkEnd w:id="23"/>
      <w:bookmarkEnd w:id="24"/>
      <w:bookmarkEnd w:id="25"/>
      <w:bookmarkEnd w:id="26"/>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3AB7709A" w:rsidR="007C0881" w:rsidRDefault="00AB3BAA" w:rsidP="00944B15">
      <w:pPr>
        <w:pStyle w:val="ListParagraph"/>
        <w:spacing w:after="0" w:line="480" w:lineRule="auto"/>
        <w:ind w:left="0" w:firstLine="720"/>
        <w:rPr>
          <w:rFonts w:cstheme="majorBidi"/>
          <w:szCs w:val="24"/>
          <w:lang w:val="id-ID"/>
        </w:rPr>
        <w:sectPr w:rsidR="007C0881" w:rsidSect="00343085">
          <w:headerReference w:type="default" r:id="rId60"/>
          <w:footerReference w:type="default" r:id="rId61"/>
          <w:pgSz w:w="11906" w:h="16838" w:code="9"/>
          <w:pgMar w:top="2268" w:right="1701" w:bottom="1701" w:left="2268" w:header="708" w:footer="708" w:gutter="0"/>
          <w:pgNumType w:start="13"/>
          <w:cols w:space="708"/>
          <w:docGrid w:linePitch="360"/>
        </w:sectPr>
      </w:pPr>
      <w:r w:rsidRPr="00AB3BAA">
        <w:rPr>
          <w:rFonts w:cstheme="majorBidi"/>
          <w:szCs w:val="24"/>
          <w:lang w:val="id-ID"/>
        </w:rPr>
        <w:t xml:space="preserve">John Mc Manama menyatakan bahwa sistem </w:t>
      </w:r>
      <w:r w:rsidR="003A701D">
        <w:rPr>
          <w:rFonts w:cstheme="majorBidi"/>
          <w:szCs w:val="24"/>
          <w:lang w:val="id-ID"/>
        </w:rPr>
        <w:t>adalah</w:t>
      </w:r>
      <w:r w:rsidRPr="00AB3BAA">
        <w:rPr>
          <w:rFonts w:cstheme="majorBidi"/>
          <w:szCs w:val="24"/>
          <w:lang w:val="id-ID"/>
        </w:rPr>
        <w:t xml:space="preserve"> sebuah struktur konseptual yang tersusun dari suatu fungsi-fungsi yang saling berhubungan yang</w:t>
      </w:r>
      <w:r w:rsidR="007C0881">
        <w:rPr>
          <w:rFonts w:cstheme="majorBidi"/>
          <w:szCs w:val="24"/>
          <w:lang w:val="id-ID"/>
        </w:rPr>
        <w:t xml:space="preserve"> </w:t>
      </w:r>
    </w:p>
    <w:p w14:paraId="32CB6E4F" w14:textId="609C220A"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w:t>
      </w:r>
      <w:r w:rsidR="003A701D">
        <w:rPr>
          <w:rFonts w:cstheme="majorBidi"/>
          <w:szCs w:val="24"/>
          <w:lang w:val="id-ID"/>
        </w:rPr>
        <w:t>t</w:t>
      </w:r>
      <w:r w:rsidRPr="00AB3BAA">
        <w:rPr>
          <w:rFonts w:cstheme="majorBidi"/>
          <w:szCs w:val="24"/>
          <w:lang w:val="id-ID"/>
        </w:rPr>
        <w:t>u hasil yang diinginkan dengan secara efektif dan efisien.</w:t>
      </w:r>
    </w:p>
    <w:p w14:paraId="6DD431D9" w14:textId="4382F484"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 xml:space="preserve">Collin Cherry menyatakan bahwa sistem </w:t>
      </w:r>
      <w:r w:rsidR="003A701D">
        <w:rPr>
          <w:rFonts w:cstheme="majorBidi"/>
          <w:szCs w:val="24"/>
          <w:lang w:val="id-ID"/>
        </w:rPr>
        <w:t>adalah</w:t>
      </w:r>
      <w:r w:rsidRPr="00AB3BAA">
        <w:rPr>
          <w:rFonts w:cstheme="majorBidi"/>
          <w:szCs w:val="24"/>
          <w:lang w:val="id-ID"/>
        </w:rPr>
        <w:t xml:space="preserve">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7"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2D4EFFE3"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r w:rsidR="00AB068A">
        <w:rPr>
          <w:lang w:val="id-ID"/>
        </w:rPr>
        <w:t>en</w:t>
      </w:r>
      <w:r w:rsidRPr="00724EC5">
        <w:rPr>
          <w:lang w:val="id-ID"/>
        </w:rPr>
        <w:t>.</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41FF143C"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 xml:space="preserve">erusahaan dibandingkan dengan Perusahaan Pesaing, ialah apakah posisi perusahaan sebagai sebuah market leader, market challenger, </w:t>
      </w:r>
      <w:r w:rsidR="009B4A86">
        <w:rPr>
          <w:rFonts w:cstheme="majorBidi"/>
          <w:szCs w:val="24"/>
          <w:lang w:val="id-ID"/>
        </w:rPr>
        <w:t>dan</w:t>
      </w:r>
      <w:r w:rsidRPr="00F50D56">
        <w:rPr>
          <w:rFonts w:cstheme="majorBidi"/>
          <w:szCs w:val="24"/>
          <w:lang w:val="id-ID"/>
        </w:rPr>
        <w:t xml:space="preserve">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7"/>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54144"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69246022"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4928"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2872143C"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w:t>
      </w:r>
      <w:r w:rsidR="00AB068A">
        <w:rPr>
          <w:rFonts w:ascii="Cambria Math" w:hAnsi="Cambria Math" w:cs="Cambria Math"/>
          <w:szCs w:val="24"/>
          <w:lang w:val="id-ID"/>
        </w:rPr>
        <w:t>Persamaan</w:t>
      </w:r>
      <w:r>
        <w:rPr>
          <w:rFonts w:ascii="Cambria Math" w:hAnsi="Cambria Math" w:cs="Cambria Math"/>
          <w:szCs w:val="24"/>
          <w:lang w:val="id-ID"/>
        </w:rPr>
        <w:t xml:space="preserve">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1337D1B7"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w:t>
      </w:r>
      <w:r w:rsidR="00AB068A">
        <w:rPr>
          <w:rFonts w:cstheme="majorBidi"/>
          <w:szCs w:val="24"/>
          <w:lang w:val="id-ID"/>
        </w:rPr>
        <w:t>a</w:t>
      </w:r>
      <w:r w:rsidRPr="0034776C">
        <w:rPr>
          <w:rFonts w:cstheme="majorBidi"/>
          <w:szCs w:val="24"/>
          <w:lang w:val="id-ID"/>
        </w:rPr>
        <w:t xml:space="preserve">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147307F1"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w:t>
      </w:r>
      <w:r w:rsidR="00AB068A">
        <w:rPr>
          <w:rFonts w:eastAsia="Times New Roman" w:cstheme="majorBidi"/>
          <w:bCs/>
          <w:i/>
          <w:iCs/>
          <w:szCs w:val="24"/>
          <w:lang w:val="id-ID"/>
        </w:rPr>
        <w:t>script</w:t>
      </w:r>
      <w:r w:rsidRPr="0080617C">
        <w:rPr>
          <w:rFonts w:eastAsia="Times New Roman" w:cstheme="majorBidi"/>
          <w:bCs/>
          <w:szCs w:val="24"/>
          <w:lang w:val="id-ID"/>
        </w:rPr>
        <w:t xml:space="preserve">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8" w:name="_Toc98667389"/>
      <w:r w:rsidRPr="009B4488">
        <w:rPr>
          <w:rFonts w:ascii="Times New Roman" w:hAnsi="Times New Roman" w:cs="Times New Roman"/>
          <w:b/>
          <w:bCs/>
          <w:i/>
          <w:iCs/>
          <w:color w:val="auto"/>
          <w:sz w:val="24"/>
          <w:szCs w:val="24"/>
          <w:lang w:val="id-ID"/>
        </w:rPr>
        <w:lastRenderedPageBreak/>
        <w:t>Database</w:t>
      </w:r>
      <w:bookmarkEnd w:id="28"/>
    </w:p>
    <w:p w14:paraId="68CC5D2C" w14:textId="1C045B94"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w:t>
      </w:r>
      <w:r w:rsidR="00AB068A">
        <w:rPr>
          <w:rFonts w:cstheme="majorBidi"/>
          <w:szCs w:val="24"/>
          <w:lang w:val="id-ID"/>
        </w:rPr>
        <w:t>i</w:t>
      </w:r>
      <w:r w:rsidRPr="006B746C">
        <w:rPr>
          <w:rFonts w:cstheme="majorBidi"/>
          <w:szCs w:val="24"/>
          <w:lang w:val="id-ID"/>
        </w:rPr>
        <w:t xml:space="preserve">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9"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3C47E07"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w:t>
      </w:r>
      <w:r w:rsidR="00AB068A">
        <w:rPr>
          <w:lang w:val="id-ID"/>
        </w:rPr>
        <w:t>i</w:t>
      </w:r>
      <w:r w:rsidRPr="00EA3BB1">
        <w:rPr>
          <w:lang w:val="id-ID"/>
        </w:rPr>
        <w:t>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30" w:name="_Hlk65693628"/>
                        <w:bookmarkEnd w:id="30"/>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68480;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Keterangan</w:t>
            </w:r>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Proses yang mengubah data</w:t>
            </w:r>
          </w:p>
          <w:p w14:paraId="216E33F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ri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Sumber &amp; Tujuan</w:t>
            </w:r>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Karyawan &amp; organisasi</w:t>
            </w:r>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yang mengirim data ke dan</w:t>
            </w:r>
          </w:p>
          <w:p w14:paraId="301222DB"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menerima data dari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 yang masuk ke</w:t>
            </w:r>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dalam dan keluar dari</w:t>
            </w:r>
          </w:p>
          <w:p w14:paraId="47D03764"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sebuah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76672;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75648;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Penyimpanan</w:t>
            </w:r>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Penyimpanan data dalam sebuah database</w:t>
            </w:r>
          </w:p>
        </w:tc>
      </w:tr>
    </w:tbl>
    <w:p w14:paraId="5E45F967" w14:textId="77777777" w:rsidR="002F38DA" w:rsidRDefault="005858F7" w:rsidP="005858F7">
      <w:pPr>
        <w:ind w:firstLine="0"/>
        <w:rPr>
          <w:lang w:val="id-ID"/>
        </w:rPr>
        <w:sectPr w:rsidR="002F38DA" w:rsidSect="00343085">
          <w:headerReference w:type="default" r:id="rId62"/>
          <w:footerReference w:type="default" r:id="rId63"/>
          <w:pgSz w:w="11906" w:h="16838" w:code="9"/>
          <w:pgMar w:top="2268" w:right="1701" w:bottom="1701" w:left="2268" w:header="708" w:footer="708" w:gutter="0"/>
          <w:pgNumType w:start="14"/>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9"/>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1" w:name="_Toc92038105"/>
      <w:bookmarkStart w:id="32" w:name="_Toc93592924"/>
      <w:bookmarkStart w:id="33" w:name="_Toc94716538"/>
      <w:bookmarkStart w:id="34" w:name="_Toc97564456"/>
      <w:bookmarkStart w:id="35" w:name="_Toc98667391"/>
      <w:r w:rsidRPr="008566B9">
        <w:rPr>
          <w:rFonts w:ascii="Times New Roman" w:hAnsi="Times New Roman"/>
          <w:b/>
          <w:color w:val="auto"/>
          <w:sz w:val="24"/>
          <w:lang w:val="id-ID"/>
        </w:rPr>
        <w:t>METODOLOGI PENELITIAN</w:t>
      </w:r>
      <w:bookmarkEnd w:id="31"/>
      <w:bookmarkEnd w:id="32"/>
      <w:bookmarkEnd w:id="33"/>
      <w:bookmarkEnd w:id="34"/>
      <w:bookmarkEnd w:id="35"/>
    </w:p>
    <w:p w14:paraId="57A89B17" w14:textId="6D9917C1" w:rsidR="000D6C9A" w:rsidRPr="008566B9" w:rsidRDefault="000D6C9A">
      <w:pPr>
        <w:pStyle w:val="Heading2"/>
        <w:numPr>
          <w:ilvl w:val="0"/>
          <w:numId w:val="10"/>
        </w:numPr>
        <w:ind w:left="426"/>
        <w:rPr>
          <w:rFonts w:ascii="Times New Roman" w:hAnsi="Times New Roman"/>
          <w:b/>
          <w:color w:val="auto"/>
          <w:sz w:val="24"/>
          <w:lang w:val="id-ID"/>
        </w:rPr>
      </w:pPr>
      <w:bookmarkStart w:id="36"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6"/>
    </w:p>
    <w:p w14:paraId="79785F57" w14:textId="7544DFF2" w:rsidR="000D6C9A" w:rsidRPr="008566B9" w:rsidRDefault="00D67B20" w:rsidP="000D6C9A">
      <w:pPr>
        <w:spacing w:after="0" w:line="480" w:lineRule="auto"/>
        <w:rPr>
          <w:rFonts w:cstheme="majorBidi"/>
          <w:szCs w:val="24"/>
          <w:lang w:val="id-ID"/>
        </w:rPr>
      </w:pPr>
      <w:bookmarkStart w:id="37" w:name="_Hlk97568774"/>
      <w:r w:rsidRPr="00D67B20">
        <w:rPr>
          <w:rFonts w:cstheme="majorBidi"/>
          <w:szCs w:val="24"/>
          <w:lang w:val="id-ID"/>
        </w:rPr>
        <w:t xml:space="preserve">Adapun jenis penelitian yang digunakan dalam penelitian ini adalah penelitian terapan. Penelitian ini dilakukan di </w:t>
      </w:r>
      <w:r w:rsidR="00E74470" w:rsidRPr="00E74470">
        <w:rPr>
          <w:rFonts w:cstheme="majorBidi"/>
          <w:i/>
          <w:iCs/>
          <w:szCs w:val="24"/>
          <w:lang w:val="id-ID"/>
        </w:rPr>
        <w:t>minimarket</w:t>
      </w:r>
      <w:r w:rsidRPr="00D67B20">
        <w:rPr>
          <w:rFonts w:cstheme="majorBidi"/>
          <w:szCs w:val="24"/>
          <w:lang w:val="id-ID"/>
        </w:rPr>
        <w:t xml:space="preserve"> Macca Mart, yaitu salah satu </w:t>
      </w:r>
      <w:r w:rsidR="00E74470" w:rsidRPr="00E74470">
        <w:rPr>
          <w:rFonts w:cstheme="majorBidi"/>
          <w:i/>
          <w:iCs/>
          <w:szCs w:val="24"/>
          <w:lang w:val="id-ID"/>
        </w:rPr>
        <w:t>minimarket</w:t>
      </w:r>
      <w:r w:rsidRPr="00D67B20">
        <w:rPr>
          <w:rFonts w:cstheme="majorBidi"/>
          <w:szCs w:val="24"/>
          <w:lang w:val="id-ID"/>
        </w:rPr>
        <w:t xml:space="preserve"> yang berlokasi di Jl. Poros Malino, Kec. Somba Opu, Kab. Gowa, Sulawesi Selatan. Pada </w:t>
      </w:r>
      <w:r w:rsidR="00E74470" w:rsidRPr="00E74470">
        <w:rPr>
          <w:rFonts w:cstheme="majorBidi"/>
          <w:i/>
          <w:iCs/>
          <w:szCs w:val="24"/>
          <w:lang w:val="id-ID"/>
        </w:rPr>
        <w:t>minimarket</w:t>
      </w:r>
      <w:r w:rsidRPr="00D67B20">
        <w:rPr>
          <w:rFonts w:cstheme="majorBidi"/>
          <w:szCs w:val="24"/>
          <w:lang w:val="id-ID"/>
        </w:rPr>
        <w:t xml:space="preserve">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10"/>
        </w:numPr>
        <w:ind w:left="426"/>
        <w:rPr>
          <w:rFonts w:ascii="Times New Roman" w:hAnsi="Times New Roman"/>
          <w:b/>
          <w:color w:val="auto"/>
          <w:sz w:val="24"/>
          <w:lang w:val="id-ID"/>
        </w:rPr>
      </w:pPr>
      <w:bookmarkStart w:id="38" w:name="_Toc98667393"/>
      <w:bookmarkEnd w:id="37"/>
      <w:r w:rsidRPr="008566B9">
        <w:rPr>
          <w:rFonts w:ascii="Times New Roman" w:hAnsi="Times New Roman"/>
          <w:b/>
          <w:color w:val="auto"/>
          <w:sz w:val="24"/>
          <w:lang w:val="id-ID"/>
        </w:rPr>
        <w:t>Pendekatan Penelitian</w:t>
      </w:r>
      <w:bookmarkEnd w:id="38"/>
    </w:p>
    <w:p w14:paraId="5D378AE9" w14:textId="77777777" w:rsidR="00DC6C9B" w:rsidRDefault="00921F09" w:rsidP="00921F09">
      <w:pPr>
        <w:spacing w:line="480" w:lineRule="auto"/>
        <w:rPr>
          <w:lang w:val="id-ID"/>
        </w:rPr>
      </w:pPr>
      <w:bookmarkStart w:id="39"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CD1710">
          <w:headerReference w:type="default" r:id="rId64"/>
          <w:footerReference w:type="default" r:id="rId65"/>
          <w:pgSz w:w="11906" w:h="16838" w:code="9"/>
          <w:pgMar w:top="2268" w:right="1701" w:bottom="1701" w:left="2268" w:header="708" w:footer="708" w:gutter="0"/>
          <w:pgNumType w:start="24"/>
          <w:cols w:space="708"/>
          <w:docGrid w:linePitch="360"/>
        </w:sectPr>
      </w:pPr>
    </w:p>
    <w:p w14:paraId="1AE65EE6" w14:textId="77777777" w:rsidR="00C11D0C" w:rsidRPr="008566B9" w:rsidRDefault="00C11D0C">
      <w:pPr>
        <w:pStyle w:val="Heading2"/>
        <w:numPr>
          <w:ilvl w:val="0"/>
          <w:numId w:val="10"/>
        </w:numPr>
        <w:ind w:left="426"/>
        <w:rPr>
          <w:rFonts w:ascii="Times New Roman" w:hAnsi="Times New Roman"/>
          <w:b/>
          <w:color w:val="auto"/>
          <w:sz w:val="24"/>
          <w:lang w:val="id-ID"/>
        </w:rPr>
      </w:pPr>
      <w:bookmarkStart w:id="40" w:name="_Toc98667394"/>
      <w:bookmarkEnd w:id="39"/>
      <w:r w:rsidRPr="008566B9">
        <w:rPr>
          <w:rFonts w:ascii="Times New Roman" w:hAnsi="Times New Roman"/>
          <w:b/>
          <w:color w:val="auto"/>
          <w:sz w:val="24"/>
          <w:lang w:val="id-ID"/>
        </w:rPr>
        <w:lastRenderedPageBreak/>
        <w:t>Sumber Data</w:t>
      </w:r>
      <w:bookmarkEnd w:id="40"/>
    </w:p>
    <w:p w14:paraId="6648965D" w14:textId="77777777" w:rsidR="004B0221" w:rsidRDefault="00C11D0C" w:rsidP="004B0221">
      <w:pPr>
        <w:spacing w:after="0" w:line="480" w:lineRule="auto"/>
        <w:rPr>
          <w:rFonts w:cstheme="majorBidi"/>
          <w:szCs w:val="24"/>
          <w:lang w:val="id-ID"/>
        </w:rPr>
      </w:pPr>
      <w:bookmarkStart w:id="41" w:name="_Hlk86950227"/>
      <w:bookmarkStart w:id="42" w:name="_Hlk97569342"/>
      <w:r w:rsidRPr="008566B9">
        <w:rPr>
          <w:rFonts w:cstheme="majorBidi"/>
          <w:szCs w:val="24"/>
          <w:lang w:val="id-ID"/>
        </w:rPr>
        <w:t>Adapun sumber data yang di</w:t>
      </w:r>
      <w:bookmarkEnd w:id="41"/>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42"/>
    </w:p>
    <w:p w14:paraId="11AAC6C6" w14:textId="4E62B2CE" w:rsidR="00EC7465" w:rsidRPr="008566B9" w:rsidRDefault="004B1689">
      <w:pPr>
        <w:pStyle w:val="ListParagraph"/>
        <w:numPr>
          <w:ilvl w:val="0"/>
          <w:numId w:val="27"/>
        </w:numPr>
        <w:spacing w:before="0" w:after="0" w:line="480" w:lineRule="auto"/>
        <w:ind w:left="709"/>
        <w:rPr>
          <w:rFonts w:cstheme="majorBidi"/>
          <w:szCs w:val="24"/>
          <w:lang w:val="id-ID"/>
        </w:rPr>
      </w:pPr>
      <w:bookmarkStart w:id="43" w:name="_Hlk97569522"/>
      <w:r w:rsidRPr="008566B9">
        <w:rPr>
          <w:rFonts w:cstheme="majorBidi"/>
          <w:b/>
          <w:bCs/>
          <w:szCs w:val="24"/>
          <w:lang w:val="id-ID"/>
        </w:rPr>
        <w:t>Sumber Data Primer</w:t>
      </w:r>
    </w:p>
    <w:p w14:paraId="54565D93" w14:textId="7BA8D71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 xml:space="preserve">pemilik </w:t>
      </w:r>
      <w:r w:rsidR="00E74470" w:rsidRPr="00E74470">
        <w:rPr>
          <w:rFonts w:cstheme="majorBidi"/>
          <w:i/>
          <w:iCs/>
          <w:szCs w:val="24"/>
          <w:lang w:val="id-ID"/>
        </w:rPr>
        <w:t>minimarket</w:t>
      </w:r>
      <w:r>
        <w:rPr>
          <w:rFonts w:cstheme="majorBidi"/>
          <w:szCs w:val="24"/>
          <w:lang w:val="id-ID"/>
        </w:rPr>
        <w:t xml:space="preserve">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7"/>
        </w:numPr>
        <w:spacing w:line="480" w:lineRule="auto"/>
        <w:ind w:left="709"/>
        <w:rPr>
          <w:rFonts w:cstheme="majorBidi"/>
          <w:szCs w:val="24"/>
          <w:lang w:val="id-ID"/>
        </w:rPr>
      </w:pPr>
      <w:bookmarkStart w:id="44" w:name="_Hlk97569596"/>
      <w:bookmarkEnd w:id="43"/>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10"/>
        </w:numPr>
        <w:ind w:left="426"/>
        <w:rPr>
          <w:rFonts w:ascii="Times New Roman" w:hAnsi="Times New Roman"/>
          <w:b/>
          <w:color w:val="auto"/>
          <w:sz w:val="24"/>
          <w:lang w:val="id-ID"/>
        </w:rPr>
      </w:pPr>
      <w:bookmarkStart w:id="45" w:name="_Toc98667395"/>
      <w:bookmarkStart w:id="46" w:name="_Hlk97569738"/>
      <w:bookmarkEnd w:id="44"/>
      <w:r w:rsidRPr="008566B9">
        <w:rPr>
          <w:rFonts w:ascii="Times New Roman" w:hAnsi="Times New Roman"/>
          <w:b/>
          <w:color w:val="auto"/>
          <w:sz w:val="24"/>
          <w:lang w:val="id-ID"/>
        </w:rPr>
        <w:t>Metode Pengumpulan Data</w:t>
      </w:r>
      <w:bookmarkEnd w:id="45"/>
    </w:p>
    <w:bookmarkEnd w:id="46"/>
    <w:p w14:paraId="73D2FE4D" w14:textId="69BE961D" w:rsidR="00C672F2" w:rsidRPr="008566B9" w:rsidRDefault="00172C24">
      <w:pPr>
        <w:pStyle w:val="ListParagraph"/>
        <w:numPr>
          <w:ilvl w:val="1"/>
          <w:numId w:val="10"/>
        </w:numPr>
        <w:spacing w:line="480" w:lineRule="auto"/>
        <w:ind w:left="851" w:hanging="425"/>
        <w:rPr>
          <w:b/>
          <w:bCs/>
          <w:lang w:val="id-ID"/>
        </w:rPr>
      </w:pPr>
      <w:r>
        <w:rPr>
          <w:b/>
          <w:bCs/>
          <w:lang w:val="id-ID"/>
        </w:rPr>
        <w:t>Dokumen</w:t>
      </w:r>
      <w:r w:rsidR="00C47222">
        <w:rPr>
          <w:b/>
          <w:bCs/>
          <w:lang w:val="en-US"/>
        </w:rPr>
        <w:t>/ Basis Data</w:t>
      </w:r>
    </w:p>
    <w:p w14:paraId="0072BF65" w14:textId="38C545CD" w:rsidR="00C672F2" w:rsidRPr="008566B9" w:rsidRDefault="00E059DE" w:rsidP="00604318">
      <w:pPr>
        <w:pStyle w:val="ListParagraph"/>
        <w:spacing w:line="480" w:lineRule="auto"/>
        <w:ind w:left="0"/>
        <w:rPr>
          <w:rFonts w:cstheme="majorBidi"/>
          <w:lang w:val="id-ID"/>
        </w:rPr>
      </w:pPr>
      <w:bookmarkStart w:id="47"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w:t>
      </w:r>
      <w:r w:rsidR="00E74470" w:rsidRPr="00E74470">
        <w:rPr>
          <w:rFonts w:cstheme="majorBidi"/>
          <w:i/>
          <w:iCs/>
          <w:lang w:val="id-ID"/>
        </w:rPr>
        <w:t>minimarket</w:t>
      </w:r>
      <w:r w:rsidR="0070509C">
        <w:rPr>
          <w:rFonts w:cstheme="majorBidi"/>
          <w:lang w:val="id-ID"/>
        </w:rPr>
        <w:t xml:space="preserve">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gunaka</w:t>
      </w:r>
      <w:r w:rsidR="009B4A86">
        <w:rPr>
          <w:rFonts w:cstheme="majorBidi"/>
          <w:szCs w:val="24"/>
          <w:lang w:val="id-ID"/>
        </w:rPr>
        <w:t>n</w:t>
      </w:r>
      <w:r w:rsidR="00BA07FF">
        <w:rPr>
          <w:rFonts w:cstheme="majorBidi"/>
          <w:szCs w:val="24"/>
          <w:lang w:val="id-ID"/>
        </w:rPr>
        <w:t xml:space="preserve"> di toko Macca Mart</w:t>
      </w:r>
      <w:r w:rsidR="002E15D3">
        <w:rPr>
          <w:rFonts w:cstheme="majorBidi"/>
          <w:szCs w:val="24"/>
          <w:lang w:val="id-ID"/>
        </w:rPr>
        <w:t xml:space="preserve"> yang mencatat setiap transaksi yang dilakukan di toko tersebut</w:t>
      </w:r>
      <w:r w:rsidR="00D10C2C">
        <w:rPr>
          <w:rFonts w:cstheme="majorBidi"/>
          <w:lang w:val="id-ID"/>
        </w:rPr>
        <w:t>.</w:t>
      </w:r>
    </w:p>
    <w:bookmarkEnd w:id="47"/>
    <w:p w14:paraId="4D253D10" w14:textId="28489A5C" w:rsidR="00C672F2" w:rsidRPr="008566B9" w:rsidRDefault="00C672F2">
      <w:pPr>
        <w:pStyle w:val="ListParagraph"/>
        <w:numPr>
          <w:ilvl w:val="0"/>
          <w:numId w:val="11"/>
        </w:numPr>
        <w:spacing w:before="0" w:after="160" w:line="480" w:lineRule="auto"/>
        <w:ind w:left="720" w:hanging="270"/>
        <w:rPr>
          <w:b/>
          <w:bCs/>
          <w:lang w:val="id-ID"/>
        </w:rPr>
      </w:pPr>
      <w:r w:rsidRPr="008566B9">
        <w:rPr>
          <w:b/>
          <w:bCs/>
          <w:lang w:val="id-ID"/>
        </w:rPr>
        <w:lastRenderedPageBreak/>
        <w:t xml:space="preserve">  Wawancara</w:t>
      </w:r>
    </w:p>
    <w:p w14:paraId="28A47192" w14:textId="28F9CE91" w:rsidR="00C672F2" w:rsidRPr="008566B9" w:rsidRDefault="002E15D3" w:rsidP="00604318">
      <w:pPr>
        <w:pStyle w:val="ListParagraph"/>
        <w:spacing w:after="0" w:line="480" w:lineRule="auto"/>
        <w:ind w:left="0"/>
        <w:rPr>
          <w:rFonts w:cstheme="majorBidi"/>
          <w:szCs w:val="24"/>
          <w:lang w:val="id-ID"/>
        </w:rPr>
      </w:pPr>
      <w:bookmarkStart w:id="48"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w:t>
      </w:r>
      <w:r w:rsidR="00E74470" w:rsidRPr="00E74470">
        <w:rPr>
          <w:rFonts w:cstheme="majorBidi"/>
          <w:i/>
          <w:iCs/>
          <w:szCs w:val="24"/>
          <w:lang w:val="id-ID"/>
        </w:rPr>
        <w:t>minimarket</w:t>
      </w:r>
      <w:r>
        <w:rPr>
          <w:rFonts w:cstheme="majorBidi"/>
          <w:szCs w:val="24"/>
          <w:lang w:val="id-ID"/>
        </w:rPr>
        <w:t xml:space="preserve">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an stok barang pada toko tersebut</w:t>
      </w:r>
      <w:r w:rsidR="00525787" w:rsidRPr="00761DC4">
        <w:rPr>
          <w:rFonts w:cstheme="majorBidi"/>
          <w:szCs w:val="24"/>
          <w:lang w:val="id-ID"/>
        </w:rPr>
        <w:t>.</w:t>
      </w:r>
    </w:p>
    <w:bookmarkEnd w:id="48"/>
    <w:p w14:paraId="47A5BC6A" w14:textId="16759D31" w:rsidR="00C672F2" w:rsidRPr="008566B9" w:rsidRDefault="00340446">
      <w:pPr>
        <w:pStyle w:val="ListParagraph"/>
        <w:numPr>
          <w:ilvl w:val="0"/>
          <w:numId w:val="11"/>
        </w:numPr>
        <w:spacing w:before="0" w:after="0" w:line="480" w:lineRule="auto"/>
        <w:ind w:left="810"/>
        <w:rPr>
          <w:b/>
          <w:bCs/>
          <w:lang w:val="id-ID"/>
        </w:rPr>
      </w:pPr>
      <w:r w:rsidRPr="008566B9">
        <w:rPr>
          <w:b/>
          <w:bCs/>
          <w:i/>
          <w:iCs/>
          <w:lang w:val="id-ID"/>
        </w:rPr>
        <w:t>Library Research</w:t>
      </w:r>
    </w:p>
    <w:p w14:paraId="094AAB0A" w14:textId="69EA8DC4" w:rsidR="00340446" w:rsidRPr="00EB7762" w:rsidRDefault="00340446" w:rsidP="00BB489C">
      <w:pPr>
        <w:spacing w:before="0" w:after="0" w:line="480" w:lineRule="auto"/>
        <w:ind w:firstLine="720"/>
        <w:rPr>
          <w:b/>
          <w:i/>
          <w:iCs/>
          <w:lang w:val="en-US"/>
        </w:rPr>
      </w:pPr>
      <w:bookmarkStart w:id="49"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w:t>
      </w:r>
      <w:r w:rsidR="00E74470" w:rsidRPr="00E74470">
        <w:rPr>
          <w:bCs/>
          <w:i/>
          <w:iCs/>
          <w:lang w:val="id-ID"/>
        </w:rPr>
        <w:t>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pPr>
        <w:pStyle w:val="Heading2"/>
        <w:numPr>
          <w:ilvl w:val="0"/>
          <w:numId w:val="10"/>
        </w:numPr>
        <w:ind w:left="426"/>
        <w:rPr>
          <w:rFonts w:ascii="Times New Roman" w:hAnsi="Times New Roman"/>
          <w:b/>
          <w:color w:val="auto"/>
          <w:sz w:val="24"/>
          <w:lang w:val="id-ID"/>
        </w:rPr>
      </w:pPr>
      <w:bookmarkStart w:id="50" w:name="_Toc98667396"/>
      <w:bookmarkEnd w:id="49"/>
      <w:r w:rsidRPr="008566B9">
        <w:rPr>
          <w:rFonts w:ascii="Times New Roman" w:hAnsi="Times New Roman"/>
          <w:b/>
          <w:color w:val="auto"/>
          <w:sz w:val="24"/>
          <w:lang w:val="id-ID"/>
        </w:rPr>
        <w:t>Instrumen Penelitian</w:t>
      </w:r>
      <w:bookmarkEnd w:id="50"/>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2"/>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3"/>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3"/>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pPr>
        <w:pStyle w:val="Heading2"/>
        <w:numPr>
          <w:ilvl w:val="0"/>
          <w:numId w:val="10"/>
        </w:numPr>
        <w:spacing w:line="480" w:lineRule="auto"/>
        <w:ind w:left="426" w:hanging="426"/>
        <w:rPr>
          <w:rFonts w:ascii="Times New Roman" w:hAnsi="Times New Roman"/>
          <w:b/>
          <w:color w:val="auto"/>
          <w:sz w:val="24"/>
          <w:lang w:val="id-ID"/>
        </w:rPr>
      </w:pPr>
      <w:bookmarkStart w:id="51"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1"/>
    </w:p>
    <w:p w14:paraId="02163A1C" w14:textId="77777777" w:rsidR="00DF1FC0" w:rsidRPr="008566B9" w:rsidRDefault="00DF1FC0">
      <w:pPr>
        <w:pStyle w:val="ListParagraph"/>
        <w:numPr>
          <w:ilvl w:val="2"/>
          <w:numId w:val="13"/>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37B4AA75" w:rsidR="00DF1FC0" w:rsidRPr="008566B9" w:rsidRDefault="00DF1FC0">
      <w:pPr>
        <w:pStyle w:val="ListParagraph"/>
        <w:numPr>
          <w:ilvl w:val="0"/>
          <w:numId w:val="14"/>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 xml:space="preserve">penjualan pada </w:t>
      </w:r>
      <w:r w:rsidR="00E74470" w:rsidRPr="00E74470">
        <w:rPr>
          <w:rFonts w:cstheme="majorBidi"/>
          <w:i/>
          <w:iCs/>
          <w:szCs w:val="24"/>
          <w:lang w:val="id-ID"/>
        </w:rPr>
        <w:t>minimarket</w:t>
      </w:r>
      <w:r w:rsidR="00EA1761">
        <w:rPr>
          <w:rFonts w:cstheme="majorBidi"/>
          <w:szCs w:val="24"/>
          <w:lang w:val="id-ID"/>
        </w:rPr>
        <w:t xml:space="preserve"> Macca Mart</w:t>
      </w:r>
      <w:r w:rsidR="00963E65" w:rsidRPr="008566B9">
        <w:rPr>
          <w:rFonts w:cstheme="majorBidi"/>
          <w:szCs w:val="24"/>
          <w:lang w:val="id-ID"/>
        </w:rPr>
        <w:t>. Data tersebut</w:t>
      </w:r>
      <w:r w:rsidR="00BF55EB">
        <w:rPr>
          <w:rFonts w:cstheme="majorBidi"/>
          <w:szCs w:val="24"/>
          <w:lang w:val="id-ID"/>
        </w:rPr>
        <w:t xml:space="preserve"> kemudian</w:t>
      </w:r>
      <w:r w:rsidR="00963E65" w:rsidRPr="008566B9">
        <w:rPr>
          <w:rFonts w:cstheme="majorBidi"/>
          <w:szCs w:val="24"/>
          <w:lang w:val="id-ID"/>
        </w:rPr>
        <w:t xml:space="preserve"> dipil</w:t>
      </w:r>
      <w:r w:rsidR="00BF55EB">
        <w:rPr>
          <w:rFonts w:cstheme="majorBidi"/>
          <w:szCs w:val="24"/>
          <w:lang w:val="id-ID"/>
        </w:rPr>
        <w:t>i</w:t>
      </w:r>
      <w:r w:rsidR="00963E65" w:rsidRPr="008566B9">
        <w:rPr>
          <w:rFonts w:cstheme="majorBidi"/>
          <w:szCs w:val="24"/>
          <w:lang w:val="id-ID"/>
        </w:rPr>
        <w:t>h sesuai dengan kebutuhan penelitian</w:t>
      </w:r>
    </w:p>
    <w:p w14:paraId="4AC8B95E" w14:textId="430A30F4" w:rsidR="00204F24" w:rsidRPr="00663A3E" w:rsidRDefault="00D338CE">
      <w:pPr>
        <w:pStyle w:val="ListParagraph"/>
        <w:numPr>
          <w:ilvl w:val="0"/>
          <w:numId w:val="14"/>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pPr>
        <w:pStyle w:val="ListParagraph"/>
        <w:numPr>
          <w:ilvl w:val="2"/>
          <w:numId w:val="13"/>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pPr>
        <w:pStyle w:val="Heading2"/>
        <w:numPr>
          <w:ilvl w:val="0"/>
          <w:numId w:val="10"/>
        </w:numPr>
        <w:spacing w:before="0" w:after="120"/>
        <w:ind w:left="0" w:firstLine="0"/>
        <w:rPr>
          <w:rFonts w:ascii="Times New Roman" w:hAnsi="Times New Roman"/>
          <w:b/>
          <w:color w:val="auto"/>
          <w:sz w:val="24"/>
          <w:lang w:val="id-ID"/>
        </w:rPr>
      </w:pPr>
      <w:bookmarkStart w:id="52" w:name="_Toc98667398"/>
      <w:r w:rsidRPr="008566B9">
        <w:rPr>
          <w:rFonts w:ascii="Times New Roman" w:hAnsi="Times New Roman"/>
          <w:b/>
          <w:color w:val="auto"/>
          <w:sz w:val="24"/>
          <w:lang w:val="id-ID"/>
        </w:rPr>
        <w:t>Metode Pengembangan Sistem</w:t>
      </w:r>
      <w:bookmarkEnd w:id="52"/>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6"/>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6B5E9D66"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sidR="00E74470" w:rsidRPr="00E74470">
        <w:rPr>
          <w:rFonts w:cstheme="majorBidi"/>
          <w:i/>
          <w:iCs/>
          <w:szCs w:val="24"/>
          <w:lang w:val="id-ID"/>
        </w:rPr>
        <w:t>minimarket</w:t>
      </w:r>
      <w:r>
        <w:rPr>
          <w:rFonts w:cstheme="majorBidi"/>
          <w:szCs w:val="24"/>
          <w:lang w:val="id-ID"/>
        </w:rPr>
        <w:t xml:space="preserve">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5"/>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pPr>
        <w:pStyle w:val="ListParagraph"/>
        <w:numPr>
          <w:ilvl w:val="0"/>
          <w:numId w:val="15"/>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10"/>
        </w:numPr>
        <w:spacing w:before="0" w:after="120"/>
        <w:ind w:left="0" w:firstLine="0"/>
        <w:rPr>
          <w:rFonts w:ascii="Times New Roman" w:hAnsi="Times New Roman"/>
          <w:b/>
          <w:color w:val="auto"/>
          <w:sz w:val="24"/>
          <w:lang w:val="id-ID"/>
        </w:rPr>
      </w:pPr>
      <w:bookmarkStart w:id="53" w:name="_Toc98667399"/>
      <w:r w:rsidRPr="008566B9">
        <w:rPr>
          <w:rFonts w:ascii="Times New Roman" w:hAnsi="Times New Roman"/>
          <w:b/>
          <w:color w:val="auto"/>
          <w:sz w:val="24"/>
          <w:lang w:val="id-ID"/>
        </w:rPr>
        <w:t>Teknik Pengujian Sistem</w:t>
      </w:r>
      <w:bookmarkEnd w:id="53"/>
    </w:p>
    <w:p w14:paraId="569892E2" w14:textId="54DAF624" w:rsidR="00EF16EE" w:rsidRPr="008566B9" w:rsidRDefault="00EF16EE" w:rsidP="00B767D2">
      <w:pPr>
        <w:spacing w:after="0" w:line="480" w:lineRule="auto"/>
        <w:rPr>
          <w:b/>
          <w:bCs/>
          <w:lang w:val="id-ID"/>
        </w:rPr>
      </w:pPr>
      <w:bookmarkStart w:id="54" w:name="_Hlk86951456"/>
      <w:r w:rsidRPr="008566B9">
        <w:rPr>
          <w:rFonts w:cstheme="majorBidi"/>
          <w:szCs w:val="24"/>
          <w:lang w:val="id-ID"/>
        </w:rPr>
        <w:t>Pengujian sistem adalah suatu proses untuk menguji sistem perangkat lunak untuk menentukan apakah sistem perangkat lunak tersebut cocok dengan spesifikasi sistem serta berjalan di</w:t>
      </w:r>
      <w:r w:rsidR="00BF55EB">
        <w:rPr>
          <w:rFonts w:cstheme="majorBidi"/>
          <w:szCs w:val="24"/>
          <w:lang w:val="id-ID"/>
        </w:rPr>
        <w:t xml:space="preserve"> </w:t>
      </w:r>
      <w:r w:rsidRPr="008566B9">
        <w:rPr>
          <w:rFonts w:cstheme="majorBidi"/>
          <w:szCs w:val="24"/>
          <w:lang w:val="id-ID"/>
        </w:rPr>
        <w:t xml:space="preserve">lingkungan yang diinginkan. Pengujian sistem sering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6F21A468"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w:t>
      </w:r>
      <w:r w:rsidR="00BF55EB">
        <w:rPr>
          <w:rFonts w:cstheme="majorBidi"/>
          <w:szCs w:val="24"/>
          <w:lang w:val="id-ID"/>
        </w:rPr>
        <w:t>a</w:t>
      </w:r>
      <w:r w:rsidR="00552134" w:rsidRPr="00552134">
        <w:rPr>
          <w:rFonts w:cstheme="majorBidi"/>
          <w:szCs w:val="24"/>
          <w:lang w:val="id-ID"/>
        </w:rPr>
        <w: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CD1710">
          <w:headerReference w:type="default" r:id="rId67"/>
          <w:footerReference w:type="default" r:id="rId68"/>
          <w:pgSz w:w="11906" w:h="16838" w:code="9"/>
          <w:pgMar w:top="2268" w:right="1701" w:bottom="1701" w:left="2268" w:header="708" w:footer="708" w:gutter="0"/>
          <w:pgNumType w:start="25"/>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5" w:name="_Toc98667400"/>
      <w:r w:rsidRPr="008566B9">
        <w:rPr>
          <w:rFonts w:ascii="Times New Roman" w:hAnsi="Times New Roman" w:cs="Times New Roman"/>
          <w:b/>
          <w:bCs/>
          <w:color w:val="auto"/>
          <w:sz w:val="24"/>
          <w:szCs w:val="24"/>
          <w:lang w:val="id-ID"/>
        </w:rPr>
        <w:lastRenderedPageBreak/>
        <w:t>BAB IV</w:t>
      </w:r>
      <w:bookmarkEnd w:id="55"/>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6" w:name="_Toc92038115"/>
      <w:bookmarkStart w:id="57" w:name="_Toc93592934"/>
      <w:bookmarkStart w:id="58" w:name="_Toc94716548"/>
      <w:bookmarkStart w:id="59" w:name="_Toc97564466"/>
      <w:bookmarkStart w:id="60"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6"/>
      <w:bookmarkEnd w:id="57"/>
      <w:bookmarkEnd w:id="58"/>
      <w:bookmarkEnd w:id="59"/>
      <w:bookmarkEnd w:id="60"/>
    </w:p>
    <w:p w14:paraId="11DE37E4" w14:textId="311480B2" w:rsidR="000D45B6" w:rsidRPr="008566B9" w:rsidRDefault="000D45B6">
      <w:pPr>
        <w:pStyle w:val="Heading2"/>
        <w:numPr>
          <w:ilvl w:val="0"/>
          <w:numId w:val="16"/>
        </w:numPr>
        <w:ind w:left="426"/>
        <w:rPr>
          <w:rFonts w:ascii="Times New Roman" w:hAnsi="Times New Roman"/>
          <w:b/>
          <w:color w:val="auto"/>
          <w:sz w:val="24"/>
          <w:lang w:val="id-ID"/>
        </w:rPr>
      </w:pPr>
      <w:bookmarkStart w:id="61"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61"/>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4"/>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CD1710">
          <w:headerReference w:type="default" r:id="rId70"/>
          <w:footerReference w:type="default" r:id="rId71"/>
          <w:pgSz w:w="11906" w:h="16838" w:code="9"/>
          <w:pgMar w:top="2268" w:right="1701" w:bottom="1701" w:left="2268" w:header="708" w:footer="708" w:gutter="0"/>
          <w:pgNumType w:start="32"/>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7B98F5F9"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 xml:space="preserve">nput data transaksi penjualan barang pada </w:t>
      </w:r>
      <w:r w:rsidR="00E74470" w:rsidRPr="00E74470">
        <w:rPr>
          <w:i/>
          <w:iCs/>
          <w:szCs w:val="24"/>
          <w:lang w:val="id-ID"/>
        </w:rPr>
        <w:t>minimarket</w:t>
      </w:r>
      <w:r w:rsidR="00CA0DAC">
        <w:rPr>
          <w:szCs w:val="24"/>
          <w:lang w:val="id-ID"/>
        </w:rPr>
        <w:t xml:space="preserve">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w:t>
      </w:r>
      <w:r w:rsidR="00E74470" w:rsidRPr="00E74470">
        <w:rPr>
          <w:i/>
          <w:iCs/>
          <w:szCs w:val="24"/>
          <w:lang w:val="id-ID"/>
        </w:rPr>
        <w:t>minimarket</w:t>
      </w:r>
      <w:r w:rsidR="00CA0DAC">
        <w:rPr>
          <w:szCs w:val="24"/>
          <w:lang w:val="id-ID"/>
        </w:rPr>
        <w:t xml:space="preserve">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77777777" w:rsidR="000A3466" w:rsidRPr="008566B9" w:rsidRDefault="000A3466">
      <w:pPr>
        <w:pStyle w:val="Heading2"/>
        <w:numPr>
          <w:ilvl w:val="0"/>
          <w:numId w:val="16"/>
        </w:numPr>
        <w:ind w:left="426"/>
        <w:rPr>
          <w:rFonts w:ascii="Times New Roman" w:hAnsi="Times New Roman"/>
          <w:b/>
          <w:color w:val="auto"/>
          <w:sz w:val="24"/>
          <w:lang w:val="id-ID"/>
        </w:rPr>
      </w:pPr>
      <w:bookmarkStart w:id="62" w:name="_Toc98667403"/>
      <w:bookmarkStart w:id="63" w:name="_Toc98667404"/>
      <w:r w:rsidRPr="008566B9">
        <w:rPr>
          <w:rFonts w:ascii="Times New Roman" w:hAnsi="Times New Roman"/>
          <w:b/>
          <w:color w:val="auto"/>
          <w:sz w:val="24"/>
          <w:lang w:val="id-ID"/>
        </w:rPr>
        <w:t>Analisis Sistem yang diusulkan</w:t>
      </w:r>
      <w:bookmarkEnd w:id="62"/>
    </w:p>
    <w:p w14:paraId="2DBC06C4"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38CD808E"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w:t>
      </w:r>
      <w:r w:rsidR="00E74470" w:rsidRPr="00E74470">
        <w:rPr>
          <w:rFonts w:eastAsia="Times New Roman"/>
          <w:i/>
          <w:iCs/>
          <w:szCs w:val="24"/>
          <w:lang w:val="id-ID"/>
        </w:rPr>
        <w:t>minimarket</w:t>
      </w:r>
      <w:r>
        <w:rPr>
          <w:rFonts w:eastAsia="Times New Roman"/>
          <w:szCs w:val="24"/>
          <w:lang w:val="id-ID"/>
        </w:rPr>
        <w:t xml:space="preserve"> Macca Mart</w:t>
      </w:r>
      <w:r w:rsidR="00A54B5D">
        <w:rPr>
          <w:rFonts w:eastAsia="Times New Roman"/>
          <w:szCs w:val="24"/>
          <w:lang w:val="id-ID"/>
        </w:rPr>
        <w:t>.</w:t>
      </w:r>
      <w:r>
        <w:rPr>
          <w:rFonts w:eastAsia="Times New Roman"/>
          <w:szCs w:val="24"/>
          <w:lang w:val="id-ID"/>
        </w:rPr>
        <w:t xml:space="preserve"> </w:t>
      </w:r>
      <w:r w:rsidR="00A54B5D">
        <w:rPr>
          <w:rFonts w:eastAsia="Times New Roman"/>
          <w:szCs w:val="24"/>
          <w:lang w:val="id-ID"/>
        </w:rPr>
        <w:t>D</w:t>
      </w:r>
      <w:r>
        <w:rPr>
          <w:rFonts w:eastAsia="Times New Roman"/>
          <w:szCs w:val="24"/>
          <w:lang w:val="id-ID"/>
        </w:rPr>
        <w:t>imana sulitnya mengatur stok persediaan barang yang dapat mengakibatkan kekurangan maupun penumpukan stok barang di gudang, serta sulitnya memperkirakan waktu yang tepat untuk melakukan pengadaan stok barang. Hal ini tentu dapat mempengaruhi proses operasional toko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3CF15CB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20"/>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77777777" w:rsidR="000A3466" w:rsidRPr="008566B9" w:rsidRDefault="000A3466">
      <w:pPr>
        <w:pStyle w:val="ListParagraph"/>
        <w:numPr>
          <w:ilvl w:val="0"/>
          <w:numId w:val="20"/>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90EDD92" w14:textId="183EDECC" w:rsidR="000A3466" w:rsidRPr="008566B9" w:rsidRDefault="000A3466">
      <w:pPr>
        <w:pStyle w:val="ListParagraph"/>
        <w:numPr>
          <w:ilvl w:val="0"/>
          <w:numId w:val="20"/>
        </w:numPr>
        <w:spacing w:before="0" w:after="0" w:line="480" w:lineRule="auto"/>
        <w:ind w:left="810"/>
        <w:rPr>
          <w:rFonts w:cs="Times New Roman"/>
          <w:i/>
          <w:szCs w:val="24"/>
          <w:lang w:val="id-ID"/>
        </w:rPr>
      </w:pPr>
      <w:r w:rsidRPr="008566B9">
        <w:rPr>
          <w:rFonts w:cs="Times New Roman"/>
          <w:szCs w:val="24"/>
          <w:lang w:val="id-ID"/>
        </w:rPr>
        <w:t>Memil</w:t>
      </w:r>
      <w:r w:rsidR="00EA7CD9">
        <w:rPr>
          <w:rFonts w:cs="Times New Roman"/>
          <w:szCs w:val="24"/>
          <w:lang w:val="id-ID"/>
        </w:rPr>
        <w:t>i</w:t>
      </w:r>
      <w:r w:rsidRPr="008566B9">
        <w:rPr>
          <w:rFonts w:cs="Times New Roman"/>
          <w:szCs w:val="24"/>
          <w:lang w:val="id-ID"/>
        </w:rPr>
        <w:t xml:space="preserve">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04220EC7" w14:textId="77777777" w:rsidR="000A3466"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299D94E1" w14:textId="77777777" w:rsidR="000A3466" w:rsidRDefault="000A3466" w:rsidP="000A3466">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37E55BCB" wp14:editId="74FF5794">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64"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4"/>
      <w:r>
        <w:rPr>
          <w:szCs w:val="24"/>
          <w:lang w:val="id-ID"/>
        </w:rPr>
        <w:t>diusulkan</w:t>
      </w:r>
    </w:p>
    <w:p w14:paraId="4E413D9C" w14:textId="48B0AC6A"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 xml:space="preserve">Gambar </w:t>
      </w:r>
      <w:r w:rsidR="00BF55EB">
        <w:rPr>
          <w:szCs w:val="24"/>
          <w:lang w:val="id-ID"/>
        </w:rPr>
        <w:t>di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dimana kasir bertugas untuk mengi</w:t>
      </w:r>
      <w:r w:rsidR="00BF55EB">
        <w:rPr>
          <w:szCs w:val="24"/>
          <w:lang w:val="id-ID"/>
        </w:rPr>
        <w:t>n</w:t>
      </w:r>
      <w:r>
        <w:rPr>
          <w:szCs w:val="24"/>
          <w:lang w:val="id-ID"/>
        </w:rPr>
        <w:t>put data transaksi, aplikasi POS merupakan sebuah aplikasi yang mencatat semua data transaksi, admin bertugas untuk memantau data penjualan dan mengirimkan data penjualan tersebut ke sist</w:t>
      </w:r>
      <w:r w:rsidR="00BF55EB">
        <w:rPr>
          <w:szCs w:val="24"/>
          <w:lang w:val="id-ID"/>
        </w:rPr>
        <w:t>e</w:t>
      </w:r>
      <w:r>
        <w:rPr>
          <w:szCs w:val="24"/>
          <w:lang w:val="id-ID"/>
        </w:rPr>
        <w:t xml:space="preserve">m </w:t>
      </w:r>
      <w:r>
        <w:rPr>
          <w:i/>
          <w:iCs/>
          <w:szCs w:val="24"/>
          <w:lang w:val="id-ID"/>
        </w:rPr>
        <w:t>for</w:t>
      </w:r>
      <w:r w:rsidR="00BF55EB">
        <w:rPr>
          <w:i/>
          <w:iCs/>
          <w:szCs w:val="24"/>
          <w:lang w:val="id-ID"/>
        </w:rPr>
        <w:t>e</w:t>
      </w:r>
      <w:r>
        <w:rPr>
          <w:i/>
          <w:iCs/>
          <w:szCs w:val="24"/>
          <w:lang w:val="id-ID"/>
        </w:rPr>
        <w:t xml:space="preserve">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w:t>
      </w:r>
      <w:r>
        <w:rPr>
          <w:szCs w:val="24"/>
          <w:lang w:val="id-ID"/>
        </w:rPr>
        <w:lastRenderedPageBreak/>
        <w:t xml:space="preserve">merupakan aplikasi yang dikembangkan untuk dapat memprediksi penjualan pada </w:t>
      </w:r>
      <w:r w:rsidR="00816AA6">
        <w:rPr>
          <w:szCs w:val="24"/>
          <w:lang w:val="id-ID"/>
        </w:rPr>
        <w:t>periode</w:t>
      </w:r>
      <w:r>
        <w:rPr>
          <w:szCs w:val="24"/>
          <w:lang w:val="id-ID"/>
        </w:rPr>
        <w:t xml:space="preserve"> berikutnya berdasarkan data hasil penjualan yang di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pPr>
        <w:pStyle w:val="Heading2"/>
        <w:numPr>
          <w:ilvl w:val="0"/>
          <w:numId w:val="16"/>
        </w:numPr>
        <w:ind w:left="426"/>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63"/>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pPr>
        <w:pStyle w:val="ListParagraph"/>
        <w:numPr>
          <w:ilvl w:val="0"/>
          <w:numId w:val="21"/>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 xml:space="preserve">User : Menggunakan aplikasi </w:t>
      </w:r>
    </w:p>
    <w:p w14:paraId="53469CDE" w14:textId="6B64FE9B" w:rsidR="00555A34" w:rsidRDefault="00FE15C0">
      <w:pPr>
        <w:pStyle w:val="ListParagraph"/>
        <w:numPr>
          <w:ilvl w:val="1"/>
          <w:numId w:val="32"/>
        </w:numPr>
        <w:spacing w:after="0" w:line="480" w:lineRule="auto"/>
        <w:ind w:left="1134" w:hanging="426"/>
        <w:rPr>
          <w:szCs w:val="24"/>
          <w:lang w:val="id-ID"/>
        </w:rPr>
      </w:pPr>
      <w:r w:rsidRPr="00555A34">
        <w:rPr>
          <w:szCs w:val="24"/>
          <w:lang w:val="id-ID"/>
        </w:rPr>
        <w:t>Aplikasi : Tempat User mengi</w:t>
      </w:r>
      <w:r w:rsidR="00BF55EB">
        <w:rPr>
          <w:szCs w:val="24"/>
          <w:lang w:val="id-ID"/>
        </w:rPr>
        <w:t>n</w:t>
      </w:r>
      <w:r w:rsidRPr="00555A34">
        <w:rPr>
          <w:szCs w:val="24"/>
          <w:lang w:val="id-ID"/>
        </w:rPr>
        <w:t>put dan memberikan nilai</w:t>
      </w:r>
    </w:p>
    <w:p w14:paraId="36E2CE62" w14:textId="499E26E3" w:rsidR="00FE15C0" w:rsidRPr="00555A34" w:rsidRDefault="00FE15C0">
      <w:pPr>
        <w:pStyle w:val="ListParagraph"/>
        <w:numPr>
          <w:ilvl w:val="1"/>
          <w:numId w:val="32"/>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pPr>
        <w:pStyle w:val="ListParagraph"/>
        <w:numPr>
          <w:ilvl w:val="0"/>
          <w:numId w:val="21"/>
        </w:numPr>
        <w:spacing w:before="0" w:after="160" w:line="360" w:lineRule="auto"/>
        <w:ind w:left="709"/>
        <w:jc w:val="left"/>
        <w:rPr>
          <w:lang w:val="id-ID"/>
        </w:rPr>
      </w:pPr>
      <w:r w:rsidRPr="00FE2277">
        <w:rPr>
          <w:lang w:val="id-ID"/>
        </w:rPr>
        <w:lastRenderedPageBreak/>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pPr>
        <w:pStyle w:val="ListParagraph"/>
        <w:numPr>
          <w:ilvl w:val="1"/>
          <w:numId w:val="14"/>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pPr>
        <w:pStyle w:val="ListParagraph"/>
        <w:numPr>
          <w:ilvl w:val="1"/>
          <w:numId w:val="14"/>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pPr>
        <w:pStyle w:val="ListParagraph"/>
        <w:numPr>
          <w:ilvl w:val="0"/>
          <w:numId w:val="14"/>
        </w:numPr>
        <w:spacing w:after="0" w:line="480" w:lineRule="auto"/>
        <w:ind w:left="426"/>
        <w:rPr>
          <w:szCs w:val="24"/>
          <w:lang w:val="id-ID"/>
        </w:rPr>
      </w:pPr>
      <w:r w:rsidRPr="00D02033">
        <w:rPr>
          <w:i/>
          <w:iCs/>
          <w:szCs w:val="24"/>
          <w:lang w:val="id-ID"/>
        </w:rPr>
        <w:lastRenderedPageBreak/>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63E8F56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6">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pPr>
        <w:pStyle w:val="ListParagraph"/>
        <w:numPr>
          <w:ilvl w:val="0"/>
          <w:numId w:val="14"/>
        </w:numPr>
        <w:spacing w:before="0"/>
        <w:ind w:left="426"/>
        <w:rPr>
          <w:szCs w:val="24"/>
          <w:lang w:val="id-ID"/>
        </w:rPr>
      </w:pPr>
      <w:r w:rsidRPr="00D02033">
        <w:rPr>
          <w:i/>
          <w:iCs/>
          <w:noProof/>
        </w:rPr>
        <w:drawing>
          <wp:anchor distT="0" distB="0" distL="114300" distR="114300" simplePos="0" relativeHeight="251638784" behindDoc="1" locked="0" layoutInCell="1" allowOverlap="1" wp14:anchorId="3406EF1F" wp14:editId="4F5081EB">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pPr>
        <w:pStyle w:val="Heading2"/>
        <w:numPr>
          <w:ilvl w:val="0"/>
          <w:numId w:val="16"/>
        </w:numPr>
        <w:ind w:left="426"/>
        <w:rPr>
          <w:rFonts w:ascii="Times New Roman" w:hAnsi="Times New Roman"/>
          <w:b/>
          <w:color w:val="auto"/>
          <w:sz w:val="24"/>
          <w:lang w:val="id-ID"/>
        </w:rPr>
      </w:pPr>
      <w:bookmarkStart w:id="65"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5"/>
    </w:p>
    <w:p w14:paraId="29882F37" w14:textId="65931BF1" w:rsidR="00F328DB" w:rsidRPr="008566B9" w:rsidRDefault="00A44D00">
      <w:pPr>
        <w:pStyle w:val="ListParagraph"/>
        <w:numPr>
          <w:ilvl w:val="0"/>
          <w:numId w:val="22"/>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2"/>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2"/>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2"/>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2"/>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2"/>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6"/>
        </w:numPr>
        <w:ind w:left="426" w:hanging="426"/>
        <w:rPr>
          <w:rFonts w:ascii="Times New Roman" w:hAnsi="Times New Roman"/>
          <w:b/>
          <w:color w:val="auto"/>
          <w:sz w:val="24"/>
          <w:lang w:val="id-ID"/>
        </w:rPr>
      </w:pPr>
      <w:bookmarkStart w:id="66"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7" w:name="_Hlk87365328"/>
      <w:bookmarkEnd w:id="66"/>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7"/>
    <w:p w14:paraId="66B7CA0E" w14:textId="61692AA5" w:rsidR="001C4712" w:rsidRPr="001C4712" w:rsidRDefault="00192405">
      <w:pPr>
        <w:pStyle w:val="ListParagraph1"/>
        <w:numPr>
          <w:ilvl w:val="0"/>
          <w:numId w:val="23"/>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55960243" w:rsidR="00C77FDA" w:rsidRPr="008566B9" w:rsidRDefault="00C77FDA" w:rsidP="00566AE1">
      <w:pPr>
        <w:spacing w:before="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3"/>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4A3028DB" w:rsidR="00F524C8" w:rsidRPr="008566B9" w:rsidRDefault="00F524C8" w:rsidP="003470E8">
      <w:pPr>
        <w:spacing w:before="0" w:after="0" w:line="480" w:lineRule="auto"/>
        <w:rPr>
          <w:szCs w:val="24"/>
          <w:lang w:val="id-ID"/>
        </w:rPr>
      </w:pPr>
      <w:r w:rsidRPr="008566B9">
        <w:rPr>
          <w:szCs w:val="24"/>
          <w:lang w:val="id-ID"/>
        </w:rPr>
        <w:t xml:space="preserve">Gambar </w:t>
      </w:r>
      <w:r w:rsidR="00BF55EB">
        <w:rPr>
          <w:szCs w:val="24"/>
          <w:lang w:val="id-ID"/>
        </w:rPr>
        <w:t>diatas</w:t>
      </w:r>
      <w:r w:rsidRPr="008566B9">
        <w:rPr>
          <w:szCs w:val="24"/>
          <w:lang w:val="id-ID"/>
        </w:rPr>
        <w:t xml:space="preserve">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3"/>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61970FC" w:rsidR="0066224D" w:rsidRPr="008566B9" w:rsidRDefault="00B53071" w:rsidP="00C866EA">
      <w:pPr>
        <w:spacing w:before="0" w:after="0" w:line="480" w:lineRule="auto"/>
        <w:rPr>
          <w:szCs w:val="24"/>
          <w:lang w:val="id-ID"/>
        </w:rPr>
      </w:pPr>
      <w:r w:rsidRPr="008566B9">
        <w:rPr>
          <w:szCs w:val="24"/>
          <w:lang w:val="id-ID"/>
        </w:rPr>
        <w:lastRenderedPageBreak/>
        <w:t xml:space="preserve">Gambar </w:t>
      </w:r>
      <w:r w:rsidR="00BF55EB">
        <w:rPr>
          <w:szCs w:val="24"/>
          <w:lang w:val="id-ID"/>
        </w:rPr>
        <w:t>diatas</w:t>
      </w:r>
      <w:r w:rsidRPr="008566B9">
        <w:rPr>
          <w:szCs w:val="24"/>
          <w:lang w:val="id-ID"/>
        </w:rPr>
        <w:t xml:space="preserve">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3"/>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0546F4AB" w:rsidR="00E50F00" w:rsidRDefault="003E225E" w:rsidP="00607EF8">
      <w:pPr>
        <w:spacing w:before="0" w:after="0"/>
        <w:ind w:firstLine="720"/>
        <w:rPr>
          <w:lang w:val="id-ID"/>
        </w:rPr>
      </w:pPr>
      <w:r w:rsidRPr="008566B9">
        <w:rPr>
          <w:lang w:val="id-ID"/>
        </w:rPr>
        <w:t xml:space="preserve">Gambar </w:t>
      </w:r>
      <w:r w:rsidR="00BF55EB">
        <w:rPr>
          <w:lang w:val="id-ID"/>
        </w:rPr>
        <w:t>diatas</w:t>
      </w:r>
      <w:r w:rsidRPr="008566B9">
        <w:rPr>
          <w:lang w:val="id-ID"/>
        </w:rPr>
        <w:t xml:space="preserve">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3"/>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37760" behindDoc="1" locked="0" layoutInCell="1" allowOverlap="1" wp14:anchorId="147C037D" wp14:editId="6C842A92">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3"/>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3"/>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EF603A3"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beli sesuai parameter waktu yang diinputkan.</w:t>
      </w:r>
    </w:p>
    <w:p w14:paraId="77AE57C6" w14:textId="372F8732" w:rsidR="00F5710B" w:rsidRPr="00F5710B" w:rsidRDefault="0089488E">
      <w:pPr>
        <w:pStyle w:val="ListParagraph"/>
        <w:numPr>
          <w:ilvl w:val="0"/>
          <w:numId w:val="23"/>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3"/>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3"/>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3B2CF98B" w:rsidR="008021A1" w:rsidRDefault="008021A1" w:rsidP="008021A1">
      <w:pPr>
        <w:pStyle w:val="ListParagraph"/>
        <w:spacing w:after="0" w:line="480" w:lineRule="auto"/>
        <w:ind w:left="0" w:firstLine="720"/>
        <w:rPr>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mail dan lain-lain.</w:t>
      </w:r>
    </w:p>
    <w:p w14:paraId="6CF04FBC" w14:textId="37D97B5C" w:rsidR="00F5710B" w:rsidRPr="00F5710B" w:rsidRDefault="00290246">
      <w:pPr>
        <w:pStyle w:val="ListParagraph"/>
        <w:numPr>
          <w:ilvl w:val="0"/>
          <w:numId w:val="23"/>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54FBCA40" w:rsidR="008021A1" w:rsidRPr="008021A1" w:rsidRDefault="00900367" w:rsidP="00F5710B">
      <w:pPr>
        <w:pStyle w:val="ListParagraph"/>
        <w:spacing w:after="0" w:line="480" w:lineRule="auto"/>
        <w:ind w:left="0" w:firstLine="720"/>
        <w:rPr>
          <w:szCs w:val="24"/>
          <w:lang w:val="id-ID"/>
        </w:rPr>
      </w:pPr>
      <w:r>
        <w:rPr>
          <w:lang w:val="id-ID"/>
        </w:rPr>
        <w:t xml:space="preserve">Gambar </w:t>
      </w:r>
      <w:r w:rsidR="00BF55EB">
        <w:rPr>
          <w:lang w:val="id-ID"/>
        </w:rPr>
        <w:t>diatas</w:t>
      </w:r>
      <w:r w:rsidRPr="008566B9">
        <w:rPr>
          <w:lang w:val="id-ID"/>
        </w:rPr>
        <w:t xml:space="preserve"> merupakan</w:t>
      </w:r>
      <w:r>
        <w:rPr>
          <w:lang w:val="id-ID"/>
        </w:rPr>
        <w:t xml:space="preserve"> halaman untuk membandingkan beberapa supplier terbaik </w:t>
      </w:r>
      <w:r w:rsidR="00467D57">
        <w:rPr>
          <w:lang w:val="id-ID"/>
        </w:rPr>
        <w:t>berdasarkan jumlah barang yang terjual</w:t>
      </w:r>
      <w:r>
        <w:rPr>
          <w:lang w:val="id-ID"/>
        </w:rPr>
        <w:t>.</w:t>
      </w:r>
    </w:p>
    <w:p w14:paraId="458D3BB9" w14:textId="77777777" w:rsidR="001D6712" w:rsidRPr="001D6712" w:rsidRDefault="001D6712" w:rsidP="001D6712">
      <w:pPr>
        <w:tabs>
          <w:tab w:val="left" w:pos="2236"/>
        </w:tabs>
        <w:rPr>
          <w:lang w:val="id-ID"/>
        </w:rPr>
        <w:sectPr w:rsidR="001D6712" w:rsidRPr="001D6712" w:rsidSect="00CD1710">
          <w:headerReference w:type="default" r:id="rId89"/>
          <w:footerReference w:type="default" r:id="rId90"/>
          <w:pgSz w:w="11906" w:h="16838" w:code="9"/>
          <w:pgMar w:top="2268" w:right="1701" w:bottom="1701" w:left="2268" w:header="708" w:footer="708" w:gutter="0"/>
          <w:pgNumType w:start="33"/>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8" w:name="_Toc98667407"/>
      <w:bookmarkStart w:id="69" w:name="_Toc98667417"/>
      <w:r w:rsidRPr="008566B9">
        <w:rPr>
          <w:rFonts w:ascii="Times New Roman" w:hAnsi="Times New Roman" w:cs="Times New Roman"/>
          <w:b/>
          <w:bCs/>
          <w:color w:val="auto"/>
          <w:sz w:val="24"/>
          <w:szCs w:val="24"/>
          <w:lang w:val="id-ID"/>
        </w:rPr>
        <w:lastRenderedPageBreak/>
        <w:t>BAB V</w:t>
      </w:r>
      <w:bookmarkEnd w:id="68"/>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70" w:name="_Toc92038122"/>
      <w:bookmarkStart w:id="71" w:name="_Toc93592941"/>
      <w:bookmarkStart w:id="72" w:name="_Toc94716555"/>
      <w:bookmarkStart w:id="73" w:name="_Toc97564473"/>
      <w:bookmarkStart w:id="74" w:name="_Toc98667408"/>
      <w:r w:rsidRPr="008566B9">
        <w:rPr>
          <w:rFonts w:ascii="Times New Roman" w:hAnsi="Times New Roman"/>
          <w:b/>
          <w:color w:val="auto"/>
          <w:sz w:val="24"/>
          <w:lang w:val="id-ID"/>
        </w:rPr>
        <w:t>IMPLEMENTASI DAN PENGUJIAN SISTEM</w:t>
      </w:r>
      <w:bookmarkEnd w:id="70"/>
      <w:bookmarkEnd w:id="71"/>
      <w:bookmarkEnd w:id="72"/>
      <w:bookmarkEnd w:id="73"/>
      <w:bookmarkEnd w:id="74"/>
    </w:p>
    <w:p w14:paraId="512916CD" w14:textId="77777777" w:rsidR="009875E9" w:rsidRPr="008566B9" w:rsidRDefault="009875E9">
      <w:pPr>
        <w:pStyle w:val="Heading2"/>
        <w:numPr>
          <w:ilvl w:val="0"/>
          <w:numId w:val="25"/>
        </w:numPr>
        <w:ind w:left="426"/>
        <w:rPr>
          <w:rFonts w:ascii="Times New Roman" w:hAnsi="Times New Roman"/>
          <w:b/>
          <w:color w:val="auto"/>
          <w:sz w:val="24"/>
          <w:lang w:val="id-ID"/>
        </w:rPr>
      </w:pPr>
      <w:bookmarkStart w:id="75" w:name="_Toc98667409"/>
      <w:r w:rsidRPr="008566B9">
        <w:rPr>
          <w:rFonts w:ascii="Times New Roman" w:hAnsi="Times New Roman"/>
          <w:b/>
          <w:color w:val="auto"/>
          <w:sz w:val="24"/>
          <w:lang w:val="id-ID"/>
        </w:rPr>
        <w:t>Implementasi Sistem</w:t>
      </w:r>
      <w:bookmarkEnd w:id="75"/>
    </w:p>
    <w:p w14:paraId="305C87FF" w14:textId="31856DE6" w:rsidR="009875E9" w:rsidRPr="008566B9" w:rsidRDefault="009875E9" w:rsidP="00D34F73">
      <w:pPr>
        <w:spacing w:after="0" w:line="480" w:lineRule="auto"/>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D34F73">
      <w:pPr>
        <w:pStyle w:val="ListParagraph"/>
        <w:numPr>
          <w:ilvl w:val="0"/>
          <w:numId w:val="26"/>
        </w:numPr>
        <w:spacing w:before="0" w:after="0"/>
        <w:ind w:left="709"/>
        <w:rPr>
          <w:lang w:val="id-ID"/>
        </w:rPr>
      </w:pPr>
      <w:r>
        <w:rPr>
          <w:noProof/>
        </w:rPr>
        <w:drawing>
          <wp:anchor distT="0" distB="0" distL="114300" distR="114300" simplePos="0" relativeHeight="251649024" behindDoc="0" locked="0" layoutInCell="1" allowOverlap="1" wp14:anchorId="75D3843D" wp14:editId="348B6CEB">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367DDD24" w:rsidR="00C21F9B" w:rsidRPr="00297AC0" w:rsidRDefault="00297AC0" w:rsidP="0001757D">
      <w:pPr>
        <w:spacing w:before="0"/>
        <w:ind w:firstLine="0"/>
        <w:jc w:val="center"/>
        <w:rPr>
          <w:lang w:val="id-ID"/>
        </w:rPr>
      </w:pPr>
      <w:r w:rsidRPr="00297AC0">
        <w:rPr>
          <w:szCs w:val="24"/>
          <w:lang w:val="id-ID"/>
        </w:rPr>
        <w:t xml:space="preserve">Gambar V.1 </w:t>
      </w:r>
      <w:r w:rsidR="00BF55EB">
        <w:rPr>
          <w:szCs w:val="24"/>
          <w:lang w:val="id-ID"/>
        </w:rPr>
        <w:t>Tampilan</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E464333" w:rsidR="00A4759A" w:rsidRDefault="009875E9"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sidR="007A17C5">
        <w:rPr>
          <w:lang w:val="id-ID"/>
        </w:rPr>
        <w:t>aplikasi yang digunakan untuk menyinkronkan data penjualan dan data-data lainnya yang dibutuhkan dari aplikasi POS toko ke sistem yang akan dirancang</w:t>
      </w:r>
      <w:r w:rsidRPr="008566B9">
        <w:rPr>
          <w:lang w:val="id-ID"/>
        </w:rPr>
        <w:t>.</w:t>
      </w:r>
    </w:p>
    <w:p w14:paraId="51D01A78" w14:textId="45EB23EF" w:rsidR="00774E5A" w:rsidRDefault="00774E5A">
      <w:pPr>
        <w:rPr>
          <w:lang w:val="id-ID"/>
        </w:rPr>
        <w:sectPr w:rsidR="00774E5A" w:rsidSect="006F1540">
          <w:headerReference w:type="default" r:id="rId92"/>
          <w:footerReference w:type="default" r:id="rId93"/>
          <w:pgSz w:w="11906" w:h="16838" w:code="9"/>
          <w:pgMar w:top="2268" w:right="1701" w:bottom="1701" w:left="2268" w:header="708" w:footer="708" w:gutter="0"/>
          <w:cols w:space="708"/>
          <w:docGrid w:linePitch="360"/>
        </w:sectPr>
      </w:pPr>
    </w:p>
    <w:p w14:paraId="23E63E19" w14:textId="7ACF04AA" w:rsidR="00B84EF0" w:rsidRPr="00BF79DB" w:rsidRDefault="00BF79DB">
      <w:pPr>
        <w:pStyle w:val="ListParagraph"/>
        <w:numPr>
          <w:ilvl w:val="0"/>
          <w:numId w:val="26"/>
        </w:numPr>
        <w:spacing w:before="0"/>
        <w:ind w:left="709"/>
        <w:rPr>
          <w:lang w:val="id-ID"/>
        </w:rPr>
      </w:pPr>
      <w:r>
        <w:rPr>
          <w:noProof/>
        </w:rPr>
        <w:lastRenderedPageBreak/>
        <w:drawing>
          <wp:anchor distT="0" distB="0" distL="114300" distR="114300" simplePos="0" relativeHeight="251641856" behindDoc="0" locked="0" layoutInCell="1" allowOverlap="1" wp14:anchorId="7D2FACAD" wp14:editId="6647B20F">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4">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1792D181" w:rsidR="000412FC" w:rsidRPr="000412FC" w:rsidRDefault="00BF79DB" w:rsidP="00D34F73">
      <w:pPr>
        <w:pStyle w:val="ListParagraph"/>
        <w:spacing w:before="0" w:line="480" w:lineRule="auto"/>
        <w:ind w:left="0"/>
        <w:rPr>
          <w:lang w:val="id-ID"/>
        </w:rPr>
      </w:pPr>
      <w:r w:rsidRPr="008566B9">
        <w:rPr>
          <w:lang w:val="id-ID"/>
        </w:rPr>
        <w:t xml:space="preserve">Gambar </w:t>
      </w:r>
      <w:r w:rsidR="00BF55EB">
        <w:rPr>
          <w:lang w:val="id-ID"/>
        </w:rPr>
        <w:t>diatas</w:t>
      </w:r>
      <w:r w:rsidRPr="008566B9">
        <w:rPr>
          <w:lang w:val="id-ID"/>
        </w:rPr>
        <w:t xml:space="preserve">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pPr>
        <w:pStyle w:val="ListParagraph"/>
        <w:numPr>
          <w:ilvl w:val="0"/>
          <w:numId w:val="26"/>
        </w:numPr>
        <w:spacing w:before="0"/>
        <w:ind w:left="709"/>
        <w:rPr>
          <w:lang w:val="id-ID"/>
        </w:rPr>
      </w:pPr>
      <w:r>
        <w:rPr>
          <w:noProof/>
          <w:lang w:val="id-ID"/>
        </w:rPr>
        <w:drawing>
          <wp:anchor distT="0" distB="0" distL="114300" distR="114300" simplePos="0" relativeHeight="251646976" behindDoc="0" locked="0" layoutInCell="1" allowOverlap="1" wp14:anchorId="17743004" wp14:editId="61AF6903">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5"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0E90C47C" w:rsidR="00B51BED" w:rsidRPr="00A61311" w:rsidRDefault="00B014B1" w:rsidP="00D34F73">
      <w:pPr>
        <w:spacing w:before="0" w:line="480" w:lineRule="auto"/>
        <w:rPr>
          <w:lang w:val="id-ID"/>
        </w:rPr>
      </w:pPr>
      <w:r w:rsidRPr="000412FC">
        <w:rPr>
          <w:lang w:val="id-ID"/>
        </w:rPr>
        <w:t xml:space="preserve">Gambar </w:t>
      </w:r>
      <w:r w:rsidR="00BF55EB">
        <w:rPr>
          <w:lang w:val="id-ID"/>
        </w:rPr>
        <w:t>diatas</w:t>
      </w:r>
      <w:r w:rsidRPr="000412FC">
        <w:rPr>
          <w:lang w:val="id-ID"/>
        </w:rPr>
        <w:t xml:space="preserve">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6"/>
        </w:numPr>
        <w:spacing w:before="0"/>
        <w:ind w:left="709"/>
        <w:rPr>
          <w:lang w:val="id-ID"/>
        </w:rPr>
      </w:pPr>
      <w:r>
        <w:rPr>
          <w:noProof/>
        </w:rPr>
        <w:lastRenderedPageBreak/>
        <w:drawing>
          <wp:anchor distT="0" distB="0" distL="114300" distR="114300" simplePos="0" relativeHeight="251643904" behindDoc="0" locked="0" layoutInCell="1" allowOverlap="1" wp14:anchorId="7029821C" wp14:editId="45E8B8FE">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27D9635A" w:rsidR="00E05697" w:rsidRPr="00E05697" w:rsidRDefault="00E05697" w:rsidP="00D34F73">
      <w:pPr>
        <w:spacing w:before="0" w:after="0" w:line="480" w:lineRule="auto"/>
        <w:rPr>
          <w:lang w:val="id-ID"/>
        </w:rPr>
      </w:pPr>
      <w:r w:rsidRPr="00E05697">
        <w:rPr>
          <w:lang w:val="id-ID"/>
        </w:rPr>
        <w:t xml:space="preserve">Gambar </w:t>
      </w:r>
      <w:r w:rsidR="00BF55EB">
        <w:rPr>
          <w:lang w:val="id-ID"/>
        </w:rPr>
        <w:t>diatas</w:t>
      </w:r>
      <w:r w:rsidRPr="00E05697">
        <w:rPr>
          <w:lang w:val="id-ID"/>
        </w:rPr>
        <w:t xml:space="preserve">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D34F73">
      <w:pPr>
        <w:pStyle w:val="ListParagraph"/>
        <w:numPr>
          <w:ilvl w:val="0"/>
          <w:numId w:val="26"/>
        </w:numPr>
        <w:spacing w:before="0" w:after="0"/>
        <w:ind w:left="709"/>
        <w:rPr>
          <w:lang w:val="id-ID"/>
        </w:rPr>
      </w:pPr>
      <w:r>
        <w:rPr>
          <w:noProof/>
        </w:rPr>
        <w:drawing>
          <wp:anchor distT="0" distB="0" distL="114300" distR="114300" simplePos="0" relativeHeight="251651072" behindDoc="0" locked="0" layoutInCell="1" allowOverlap="1" wp14:anchorId="39C42067" wp14:editId="63DE4950">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EB5BD3">
      <w:pPr>
        <w:pStyle w:val="ListParagraph"/>
        <w:spacing w:before="0" w:line="480" w:lineRule="auto"/>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7E84B1BC" w:rsidR="00CA402F" w:rsidRPr="0086248B" w:rsidRDefault="00FF661F" w:rsidP="00D34F73">
      <w:pPr>
        <w:pStyle w:val="ListParagraph"/>
        <w:spacing w:before="0" w:line="480" w:lineRule="auto"/>
        <w:ind w:left="0"/>
        <w:rPr>
          <w:lang w:val="id-ID"/>
        </w:rPr>
      </w:pPr>
      <w:r w:rsidRPr="00FF661F">
        <w:rPr>
          <w:lang w:val="id-ID"/>
        </w:rPr>
        <w:t xml:space="preserve">Gambar </w:t>
      </w:r>
      <w:r w:rsidR="00BF55EB">
        <w:rPr>
          <w:lang w:val="id-ID"/>
        </w:rPr>
        <w:t>diatas</w:t>
      </w:r>
      <w:r w:rsidRPr="00FF661F">
        <w:rPr>
          <w:lang w:val="id-ID"/>
        </w:rPr>
        <w:t xml:space="preserve">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pPr>
        <w:pStyle w:val="ListParagraph"/>
        <w:numPr>
          <w:ilvl w:val="0"/>
          <w:numId w:val="26"/>
        </w:numPr>
        <w:spacing w:before="0"/>
        <w:ind w:left="709"/>
        <w:rPr>
          <w:lang w:val="id-ID"/>
        </w:rPr>
      </w:pPr>
      <w:r>
        <w:rPr>
          <w:noProof/>
        </w:rPr>
        <w:lastRenderedPageBreak/>
        <w:drawing>
          <wp:anchor distT="0" distB="0" distL="114300" distR="114300" simplePos="0" relativeHeight="251639808" behindDoc="0" locked="0" layoutInCell="1" allowOverlap="1" wp14:anchorId="2E85AD99" wp14:editId="5E94FCBF">
            <wp:simplePos x="0" y="0"/>
            <wp:positionH relativeFrom="column">
              <wp:posOffset>-1270</wp:posOffset>
            </wp:positionH>
            <wp:positionV relativeFrom="paragraph">
              <wp:posOffset>405130</wp:posOffset>
            </wp:positionV>
            <wp:extent cx="5055870" cy="298005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1245" t="1" r="2348" b="977"/>
                    <a:stretch/>
                  </pic:blipFill>
                  <pic:spPr bwMode="auto">
                    <a:xfrm>
                      <a:off x="0" y="0"/>
                      <a:ext cx="5055870" cy="2980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7161F647"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w:t>
      </w:r>
      <w:r w:rsidR="00A54B5D">
        <w:rPr>
          <w:lang w:val="id-ID"/>
        </w:rPr>
        <w:t>t</w:t>
      </w:r>
      <w:r w:rsidR="005B40E3">
        <w:rPr>
          <w:lang w:val="id-ID"/>
        </w:rPr>
        <w:t>entu yang lebih detail</w:t>
      </w:r>
      <w:r w:rsidRPr="00FF661F">
        <w:rPr>
          <w:lang w:val="id-ID"/>
        </w:rPr>
        <w:t>.</w:t>
      </w:r>
    </w:p>
    <w:p w14:paraId="1DED9314" w14:textId="6BCF5054" w:rsidR="00FF661F" w:rsidRPr="00D43882" w:rsidRDefault="00D43882">
      <w:pPr>
        <w:pStyle w:val="ListParagraph"/>
        <w:numPr>
          <w:ilvl w:val="0"/>
          <w:numId w:val="26"/>
        </w:numPr>
        <w:spacing w:before="0"/>
        <w:ind w:left="709"/>
        <w:rPr>
          <w:lang w:val="id-ID"/>
        </w:rPr>
      </w:pPr>
      <w:r>
        <w:rPr>
          <w:noProof/>
        </w:rPr>
        <w:drawing>
          <wp:anchor distT="0" distB="0" distL="114300" distR="114300" simplePos="0" relativeHeight="251640832" behindDoc="0" locked="0" layoutInCell="1" allowOverlap="1" wp14:anchorId="2247F99A" wp14:editId="14B10634">
            <wp:simplePos x="0" y="0"/>
            <wp:positionH relativeFrom="column">
              <wp:posOffset>-1270</wp:posOffset>
            </wp:positionH>
            <wp:positionV relativeFrom="paragraph">
              <wp:posOffset>389890</wp:posOffset>
            </wp:positionV>
            <wp:extent cx="5055870" cy="231965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795" r="2114" b="1899"/>
                    <a:stretch/>
                  </pic:blipFill>
                  <pic:spPr bwMode="auto">
                    <a:xfrm>
                      <a:off x="0" y="0"/>
                      <a:ext cx="5055870" cy="2319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7E41FB80"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6"/>
        </w:numPr>
        <w:spacing w:before="0"/>
        <w:ind w:left="709"/>
        <w:rPr>
          <w:lang w:val="id-ID"/>
        </w:rPr>
      </w:pPr>
      <w:r>
        <w:rPr>
          <w:noProof/>
        </w:rPr>
        <w:lastRenderedPageBreak/>
        <w:drawing>
          <wp:anchor distT="0" distB="0" distL="114300" distR="114300" simplePos="0" relativeHeight="251642880" behindDoc="0" locked="0" layoutInCell="1" allowOverlap="1" wp14:anchorId="1A6D8655" wp14:editId="6786D9FD">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592E5B1F"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 </w:t>
      </w:r>
      <w:r w:rsidR="00CA3D9F">
        <w:rPr>
          <w:lang w:val="id-ID"/>
        </w:rPr>
        <w:t xml:space="preserve">untuk melihat semua barang yang masuk di toko dan dapat dilihat berdasarkan </w:t>
      </w:r>
      <w:r w:rsidR="00816AA6">
        <w:rPr>
          <w:lang w:val="id-ID"/>
        </w:rPr>
        <w:t>periode</w:t>
      </w:r>
      <w:r w:rsidR="00CA3D9F">
        <w:rPr>
          <w:lang w:val="id-ID"/>
        </w:rPr>
        <w:t xml:space="preserve"> waktu yang diatur</w:t>
      </w:r>
      <w:r w:rsidRPr="00FF661F">
        <w:rPr>
          <w:lang w:val="id-ID"/>
        </w:rPr>
        <w:t>.</w:t>
      </w:r>
    </w:p>
    <w:p w14:paraId="775FE9AF" w14:textId="2BD750D4" w:rsidR="00ED2EB7" w:rsidRPr="00ED2EB7" w:rsidRDefault="00ED2EB7">
      <w:pPr>
        <w:pStyle w:val="ListParagraph"/>
        <w:numPr>
          <w:ilvl w:val="0"/>
          <w:numId w:val="26"/>
        </w:numPr>
        <w:spacing w:before="0"/>
        <w:ind w:left="709"/>
        <w:rPr>
          <w:lang w:val="id-ID"/>
        </w:rPr>
      </w:pPr>
      <w:r>
        <w:rPr>
          <w:noProof/>
        </w:rPr>
        <w:drawing>
          <wp:anchor distT="0" distB="0" distL="114300" distR="114300" simplePos="0" relativeHeight="251644928" behindDoc="0" locked="0" layoutInCell="1" allowOverlap="1" wp14:anchorId="7C666B8C" wp14:editId="485ED8D9">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1F626878" w14:textId="2CAF2F0F" w:rsidR="00ED2EB7"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C32104">
        <w:rPr>
          <w:lang w:val="id-ID"/>
        </w:rPr>
        <w:t>untuk melihat kategori barang yang ada dan berapa jumlah barang setiap kategori</w:t>
      </w:r>
      <w:r w:rsidRPr="00FF661F">
        <w:rPr>
          <w:lang w:val="id-ID"/>
        </w:rPr>
        <w:t>.</w:t>
      </w:r>
    </w:p>
    <w:p w14:paraId="32B511A2" w14:textId="5E475EA3" w:rsidR="00FF661F" w:rsidRPr="00ED2EB7" w:rsidRDefault="00ED2EB7">
      <w:pPr>
        <w:pStyle w:val="ListParagraph"/>
        <w:numPr>
          <w:ilvl w:val="0"/>
          <w:numId w:val="26"/>
        </w:numPr>
        <w:spacing w:before="0"/>
        <w:ind w:left="709"/>
        <w:rPr>
          <w:lang w:val="id-ID"/>
        </w:rPr>
      </w:pPr>
      <w:r>
        <w:rPr>
          <w:noProof/>
        </w:rPr>
        <w:lastRenderedPageBreak/>
        <w:drawing>
          <wp:anchor distT="0" distB="0" distL="114300" distR="114300" simplePos="0" relativeHeight="251650048" behindDoc="0" locked="0" layoutInCell="1" allowOverlap="1" wp14:anchorId="66A068C6" wp14:editId="301E4A5C">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273B9F11"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Pr="00FF661F">
        <w:rPr>
          <w:lang w:val="id-ID"/>
        </w:rPr>
        <w:t>.</w:t>
      </w:r>
    </w:p>
    <w:p w14:paraId="1E0368B1" w14:textId="4BBED90D" w:rsidR="00FF661F" w:rsidRPr="005C6EAB" w:rsidRDefault="00EB5BD3" w:rsidP="00EB5BD3">
      <w:pPr>
        <w:pStyle w:val="ListParagraph"/>
        <w:numPr>
          <w:ilvl w:val="0"/>
          <w:numId w:val="26"/>
        </w:numPr>
        <w:spacing w:before="0" w:after="0"/>
        <w:ind w:left="709"/>
        <w:rPr>
          <w:lang w:val="id-ID"/>
        </w:rPr>
      </w:pPr>
      <w:r>
        <w:rPr>
          <w:noProof/>
        </w:rPr>
        <w:drawing>
          <wp:anchor distT="0" distB="0" distL="114300" distR="114300" simplePos="0" relativeHeight="251656192" behindDoc="0" locked="0" layoutInCell="1" allowOverlap="1" wp14:anchorId="0C220CEF" wp14:editId="75D8A31C">
            <wp:simplePos x="0" y="0"/>
            <wp:positionH relativeFrom="column">
              <wp:posOffset>-4445</wp:posOffset>
            </wp:positionH>
            <wp:positionV relativeFrom="paragraph">
              <wp:posOffset>4222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Perbandingan </w:t>
      </w:r>
      <w:r w:rsidR="00022416"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6251B1A4" w14:textId="03750911" w:rsidR="005C6EAB"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 </w:t>
      </w:r>
      <w:r w:rsidR="00147CA6">
        <w:rPr>
          <w:lang w:val="id-ID"/>
        </w:rPr>
        <w:t>untuk melihat perbandinga</w:t>
      </w:r>
      <w:r w:rsidR="001A5F9E">
        <w:rPr>
          <w:lang w:val="id-ID"/>
        </w:rPr>
        <w:t>n</w:t>
      </w:r>
      <w:r w:rsidR="00147CA6">
        <w:rPr>
          <w:lang w:val="id-ID"/>
        </w:rPr>
        <w:t xml:space="preserve"> setiap </w:t>
      </w:r>
      <w:r w:rsidR="00147CA6" w:rsidRPr="00147CA6">
        <w:rPr>
          <w:i/>
          <w:iCs/>
          <w:lang w:val="id-ID"/>
        </w:rPr>
        <w:t>supplier</w:t>
      </w:r>
      <w:r w:rsidR="00147CA6">
        <w:rPr>
          <w:lang w:val="id-ID"/>
        </w:rPr>
        <w:t xml:space="preserve"> berdasarkan da</w:t>
      </w:r>
      <w:r w:rsidR="007F3631">
        <w:rPr>
          <w:lang w:val="id-ID"/>
        </w:rPr>
        <w:t>t</w:t>
      </w:r>
      <w:r w:rsidR="00147CA6">
        <w:rPr>
          <w:lang w:val="id-ID"/>
        </w:rPr>
        <w:t>a pemesanan yang telah dilakukan</w:t>
      </w:r>
      <w:r w:rsidRPr="00FF661F">
        <w:rPr>
          <w:lang w:val="id-ID"/>
        </w:rPr>
        <w:t>.</w:t>
      </w:r>
    </w:p>
    <w:p w14:paraId="3902C455" w14:textId="7B97F872" w:rsidR="00FF661F" w:rsidRPr="005C6EAB" w:rsidRDefault="005C6EAB">
      <w:pPr>
        <w:pStyle w:val="ListParagraph"/>
        <w:numPr>
          <w:ilvl w:val="0"/>
          <w:numId w:val="26"/>
        </w:numPr>
        <w:spacing w:before="0"/>
        <w:ind w:left="709"/>
        <w:rPr>
          <w:lang w:val="id-ID"/>
        </w:rPr>
      </w:pPr>
      <w:r>
        <w:rPr>
          <w:noProof/>
        </w:rPr>
        <w:lastRenderedPageBreak/>
        <w:drawing>
          <wp:anchor distT="0" distB="0" distL="114300" distR="114300" simplePos="0" relativeHeight="251653120" behindDoc="0" locked="0" layoutInCell="1" allowOverlap="1" wp14:anchorId="2858B46B" wp14:editId="4032861A">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1F9CB9B2" w:rsidR="00FF661F" w:rsidRPr="00FF661F" w:rsidRDefault="00FF661F" w:rsidP="00EB5BD3">
      <w:pPr>
        <w:spacing w:before="0" w:after="0" w:line="480" w:lineRule="auto"/>
        <w:rPr>
          <w:lang w:val="id-ID"/>
        </w:rPr>
      </w:pPr>
      <w:r w:rsidRPr="00FF661F">
        <w:rPr>
          <w:lang w:val="id-ID"/>
        </w:rPr>
        <w:t xml:space="preserve">Gambar </w:t>
      </w:r>
      <w:r w:rsidR="00BF55EB">
        <w:rPr>
          <w:lang w:val="id-ID"/>
        </w:rPr>
        <w:t>diatas</w:t>
      </w:r>
      <w:r w:rsidRPr="00FF661F">
        <w:rPr>
          <w:lang w:val="id-ID"/>
        </w:rPr>
        <w:t xml:space="preserve">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 xml:space="preserve">yang dapat dilihat berdasarkan </w:t>
      </w:r>
      <w:r w:rsidR="00816AA6">
        <w:rPr>
          <w:lang w:val="id-ID"/>
        </w:rPr>
        <w:t>periode</w:t>
      </w:r>
      <w:r w:rsidR="00BF4AAC">
        <w:rPr>
          <w:lang w:val="id-ID"/>
        </w:rPr>
        <w:t xml:space="preserve"> yang ditetapkan</w:t>
      </w:r>
      <w:r w:rsidRPr="00FF661F">
        <w:rPr>
          <w:lang w:val="id-ID"/>
        </w:rPr>
        <w:t>.</w:t>
      </w:r>
    </w:p>
    <w:p w14:paraId="7E04E13A" w14:textId="4909CDE6" w:rsidR="00FF661F" w:rsidRPr="005C6EAB" w:rsidRDefault="005C6EAB">
      <w:pPr>
        <w:pStyle w:val="ListParagraph"/>
        <w:numPr>
          <w:ilvl w:val="0"/>
          <w:numId w:val="26"/>
        </w:numPr>
        <w:spacing w:before="0"/>
        <w:ind w:left="709"/>
        <w:rPr>
          <w:lang w:val="id-ID"/>
        </w:rPr>
      </w:pPr>
      <w:r>
        <w:rPr>
          <w:noProof/>
        </w:rPr>
        <w:drawing>
          <wp:anchor distT="0" distB="0" distL="114300" distR="114300" simplePos="0" relativeHeight="251655168" behindDoc="0" locked="0" layoutInCell="1" allowOverlap="1" wp14:anchorId="57B9BDDA" wp14:editId="1A236693">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5F422C3D" w:rsidR="00FF661F" w:rsidRPr="00FF661F" w:rsidRDefault="00FF661F" w:rsidP="00EB5BD3">
      <w:pPr>
        <w:spacing w:before="0" w:line="480" w:lineRule="auto"/>
        <w:rPr>
          <w:lang w:val="id-ID"/>
        </w:rPr>
      </w:pPr>
      <w:r w:rsidRPr="00FF661F">
        <w:rPr>
          <w:lang w:val="id-ID"/>
        </w:rPr>
        <w:t xml:space="preserve">Gambar </w:t>
      </w:r>
      <w:r w:rsidR="00BF55EB">
        <w:rPr>
          <w:lang w:val="id-ID"/>
        </w:rPr>
        <w:t>diatas</w:t>
      </w:r>
      <w:r w:rsidRPr="00FF661F">
        <w:rPr>
          <w:lang w:val="id-ID"/>
        </w:rPr>
        <w:t xml:space="preserve"> merupakan tampilan halaman</w:t>
      </w:r>
      <w:r w:rsidR="00BF4AAC">
        <w:rPr>
          <w:lang w:val="id-ID"/>
        </w:rPr>
        <w:t xml:space="preserve"> untuk</w:t>
      </w:r>
      <w:r w:rsidRPr="00FF661F">
        <w:rPr>
          <w:lang w:val="id-ID"/>
        </w:rPr>
        <w:t xml:space="preserve"> </w:t>
      </w:r>
      <w:r w:rsidR="00BF4AAC">
        <w:rPr>
          <w:lang w:val="id-ID"/>
        </w:rPr>
        <w:t xml:space="preserve">melihat produk yang paling banyak terjual pada </w:t>
      </w:r>
      <w:r w:rsidR="00816AA6">
        <w:rPr>
          <w:lang w:val="id-ID"/>
        </w:rPr>
        <w:t>periode</w:t>
      </w:r>
      <w:r w:rsidR="00BF4AAC">
        <w:rPr>
          <w:lang w:val="id-ID"/>
        </w:rPr>
        <w:t xml:space="preserve"> tertentu dan dapat dilihat dalam bentuk grafik</w:t>
      </w:r>
      <w:r w:rsidRPr="00FF661F">
        <w:rPr>
          <w:lang w:val="id-ID"/>
        </w:rPr>
        <w:t>.</w:t>
      </w:r>
    </w:p>
    <w:p w14:paraId="61693939" w14:textId="1C57EE09" w:rsidR="00736B7C" w:rsidRPr="005F1339" w:rsidRDefault="005F1339">
      <w:pPr>
        <w:pStyle w:val="ListParagraph"/>
        <w:numPr>
          <w:ilvl w:val="0"/>
          <w:numId w:val="26"/>
        </w:numPr>
        <w:spacing w:before="0"/>
        <w:ind w:left="709"/>
        <w:rPr>
          <w:lang w:val="id-ID"/>
        </w:rPr>
      </w:pPr>
      <w:r>
        <w:rPr>
          <w:noProof/>
        </w:rPr>
        <w:lastRenderedPageBreak/>
        <w:drawing>
          <wp:anchor distT="0" distB="0" distL="114300" distR="114300" simplePos="0" relativeHeight="251657216" behindDoc="0" locked="0" layoutInCell="1" allowOverlap="1" wp14:anchorId="41B4D283" wp14:editId="5B22D9F6">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31A4275A"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00BF4AAC" w:rsidRPr="00FF661F">
        <w:rPr>
          <w:lang w:val="id-ID"/>
        </w:rPr>
        <w:t xml:space="preserve"> merupakan tampilan halaman</w:t>
      </w:r>
      <w:r w:rsidR="00BF4AAC">
        <w:rPr>
          <w:lang w:val="id-ID"/>
        </w:rPr>
        <w:t xml:space="preserve"> untuk</w:t>
      </w:r>
      <w:r w:rsidR="00BF4AAC" w:rsidRPr="00FF661F">
        <w:rPr>
          <w:lang w:val="id-ID"/>
        </w:rPr>
        <w:t xml:space="preserve"> </w:t>
      </w:r>
      <w:r w:rsidR="00BF4AAC">
        <w:rPr>
          <w:lang w:val="id-ID"/>
        </w:rPr>
        <w:t xml:space="preserve">melihat kategori yang paling banyak terjual pada </w:t>
      </w:r>
      <w:r w:rsidR="00816AA6">
        <w:rPr>
          <w:lang w:val="id-ID"/>
        </w:rPr>
        <w:t>periode</w:t>
      </w:r>
      <w:r w:rsidR="00BF4AAC">
        <w:rPr>
          <w:lang w:val="id-ID"/>
        </w:rPr>
        <w:t xml:space="preserve"> tertentu dan dapat dilihat dalam bentuk grafik</w:t>
      </w:r>
      <w:r w:rsidRPr="00736B7C">
        <w:rPr>
          <w:lang w:val="id-ID"/>
        </w:rPr>
        <w:t>.</w:t>
      </w:r>
    </w:p>
    <w:p w14:paraId="1605B929" w14:textId="305CB26C" w:rsidR="00736B7C" w:rsidRPr="005F1339" w:rsidRDefault="005F1339" w:rsidP="00EB5BD3">
      <w:pPr>
        <w:pStyle w:val="ListParagraph"/>
        <w:numPr>
          <w:ilvl w:val="0"/>
          <w:numId w:val="26"/>
        </w:numPr>
        <w:spacing w:before="0" w:after="0"/>
        <w:ind w:left="709"/>
        <w:rPr>
          <w:lang w:val="id-ID"/>
        </w:rPr>
      </w:pPr>
      <w:r>
        <w:rPr>
          <w:noProof/>
        </w:rPr>
        <w:drawing>
          <wp:anchor distT="0" distB="0" distL="114300" distR="114300" simplePos="0" relativeHeight="251658240" behindDoc="0" locked="0" layoutInCell="1" allowOverlap="1" wp14:anchorId="281BF979" wp14:editId="0ECB80F1">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1D0DBA02" w:rsidR="00736B7C"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6"/>
        </w:numPr>
        <w:spacing w:before="0"/>
        <w:ind w:left="709"/>
        <w:rPr>
          <w:lang w:val="id-ID"/>
        </w:rPr>
      </w:pPr>
      <w:r>
        <w:rPr>
          <w:noProof/>
        </w:rPr>
        <w:lastRenderedPageBreak/>
        <w:drawing>
          <wp:anchor distT="0" distB="0" distL="114300" distR="114300" simplePos="0" relativeHeight="251659264" behindDoc="0" locked="0" layoutInCell="1" allowOverlap="1" wp14:anchorId="016C3C15" wp14:editId="631093EC">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17F1AF05" w:rsidR="00736B7C" w:rsidRPr="00736B7C" w:rsidRDefault="00736B7C" w:rsidP="00EB5BD3">
      <w:pPr>
        <w:spacing w:before="0" w:after="0" w:line="480" w:lineRule="auto"/>
        <w:rPr>
          <w:lang w:val="id-ID"/>
        </w:rPr>
      </w:pPr>
      <w:r w:rsidRPr="00736B7C">
        <w:rPr>
          <w:lang w:val="id-ID"/>
        </w:rPr>
        <w:t xml:space="preserve">Gambar </w:t>
      </w:r>
      <w:r w:rsidR="00BF55EB">
        <w:rPr>
          <w:lang w:val="id-ID"/>
        </w:rPr>
        <w:t>diatas</w:t>
      </w:r>
      <w:r w:rsidRPr="00736B7C">
        <w:rPr>
          <w:lang w:val="id-ID"/>
        </w:rPr>
        <w:t xml:space="preserve"> merupakan halaman </w:t>
      </w:r>
      <w:r w:rsidR="00AE4769">
        <w:rPr>
          <w:lang w:val="id-ID"/>
        </w:rPr>
        <w:t xml:space="preserve">untuk menampilkan data transaksi penjualan sesuai </w:t>
      </w:r>
      <w:r w:rsidR="00816AA6">
        <w:rPr>
          <w:lang w:val="id-ID"/>
        </w:rPr>
        <w:t>periode</w:t>
      </w:r>
      <w:r w:rsidR="00AE4769">
        <w:rPr>
          <w:lang w:val="id-ID"/>
        </w:rPr>
        <w:t xml:space="preserve"> yang ditetapkan</w:t>
      </w:r>
      <w:r w:rsidRPr="00736B7C">
        <w:rPr>
          <w:lang w:val="id-ID"/>
        </w:rPr>
        <w:t>.</w:t>
      </w:r>
    </w:p>
    <w:p w14:paraId="753F584A" w14:textId="3428C01A" w:rsidR="001A347E" w:rsidRPr="001A347E" w:rsidRDefault="001A347E">
      <w:pPr>
        <w:pStyle w:val="ListParagraph"/>
        <w:numPr>
          <w:ilvl w:val="0"/>
          <w:numId w:val="26"/>
        </w:numPr>
        <w:spacing w:before="0"/>
        <w:ind w:left="709"/>
        <w:rPr>
          <w:lang w:val="id-ID"/>
        </w:rPr>
      </w:pPr>
      <w:r>
        <w:rPr>
          <w:noProof/>
        </w:rPr>
        <w:drawing>
          <wp:anchor distT="0" distB="0" distL="114300" distR="114300" simplePos="0" relativeHeight="251661312" behindDoc="0" locked="0" layoutInCell="1" allowOverlap="1" wp14:anchorId="15E18272" wp14:editId="0E07B19C">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7556AA5A"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w:t>
      </w:r>
      <w:r w:rsidR="00EC4273">
        <w:rPr>
          <w:szCs w:val="24"/>
          <w:lang w:val="id-ID"/>
        </w:rPr>
        <w:t>7</w:t>
      </w:r>
      <w:r w:rsidRPr="00736B7C">
        <w:rPr>
          <w:szCs w:val="24"/>
          <w:lang w:val="id-ID"/>
        </w:rPr>
        <w:t xml:space="preserve"> Tampilan </w:t>
      </w:r>
      <w:r w:rsidR="00F74E83">
        <w:rPr>
          <w:lang w:val="id-ID"/>
        </w:rPr>
        <w:t xml:space="preserve">Halaman </w:t>
      </w:r>
      <w:r w:rsidR="00EC4273" w:rsidRPr="00EC4273">
        <w:rPr>
          <w:lang w:val="id-ID"/>
        </w:rPr>
        <w:t>Data Keuangan</w:t>
      </w:r>
    </w:p>
    <w:p w14:paraId="41C72286" w14:textId="3B7F1BC8" w:rsidR="00C21F9B" w:rsidRPr="00736B7C" w:rsidRDefault="00736B7C" w:rsidP="00EB5BD3">
      <w:pPr>
        <w:spacing w:before="0" w:line="480" w:lineRule="auto"/>
        <w:rPr>
          <w:lang w:val="id-ID"/>
        </w:rPr>
      </w:pPr>
      <w:r w:rsidRPr="00736B7C">
        <w:rPr>
          <w:lang w:val="id-ID"/>
        </w:rPr>
        <w:t xml:space="preserve">Gambar </w:t>
      </w:r>
      <w:r w:rsidR="00BF55EB">
        <w:rPr>
          <w:lang w:val="id-ID"/>
        </w:rPr>
        <w:t>diatas</w:t>
      </w:r>
      <w:r w:rsidRPr="00736B7C">
        <w:rPr>
          <w:lang w:val="id-ID"/>
        </w:rPr>
        <w:t xml:space="preserve"> merupakan tampilan halaman </w:t>
      </w:r>
      <w:r w:rsidR="00AE4769">
        <w:rPr>
          <w:lang w:val="id-ID"/>
        </w:rPr>
        <w:t>untuk melihat data keuangan toko sesuai</w:t>
      </w:r>
      <w:r w:rsidR="00677EE0">
        <w:rPr>
          <w:lang w:val="id-ID"/>
        </w:rPr>
        <w:t xml:space="preserve"> modul dan</w:t>
      </w:r>
      <w:r w:rsidR="00AE4769">
        <w:rPr>
          <w:lang w:val="id-ID"/>
        </w:rPr>
        <w:t xml:space="preserve"> </w:t>
      </w:r>
      <w:r w:rsidR="00816AA6">
        <w:rPr>
          <w:lang w:val="id-ID"/>
        </w:rPr>
        <w:t>periode</w:t>
      </w:r>
      <w:r w:rsidR="00AE4769">
        <w:rPr>
          <w:lang w:val="id-ID"/>
        </w:rPr>
        <w:t xml:space="preserve"> yang diatur</w:t>
      </w:r>
      <w:r w:rsidRPr="00736B7C">
        <w:rPr>
          <w:lang w:val="id-ID"/>
        </w:rPr>
        <w:t>.</w:t>
      </w:r>
    </w:p>
    <w:p w14:paraId="7D8170F4" w14:textId="1FAF19A6" w:rsidR="002E3B09" w:rsidRPr="008566B9" w:rsidRDefault="002E3B09">
      <w:pPr>
        <w:pStyle w:val="Heading2"/>
        <w:numPr>
          <w:ilvl w:val="0"/>
          <w:numId w:val="25"/>
        </w:numPr>
        <w:spacing w:before="0"/>
        <w:ind w:left="426"/>
        <w:rPr>
          <w:rFonts w:ascii="Times New Roman" w:hAnsi="Times New Roman"/>
          <w:b/>
          <w:color w:val="auto"/>
          <w:sz w:val="24"/>
          <w:lang w:val="id-ID"/>
        </w:rPr>
      </w:pPr>
      <w:bookmarkStart w:id="76" w:name="_Toc98667412"/>
      <w:r w:rsidRPr="008566B9">
        <w:rPr>
          <w:rFonts w:ascii="Times New Roman" w:hAnsi="Times New Roman"/>
          <w:b/>
          <w:color w:val="auto"/>
          <w:sz w:val="24"/>
          <w:lang w:val="id-ID"/>
        </w:rPr>
        <w:lastRenderedPageBreak/>
        <w:t>Implementasi Algoritma</w:t>
      </w:r>
      <w:bookmarkEnd w:id="76"/>
    </w:p>
    <w:p w14:paraId="57D31668" w14:textId="2D107924" w:rsidR="009875E9" w:rsidRDefault="00210052" w:rsidP="00EB5BD3">
      <w:pPr>
        <w:spacing w:line="480" w:lineRule="auto"/>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 xml:space="preserve">dilakukan perhitungan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 xml:space="preserve">data penjualan produk untuk </w:t>
      </w:r>
      <w:r w:rsidR="00816AA6">
        <w:rPr>
          <w:rFonts w:cstheme="majorBidi"/>
          <w:color w:val="000000"/>
          <w:szCs w:val="24"/>
          <w:lang w:val="id-ID"/>
        </w:rPr>
        <w:t>pe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74470" w:rsidRPr="00E74470">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w:t>
      </w:r>
      <w:r w:rsidR="001A5F9E">
        <w:rPr>
          <w:rFonts w:cstheme="majorBidi"/>
          <w:color w:val="000000"/>
          <w:szCs w:val="24"/>
          <w:lang w:val="id-ID"/>
        </w:rPr>
        <w:t>e</w:t>
      </w:r>
      <w:r w:rsidR="00800009">
        <w:rPr>
          <w:rFonts w:cstheme="majorBidi"/>
          <w:color w:val="000000"/>
          <w:szCs w:val="24"/>
          <w:lang w:val="id-ID"/>
        </w:rPr>
        <w:t>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w:t>
      </w:r>
      <w:r w:rsidR="00816AA6">
        <w:rPr>
          <w:rFonts w:cstheme="majorBidi"/>
          <w:color w:val="000000"/>
          <w:szCs w:val="24"/>
          <w:lang w:val="id-ID"/>
        </w:rPr>
        <w:t>periode</w:t>
      </w:r>
      <w:r w:rsidR="00800009">
        <w:rPr>
          <w:rFonts w:cstheme="majorBidi"/>
          <w:color w:val="000000"/>
          <w:szCs w:val="24"/>
          <w:lang w:val="id-ID"/>
        </w:rPr>
        <w:t xml:space="preserv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7"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7"/>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7907B139" w:rsidR="008017D1" w:rsidRPr="000663C2" w:rsidRDefault="00816AA6"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6877F47D" w:rsidR="000663C2" w:rsidRPr="00994C41" w:rsidRDefault="00A71451" w:rsidP="00EB5BD3">
      <w:pPr>
        <w:spacing w:before="0" w:after="0" w:line="480" w:lineRule="auto"/>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w:t>
      </w:r>
      <w:r w:rsidR="00067DAE">
        <w:rPr>
          <w:lang w:val="id-ID"/>
        </w:rPr>
        <w:lastRenderedPageBreak/>
        <w:t xml:space="preserve">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816AA6">
        <w:rPr>
          <w:lang w:val="id-ID"/>
        </w:rPr>
        <w:t>Periode</w:t>
      </w:r>
      <w:r w:rsidR="00994C41">
        <w:rPr>
          <w:lang w:val="id-ID"/>
        </w:rPr>
        <w:t xml:space="preserv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63791B">
      <w:pPr>
        <w:pStyle w:val="Caption"/>
        <w:keepNext/>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51"/>
        <w:gridCol w:w="1095"/>
        <w:gridCol w:w="1416"/>
        <w:gridCol w:w="1416"/>
      </w:tblGrid>
      <w:tr w:rsidR="003A6630" w:rsidRPr="000663C2" w14:paraId="26D9F0BD" w14:textId="11E447C8" w:rsidTr="0063791B">
        <w:trPr>
          <w:trHeight w:val="363"/>
          <w:jc w:val="center"/>
        </w:trPr>
        <w:tc>
          <w:tcPr>
            <w:tcW w:w="1151" w:type="dxa"/>
            <w:vAlign w:val="center"/>
          </w:tcPr>
          <w:p w14:paraId="7CAD33D2" w14:textId="7575AACB"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w:t>
            </w:r>
          </w:p>
        </w:tc>
        <w:tc>
          <w:tcPr>
            <w:tcW w:w="1095" w:type="dxa"/>
            <w:vAlign w:val="center"/>
          </w:tcPr>
          <w:p w14:paraId="747A8AD9" w14:textId="591D659E"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Y</w:t>
            </w:r>
          </w:p>
        </w:tc>
        <w:tc>
          <w:tcPr>
            <w:tcW w:w="1416" w:type="dxa"/>
            <w:vAlign w:val="center"/>
          </w:tcPr>
          <w:p w14:paraId="1BAA0231" w14:textId="67B3E384" w:rsidR="003A6630" w:rsidRPr="0063791B" w:rsidRDefault="003A6630" w:rsidP="0063791B">
            <w:pPr>
              <w:spacing w:line="360" w:lineRule="auto"/>
              <w:jc w:val="center"/>
              <w:rPr>
                <w:rFonts w:ascii="Times New Roman" w:hAnsi="Times New Roman" w:cs="Times New Roman"/>
                <w:b/>
                <w:bCs/>
                <w:sz w:val="24"/>
                <w:szCs w:val="24"/>
                <w:lang w:val="id-ID"/>
              </w:rPr>
            </w:pPr>
            <w:r w:rsidRPr="0063791B">
              <w:rPr>
                <w:rFonts w:ascii="Times New Roman" w:hAnsi="Times New Roman" w:cs="Times New Roman"/>
                <w:b/>
                <w:bCs/>
                <w:i/>
                <w:iCs/>
                <w:sz w:val="24"/>
                <w:szCs w:val="24"/>
                <w:lang w:val="id-ID"/>
              </w:rPr>
              <w:t>X²</w:t>
            </w:r>
          </w:p>
        </w:tc>
        <w:tc>
          <w:tcPr>
            <w:tcW w:w="1416" w:type="dxa"/>
            <w:vAlign w:val="center"/>
          </w:tcPr>
          <w:p w14:paraId="7DA27E9F" w14:textId="55AB3A3D"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Y</w:t>
            </w:r>
          </w:p>
        </w:tc>
      </w:tr>
      <w:tr w:rsidR="00F75014" w:rsidRPr="000663C2" w14:paraId="3ACAA405" w14:textId="5DE09817" w:rsidTr="0063791B">
        <w:trPr>
          <w:trHeight w:val="363"/>
          <w:jc w:val="center"/>
        </w:trPr>
        <w:tc>
          <w:tcPr>
            <w:tcW w:w="1151" w:type="dxa"/>
            <w:vAlign w:val="center"/>
          </w:tcPr>
          <w:p w14:paraId="11F55A41"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w:t>
            </w:r>
          </w:p>
        </w:tc>
        <w:tc>
          <w:tcPr>
            <w:tcW w:w="1095" w:type="dxa"/>
            <w:vAlign w:val="center"/>
          </w:tcPr>
          <w:p w14:paraId="1DEF5BB6" w14:textId="2DC108E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0C94300E" w14:textId="4B01C8C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w:t>
            </w:r>
          </w:p>
        </w:tc>
        <w:tc>
          <w:tcPr>
            <w:tcW w:w="1416" w:type="dxa"/>
            <w:vAlign w:val="center"/>
          </w:tcPr>
          <w:p w14:paraId="0C378DCA" w14:textId="2D086425"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w:t>
            </w:r>
          </w:p>
        </w:tc>
      </w:tr>
      <w:tr w:rsidR="00F75014" w:rsidRPr="000663C2" w14:paraId="7EC60036" w14:textId="4A473348" w:rsidTr="0063791B">
        <w:trPr>
          <w:trHeight w:val="382"/>
          <w:jc w:val="center"/>
        </w:trPr>
        <w:tc>
          <w:tcPr>
            <w:tcW w:w="1151" w:type="dxa"/>
            <w:vAlign w:val="center"/>
          </w:tcPr>
          <w:p w14:paraId="0B031622"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2</w:t>
            </w:r>
          </w:p>
        </w:tc>
        <w:tc>
          <w:tcPr>
            <w:tcW w:w="1095" w:type="dxa"/>
            <w:vAlign w:val="center"/>
          </w:tcPr>
          <w:p w14:paraId="032427C0" w14:textId="0423EE5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1074C051" w14:textId="1E80A7F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w:t>
            </w:r>
          </w:p>
        </w:tc>
        <w:tc>
          <w:tcPr>
            <w:tcW w:w="1416" w:type="dxa"/>
            <w:vAlign w:val="center"/>
          </w:tcPr>
          <w:p w14:paraId="28873423" w14:textId="52E18B5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2</w:t>
            </w:r>
          </w:p>
        </w:tc>
      </w:tr>
      <w:tr w:rsidR="00F75014" w:rsidRPr="000663C2" w14:paraId="55561439" w14:textId="65E7FA87" w:rsidTr="0063791B">
        <w:trPr>
          <w:trHeight w:val="363"/>
          <w:jc w:val="center"/>
        </w:trPr>
        <w:tc>
          <w:tcPr>
            <w:tcW w:w="1151" w:type="dxa"/>
            <w:vAlign w:val="center"/>
          </w:tcPr>
          <w:p w14:paraId="0D0302FE"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3</w:t>
            </w:r>
          </w:p>
        </w:tc>
        <w:tc>
          <w:tcPr>
            <w:tcW w:w="1095" w:type="dxa"/>
            <w:vAlign w:val="center"/>
          </w:tcPr>
          <w:p w14:paraId="6075A2D2" w14:textId="0EEA708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8</w:t>
            </w:r>
          </w:p>
        </w:tc>
        <w:tc>
          <w:tcPr>
            <w:tcW w:w="1416" w:type="dxa"/>
            <w:vAlign w:val="center"/>
          </w:tcPr>
          <w:p w14:paraId="479688FD" w14:textId="48B8FD4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9</w:t>
            </w:r>
          </w:p>
        </w:tc>
        <w:tc>
          <w:tcPr>
            <w:tcW w:w="1416" w:type="dxa"/>
            <w:vAlign w:val="center"/>
          </w:tcPr>
          <w:p w14:paraId="0F8308C1" w14:textId="16FAE07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54</w:t>
            </w:r>
          </w:p>
        </w:tc>
      </w:tr>
      <w:tr w:rsidR="00F75014" w:rsidRPr="000663C2" w14:paraId="65E6375D" w14:textId="30F38352" w:rsidTr="0063791B">
        <w:trPr>
          <w:trHeight w:val="363"/>
          <w:jc w:val="center"/>
        </w:trPr>
        <w:tc>
          <w:tcPr>
            <w:tcW w:w="1151" w:type="dxa"/>
            <w:vAlign w:val="center"/>
          </w:tcPr>
          <w:p w14:paraId="6252AED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4</w:t>
            </w:r>
          </w:p>
        </w:tc>
        <w:tc>
          <w:tcPr>
            <w:tcW w:w="1095" w:type="dxa"/>
            <w:vAlign w:val="center"/>
          </w:tcPr>
          <w:p w14:paraId="01A9BB87" w14:textId="2304EB9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6</w:t>
            </w:r>
          </w:p>
        </w:tc>
        <w:tc>
          <w:tcPr>
            <w:tcW w:w="1416" w:type="dxa"/>
            <w:vAlign w:val="center"/>
          </w:tcPr>
          <w:p w14:paraId="190A49AC" w14:textId="7BDA913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w:t>
            </w:r>
          </w:p>
        </w:tc>
        <w:tc>
          <w:tcPr>
            <w:tcW w:w="1416" w:type="dxa"/>
            <w:vAlign w:val="center"/>
          </w:tcPr>
          <w:p w14:paraId="0901A4E7" w14:textId="3FE2C8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04</w:t>
            </w:r>
          </w:p>
        </w:tc>
      </w:tr>
      <w:tr w:rsidR="00F75014" w:rsidRPr="000663C2" w14:paraId="3FDFF282" w14:textId="1F1FE9AB" w:rsidTr="0063791B">
        <w:trPr>
          <w:trHeight w:val="363"/>
          <w:jc w:val="center"/>
        </w:trPr>
        <w:tc>
          <w:tcPr>
            <w:tcW w:w="1151" w:type="dxa"/>
            <w:vAlign w:val="center"/>
          </w:tcPr>
          <w:p w14:paraId="4BE6E7FD"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5</w:t>
            </w:r>
          </w:p>
        </w:tc>
        <w:tc>
          <w:tcPr>
            <w:tcW w:w="1095" w:type="dxa"/>
            <w:vAlign w:val="center"/>
          </w:tcPr>
          <w:p w14:paraId="7928E6BB" w14:textId="3CBF865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3</w:t>
            </w:r>
          </w:p>
        </w:tc>
        <w:tc>
          <w:tcPr>
            <w:tcW w:w="1416" w:type="dxa"/>
            <w:vAlign w:val="center"/>
          </w:tcPr>
          <w:p w14:paraId="745EC2C1" w14:textId="0B02032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5</w:t>
            </w:r>
          </w:p>
        </w:tc>
        <w:tc>
          <w:tcPr>
            <w:tcW w:w="1416" w:type="dxa"/>
            <w:vAlign w:val="center"/>
          </w:tcPr>
          <w:p w14:paraId="2653FDFE" w14:textId="7ACD1F13"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15</w:t>
            </w:r>
          </w:p>
        </w:tc>
      </w:tr>
      <w:tr w:rsidR="00F75014" w:rsidRPr="000663C2" w14:paraId="295FA9CF" w14:textId="7F43CDF0" w:rsidTr="0063791B">
        <w:trPr>
          <w:trHeight w:val="363"/>
          <w:jc w:val="center"/>
        </w:trPr>
        <w:tc>
          <w:tcPr>
            <w:tcW w:w="1151" w:type="dxa"/>
            <w:vAlign w:val="center"/>
          </w:tcPr>
          <w:p w14:paraId="0D672B70"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6</w:t>
            </w:r>
          </w:p>
        </w:tc>
        <w:tc>
          <w:tcPr>
            <w:tcW w:w="1095" w:type="dxa"/>
            <w:vAlign w:val="center"/>
          </w:tcPr>
          <w:p w14:paraId="7CBF34C5" w14:textId="0AEE091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1</w:t>
            </w:r>
          </w:p>
        </w:tc>
        <w:tc>
          <w:tcPr>
            <w:tcW w:w="1416" w:type="dxa"/>
            <w:vAlign w:val="center"/>
          </w:tcPr>
          <w:p w14:paraId="49FA22BB" w14:textId="6740126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6</w:t>
            </w:r>
          </w:p>
        </w:tc>
        <w:tc>
          <w:tcPr>
            <w:tcW w:w="1416" w:type="dxa"/>
            <w:vAlign w:val="center"/>
          </w:tcPr>
          <w:p w14:paraId="67407A21" w14:textId="42B1AF5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6</w:t>
            </w:r>
          </w:p>
        </w:tc>
      </w:tr>
      <w:tr w:rsidR="00F75014" w:rsidRPr="000663C2" w14:paraId="3F539EF3" w14:textId="2F9A2D44" w:rsidTr="0063791B">
        <w:trPr>
          <w:trHeight w:val="382"/>
          <w:jc w:val="center"/>
        </w:trPr>
        <w:tc>
          <w:tcPr>
            <w:tcW w:w="1151" w:type="dxa"/>
            <w:vAlign w:val="center"/>
          </w:tcPr>
          <w:p w14:paraId="560237E6"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7</w:t>
            </w:r>
          </w:p>
        </w:tc>
        <w:tc>
          <w:tcPr>
            <w:tcW w:w="1095" w:type="dxa"/>
            <w:vAlign w:val="center"/>
          </w:tcPr>
          <w:p w14:paraId="32A787D4" w14:textId="671F16D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w:t>
            </w:r>
          </w:p>
        </w:tc>
        <w:tc>
          <w:tcPr>
            <w:tcW w:w="1416" w:type="dxa"/>
            <w:vAlign w:val="center"/>
          </w:tcPr>
          <w:p w14:paraId="2E275A42" w14:textId="201024A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9</w:t>
            </w:r>
          </w:p>
        </w:tc>
        <w:tc>
          <w:tcPr>
            <w:tcW w:w="1416" w:type="dxa"/>
            <w:vAlign w:val="center"/>
          </w:tcPr>
          <w:p w14:paraId="48C7450C" w14:textId="4884CECF"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84</w:t>
            </w:r>
          </w:p>
        </w:tc>
      </w:tr>
      <w:tr w:rsidR="00F75014" w:rsidRPr="000663C2" w14:paraId="3A336AAF" w14:textId="1FB0B1CE" w:rsidTr="0063791B">
        <w:trPr>
          <w:trHeight w:val="382"/>
          <w:jc w:val="center"/>
        </w:trPr>
        <w:tc>
          <w:tcPr>
            <w:tcW w:w="1151" w:type="dxa"/>
            <w:vAlign w:val="center"/>
          </w:tcPr>
          <w:p w14:paraId="0605971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8</w:t>
            </w:r>
          </w:p>
        </w:tc>
        <w:tc>
          <w:tcPr>
            <w:tcW w:w="1095" w:type="dxa"/>
            <w:vAlign w:val="center"/>
          </w:tcPr>
          <w:p w14:paraId="42DAD878" w14:textId="59D43D3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4</w:t>
            </w:r>
          </w:p>
        </w:tc>
        <w:tc>
          <w:tcPr>
            <w:tcW w:w="1416" w:type="dxa"/>
            <w:vAlign w:val="center"/>
          </w:tcPr>
          <w:p w14:paraId="1F81F36C" w14:textId="265B364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4</w:t>
            </w:r>
          </w:p>
        </w:tc>
        <w:tc>
          <w:tcPr>
            <w:tcW w:w="1416" w:type="dxa"/>
            <w:vAlign w:val="center"/>
          </w:tcPr>
          <w:p w14:paraId="58A1FA82" w14:textId="2E0654B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92</w:t>
            </w:r>
          </w:p>
        </w:tc>
      </w:tr>
      <w:tr w:rsidR="00F75014" w:rsidRPr="000663C2" w14:paraId="7B58D166" w14:textId="591442CA" w:rsidTr="0063791B">
        <w:trPr>
          <w:trHeight w:val="382"/>
          <w:jc w:val="center"/>
        </w:trPr>
        <w:tc>
          <w:tcPr>
            <w:tcW w:w="1151" w:type="dxa"/>
            <w:vAlign w:val="center"/>
          </w:tcPr>
          <w:p w14:paraId="6190937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9</w:t>
            </w:r>
          </w:p>
        </w:tc>
        <w:tc>
          <w:tcPr>
            <w:tcW w:w="1095" w:type="dxa"/>
            <w:vAlign w:val="center"/>
          </w:tcPr>
          <w:p w14:paraId="408DC93F" w14:textId="2A62EEC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0</w:t>
            </w:r>
          </w:p>
        </w:tc>
        <w:tc>
          <w:tcPr>
            <w:tcW w:w="1416" w:type="dxa"/>
            <w:vAlign w:val="center"/>
          </w:tcPr>
          <w:p w14:paraId="0276188C" w14:textId="143EBF5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81</w:t>
            </w:r>
          </w:p>
        </w:tc>
        <w:tc>
          <w:tcPr>
            <w:tcW w:w="1416" w:type="dxa"/>
            <w:vAlign w:val="center"/>
          </w:tcPr>
          <w:p w14:paraId="795318FE" w14:textId="4818533B"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70</w:t>
            </w:r>
          </w:p>
        </w:tc>
      </w:tr>
      <w:tr w:rsidR="00F75014" w:rsidRPr="000663C2" w14:paraId="5F9DA565" w14:textId="03F2D1C5" w:rsidTr="0063791B">
        <w:trPr>
          <w:trHeight w:val="382"/>
          <w:jc w:val="center"/>
        </w:trPr>
        <w:tc>
          <w:tcPr>
            <w:tcW w:w="1151" w:type="dxa"/>
            <w:vAlign w:val="center"/>
          </w:tcPr>
          <w:p w14:paraId="196627A4"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0</w:t>
            </w:r>
          </w:p>
        </w:tc>
        <w:tc>
          <w:tcPr>
            <w:tcW w:w="1095" w:type="dxa"/>
            <w:vAlign w:val="center"/>
          </w:tcPr>
          <w:p w14:paraId="143A8CA7" w14:textId="41161BE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7F0B7100" w14:textId="463FACF2"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00</w:t>
            </w:r>
          </w:p>
        </w:tc>
        <w:tc>
          <w:tcPr>
            <w:tcW w:w="1416" w:type="dxa"/>
            <w:vAlign w:val="center"/>
          </w:tcPr>
          <w:p w14:paraId="15663209" w14:textId="2562C0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20</w:t>
            </w:r>
          </w:p>
        </w:tc>
      </w:tr>
      <w:tr w:rsidR="00F75014" w:rsidRPr="000663C2" w14:paraId="120C59A8" w14:textId="0C9A30FB" w:rsidTr="0063791B">
        <w:trPr>
          <w:trHeight w:val="382"/>
          <w:jc w:val="center"/>
        </w:trPr>
        <w:tc>
          <w:tcPr>
            <w:tcW w:w="1151" w:type="dxa"/>
            <w:vAlign w:val="center"/>
          </w:tcPr>
          <w:p w14:paraId="3DDF031C"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1</w:t>
            </w:r>
          </w:p>
        </w:tc>
        <w:tc>
          <w:tcPr>
            <w:tcW w:w="1095" w:type="dxa"/>
            <w:vAlign w:val="center"/>
          </w:tcPr>
          <w:p w14:paraId="208BBD0E" w14:textId="1490BDDD"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2F8726D5" w14:textId="13DAA42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1</w:t>
            </w:r>
          </w:p>
        </w:tc>
        <w:tc>
          <w:tcPr>
            <w:tcW w:w="1416" w:type="dxa"/>
            <w:vAlign w:val="center"/>
          </w:tcPr>
          <w:p w14:paraId="1255B905" w14:textId="29B8CC9E"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42</w:t>
            </w:r>
          </w:p>
        </w:tc>
      </w:tr>
      <w:tr w:rsidR="00F75014" w:rsidRPr="000663C2" w14:paraId="362EEB28" w14:textId="7DA7B241" w:rsidTr="0063791B">
        <w:trPr>
          <w:trHeight w:val="382"/>
          <w:jc w:val="center"/>
        </w:trPr>
        <w:tc>
          <w:tcPr>
            <w:tcW w:w="1151" w:type="dxa"/>
            <w:vAlign w:val="center"/>
          </w:tcPr>
          <w:p w14:paraId="7ED83CFF"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2</w:t>
            </w:r>
          </w:p>
        </w:tc>
        <w:tc>
          <w:tcPr>
            <w:tcW w:w="1095" w:type="dxa"/>
            <w:vAlign w:val="center"/>
          </w:tcPr>
          <w:p w14:paraId="607D5F48" w14:textId="4DB748D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5</w:t>
            </w:r>
          </w:p>
        </w:tc>
        <w:tc>
          <w:tcPr>
            <w:tcW w:w="1416" w:type="dxa"/>
            <w:vAlign w:val="center"/>
          </w:tcPr>
          <w:p w14:paraId="48A900F7" w14:textId="45D8E0C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44</w:t>
            </w:r>
          </w:p>
        </w:tc>
        <w:tc>
          <w:tcPr>
            <w:tcW w:w="1416" w:type="dxa"/>
            <w:vAlign w:val="center"/>
          </w:tcPr>
          <w:p w14:paraId="256E65B8" w14:textId="4786936D"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80</w:t>
            </w:r>
          </w:p>
        </w:tc>
      </w:tr>
      <w:tr w:rsidR="00F75014" w:rsidRPr="000663C2" w14:paraId="701BC131" w14:textId="1741124C" w:rsidTr="0063791B">
        <w:trPr>
          <w:trHeight w:val="382"/>
          <w:jc w:val="center"/>
        </w:trPr>
        <w:tc>
          <w:tcPr>
            <w:tcW w:w="1151" w:type="dxa"/>
            <w:vAlign w:val="center"/>
          </w:tcPr>
          <w:p w14:paraId="41004083"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3</w:t>
            </w:r>
          </w:p>
        </w:tc>
        <w:tc>
          <w:tcPr>
            <w:tcW w:w="1095" w:type="dxa"/>
            <w:vAlign w:val="center"/>
          </w:tcPr>
          <w:p w14:paraId="279C35AA" w14:textId="4D30983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9</w:t>
            </w:r>
          </w:p>
        </w:tc>
        <w:tc>
          <w:tcPr>
            <w:tcW w:w="1416" w:type="dxa"/>
            <w:vAlign w:val="center"/>
          </w:tcPr>
          <w:p w14:paraId="41B7B968" w14:textId="2C35413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9</w:t>
            </w:r>
          </w:p>
        </w:tc>
        <w:tc>
          <w:tcPr>
            <w:tcW w:w="1416" w:type="dxa"/>
            <w:vAlign w:val="center"/>
          </w:tcPr>
          <w:p w14:paraId="3667A7E8" w14:textId="7C91197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377</w:t>
            </w:r>
          </w:p>
        </w:tc>
      </w:tr>
      <w:tr w:rsidR="00F75014" w:rsidRPr="000663C2" w14:paraId="5A4CBBA7" w14:textId="41A12EE5" w:rsidTr="0063791B">
        <w:trPr>
          <w:trHeight w:val="382"/>
          <w:jc w:val="center"/>
        </w:trPr>
        <w:tc>
          <w:tcPr>
            <w:tcW w:w="1151" w:type="dxa"/>
            <w:vAlign w:val="center"/>
          </w:tcPr>
          <w:p w14:paraId="73CF5F45"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4</w:t>
            </w:r>
          </w:p>
        </w:tc>
        <w:tc>
          <w:tcPr>
            <w:tcW w:w="1095" w:type="dxa"/>
            <w:vAlign w:val="center"/>
          </w:tcPr>
          <w:p w14:paraId="1D00C799" w14:textId="0BC68951"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0</w:t>
            </w:r>
          </w:p>
        </w:tc>
        <w:tc>
          <w:tcPr>
            <w:tcW w:w="1416" w:type="dxa"/>
            <w:vAlign w:val="center"/>
          </w:tcPr>
          <w:p w14:paraId="7586DE9D" w14:textId="1213908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96</w:t>
            </w:r>
          </w:p>
        </w:tc>
        <w:tc>
          <w:tcPr>
            <w:tcW w:w="1416" w:type="dxa"/>
            <w:vAlign w:val="center"/>
          </w:tcPr>
          <w:p w14:paraId="5F90E932" w14:textId="02608C4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80</w:t>
            </w:r>
          </w:p>
        </w:tc>
      </w:tr>
    </w:tbl>
    <w:p w14:paraId="48224491" w14:textId="2A86ACAE" w:rsidR="00460545" w:rsidRDefault="00460545" w:rsidP="0063791B">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63791B">
      <w:pPr>
        <w:spacing w:before="0" w:after="0" w:line="480" w:lineRule="auto"/>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63791B">
      <w:pPr>
        <w:pStyle w:val="ListParagraph"/>
        <w:numPr>
          <w:ilvl w:val="4"/>
          <w:numId w:val="14"/>
        </w:numPr>
        <w:spacing w:before="0"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4DC776E1" w:rsidR="00C46AA6" w:rsidRPr="00224FD7" w:rsidRDefault="00C46AA6">
      <w:pPr>
        <w:pStyle w:val="ListParagraph"/>
        <w:numPr>
          <w:ilvl w:val="4"/>
          <w:numId w:val="14"/>
        </w:numPr>
        <w:spacing w:before="0" w:line="480" w:lineRule="auto"/>
        <w:ind w:left="709"/>
        <w:rPr>
          <w:rFonts w:eastAsiaTheme="minorEastAsia"/>
          <w:szCs w:val="24"/>
          <w:lang w:val="id-ID"/>
        </w:rPr>
      </w:pPr>
      <w:r>
        <w:rPr>
          <w:rFonts w:eastAsiaTheme="minorEastAsia"/>
          <w:szCs w:val="24"/>
          <w:lang w:val="id-ID"/>
        </w:rPr>
        <w:t>Mencari nil</w:t>
      </w:r>
      <w:r w:rsidR="001A5F9E">
        <w:rPr>
          <w:rFonts w:eastAsiaTheme="minorEastAsia"/>
          <w:szCs w:val="24"/>
          <w:lang w:val="id-ID"/>
        </w:rPr>
        <w:t>a</w:t>
      </w:r>
      <w:r>
        <w:rPr>
          <w:rFonts w:eastAsiaTheme="minorEastAsia"/>
          <w:szCs w:val="24"/>
          <w:lang w:val="id-ID"/>
        </w:rPr>
        <w:t xml:space="preserve">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090C75E6" w:rsidR="00546852" w:rsidRDefault="008017D1" w:rsidP="00382FFA">
      <w:pPr>
        <w:spacing w:before="0" w:line="480" w:lineRule="auto"/>
        <w:rPr>
          <w:rFonts w:eastAsiaTheme="minorEastAsia"/>
          <w:bCs/>
          <w:szCs w:val="24"/>
          <w:lang w:val="id-ID"/>
        </w:rPr>
      </w:pPr>
      <w:r>
        <w:rPr>
          <w:rFonts w:eastAsiaTheme="minorEastAsia"/>
          <w:bCs/>
          <w:szCs w:val="24"/>
          <w:lang w:val="id-ID"/>
        </w:rPr>
        <w:t xml:space="preserve">Berdasarkan perhitungan yang telah dilakukan </w:t>
      </w:r>
      <w:r w:rsidR="00BF55EB">
        <w:rPr>
          <w:rFonts w:eastAsiaTheme="minorEastAsia"/>
          <w:bCs/>
          <w:szCs w:val="24"/>
          <w:lang w:val="id-ID"/>
        </w:rPr>
        <w:t>diatas</w:t>
      </w:r>
      <w:r>
        <w:rPr>
          <w:rFonts w:eastAsiaTheme="minorEastAsia"/>
          <w:bCs/>
          <w:szCs w:val="24"/>
          <w:lang w:val="id-ID"/>
        </w:rPr>
        <w:t>,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w:t>
      </w:r>
      <w:r w:rsidR="00816AA6">
        <w:rPr>
          <w:rFonts w:eastAsiaTheme="minorEastAsia"/>
          <w:bCs/>
          <w:szCs w:val="24"/>
          <w:lang w:val="id-ID"/>
        </w:rPr>
        <w:t>periode</w:t>
      </w:r>
      <w:r w:rsidR="00546852">
        <w:rPr>
          <w:rFonts w:eastAsiaTheme="minorEastAsia"/>
          <w:bCs/>
          <w:szCs w:val="24"/>
          <w:lang w:val="id-ID"/>
        </w:rPr>
        <w:t xml:space="preserv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6AB0A54C" w:rsidR="008017D1" w:rsidRPr="000663C2" w:rsidRDefault="00816AA6"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eriode</w:t>
            </w:r>
            <w:r w:rsidR="008017D1"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44EDF42D" w:rsidR="00125D4E" w:rsidRDefault="00125D4E" w:rsidP="0063791B">
      <w:pPr>
        <w:spacing w:before="0" w:after="0" w:line="480" w:lineRule="auto"/>
        <w:rPr>
          <w:lang w:val="id-ID"/>
        </w:rPr>
      </w:pPr>
      <w:r>
        <w:rPr>
          <w:lang w:val="id-ID"/>
        </w:rPr>
        <w:t>Data hasil peramalan diatas dapat dijadikan acuan untuk mengetahui kapan stok barang di gudang akan habis dan kapan waktu yang tepat untuk melakukan pe</w:t>
      </w:r>
      <w:r w:rsidR="001A5F9E">
        <w:rPr>
          <w:lang w:val="id-ID"/>
        </w:rPr>
        <w:t>m</w:t>
      </w:r>
      <w:r>
        <w:rPr>
          <w:lang w:val="id-ID"/>
        </w:rPr>
        <w:t>belian barang, serta berapa jumlah stok barang yang akan dibeli selanjutnya.</w:t>
      </w:r>
    </w:p>
    <w:p w14:paraId="5AD68D3F" w14:textId="77777777" w:rsidR="006F2CD7" w:rsidRDefault="00664E9E" w:rsidP="0063791B">
      <w:pPr>
        <w:spacing w:before="0" w:after="0" w:line="480" w:lineRule="auto"/>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w:t>
      </w:r>
      <w:r w:rsidR="00042FDA">
        <w:rPr>
          <w:lang w:val="id-ID"/>
        </w:rPr>
        <w:lastRenderedPageBreak/>
        <w:t>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w:t>
      </w:r>
      <w:r w:rsidR="00625327" w:rsidRPr="00CB44EF">
        <w:rPr>
          <w:i/>
          <w:iCs/>
          <w:lang w:val="id-ID"/>
        </w:rPr>
        <w:t>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 xml:space="preserve">Tabel Hasil Nilai </w:t>
      </w:r>
      <w:r w:rsidRPr="00CB44EF">
        <w:rPr>
          <w:color w:val="000000" w:themeColor="text1"/>
          <w:sz w:val="24"/>
          <w:szCs w:val="24"/>
        </w:rPr>
        <w:t>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5"/>
        </w:numPr>
        <w:ind w:left="426"/>
        <w:rPr>
          <w:rFonts w:ascii="Times New Roman" w:hAnsi="Times New Roman"/>
          <w:b/>
          <w:color w:val="auto"/>
          <w:sz w:val="24"/>
          <w:lang w:val="id-ID"/>
        </w:rPr>
      </w:pPr>
      <w:bookmarkStart w:id="78" w:name="_Toc98667410"/>
      <w:r w:rsidRPr="008566B9">
        <w:rPr>
          <w:rFonts w:ascii="Times New Roman" w:hAnsi="Times New Roman"/>
          <w:b/>
          <w:color w:val="auto"/>
          <w:sz w:val="24"/>
          <w:lang w:val="id-ID"/>
        </w:rPr>
        <w:lastRenderedPageBreak/>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8"/>
    </w:p>
    <w:p w14:paraId="3F22472C" w14:textId="64D2D8DE" w:rsidR="0050408B" w:rsidRDefault="00513CC6" w:rsidP="0050408B">
      <w:pPr>
        <w:spacing w:after="0" w:line="480" w:lineRule="auto"/>
        <w:rPr>
          <w:lang w:val="id-ID"/>
        </w:rPr>
      </w:pPr>
      <w:r>
        <w:rPr>
          <w:lang w:val="id-ID"/>
        </w:rPr>
        <w:t xml:space="preserve">Pengujian </w:t>
      </w:r>
      <w:r>
        <w:rPr>
          <w:i/>
          <w:iCs/>
          <w:lang w:val="id-ID"/>
        </w:rPr>
        <w:t xml:space="preserve">white box </w:t>
      </w:r>
      <w:r>
        <w:rPr>
          <w:lang w:val="id-ID"/>
        </w:rPr>
        <w:t>merupakan pengujian yang dilakukan untuk menguji pera</w:t>
      </w:r>
      <w:r w:rsidR="001A5F9E">
        <w:rPr>
          <w:lang w:val="id-ID"/>
        </w:rPr>
        <w:t>n</w:t>
      </w:r>
      <w:r>
        <w:rPr>
          <w:lang w:val="id-ID"/>
        </w:rPr>
        <w:t>gkat lunak dengan cara menganalisi</w:t>
      </w:r>
      <w:r w:rsidR="001A5F9E">
        <w:rPr>
          <w:lang w:val="id-ID"/>
        </w:rPr>
        <w:t>s</w:t>
      </w:r>
      <w:r>
        <w:rPr>
          <w:lang w:val="id-ID"/>
        </w:rPr>
        <w:t xml:space="preserve">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kode dari perangkat lunak. Terdapa</w:t>
      </w:r>
      <w:r w:rsidR="001A5F9E">
        <w:rPr>
          <w:lang w:val="id-ID"/>
        </w:rPr>
        <w:t>t</w:t>
      </w:r>
      <w:r>
        <w:rPr>
          <w:lang w:val="id-ID"/>
        </w:rPr>
        <w:t xml:space="preserve"> beberapa teknik yang bisa digunakan dalam 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1D6B7989" w:rsidR="007E048B" w:rsidRDefault="007E048B" w:rsidP="0050408B">
      <w:pPr>
        <w:spacing w:before="0" w:after="0" w:line="480" w:lineRule="auto"/>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Menentukan jalur independen berdasarkan gambar flow graph.</w:t>
      </w:r>
    </w:p>
    <w:p w14:paraId="6D4C70CD" w14:textId="59691D9A"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rsidP="0050408B">
      <w:pPr>
        <w:pStyle w:val="ListParagraph"/>
        <w:numPr>
          <w:ilvl w:val="0"/>
          <w:numId w:val="33"/>
        </w:numPr>
        <w:spacing w:before="0" w:line="480" w:lineRule="auto"/>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rsidP="0050408B">
      <w:pPr>
        <w:pStyle w:val="ListParagraph"/>
        <w:numPr>
          <w:ilvl w:val="2"/>
          <w:numId w:val="32"/>
        </w:numPr>
        <w:spacing w:before="0" w:line="480" w:lineRule="auto"/>
        <w:ind w:left="851" w:hanging="425"/>
        <w:rPr>
          <w:lang w:val="id-ID"/>
        </w:rPr>
      </w:pPr>
      <w:r w:rsidRPr="007E048B">
        <w:rPr>
          <w:lang w:val="id-ID"/>
        </w:rPr>
        <w:t xml:space="preserve">Melakukan </w:t>
      </w:r>
      <w:r w:rsidRPr="00831376">
        <w:rPr>
          <w:i/>
          <w:iCs/>
          <w:lang w:val="id-ID"/>
        </w:rPr>
        <w:t>test case</w:t>
      </w:r>
      <w:r w:rsidRPr="007E048B">
        <w:rPr>
          <w:lang w:val="id-ID"/>
        </w:rPr>
        <w:t>.</w:t>
      </w:r>
    </w:p>
    <w:p w14:paraId="7C9A1BBD" w14:textId="2370105E" w:rsidR="009A3F0F" w:rsidRDefault="00736D30" w:rsidP="0050408B">
      <w:pPr>
        <w:spacing w:before="0" w:after="0" w:line="480" w:lineRule="auto"/>
        <w:rPr>
          <w:lang w:val="id-ID"/>
        </w:rPr>
      </w:pPr>
      <w:r w:rsidRPr="00736D30">
        <w:rPr>
          <w:lang w:val="id-ID"/>
        </w:rPr>
        <w:lastRenderedPageBreak/>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54FA9AF2" w14:textId="135F8104" w:rsidR="00DA6D80" w:rsidRDefault="003A11F1" w:rsidP="0050408B">
      <w:pPr>
        <w:pStyle w:val="ListParagraph"/>
        <w:numPr>
          <w:ilvl w:val="2"/>
          <w:numId w:val="5"/>
        </w:numPr>
        <w:spacing w:before="0" w:after="0"/>
        <w:ind w:left="709"/>
        <w:rPr>
          <w:lang w:val="id-ID"/>
        </w:rPr>
      </w:pPr>
      <w:r>
        <w:rPr>
          <w:noProof/>
        </w:rPr>
        <w:drawing>
          <wp:anchor distT="0" distB="0" distL="114300" distR="114300" simplePos="0" relativeHeight="251660288" behindDoc="0" locked="0" layoutInCell="1" allowOverlap="1" wp14:anchorId="78231F36" wp14:editId="151776BA">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0">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787C5422" w:rsidR="00DA3F4C" w:rsidRPr="004213D8" w:rsidRDefault="009B3A9C" w:rsidP="004213D8">
      <w:pPr>
        <w:pStyle w:val="ListParagraph"/>
        <w:spacing w:before="0"/>
        <w:ind w:left="0" w:firstLine="0"/>
        <w:jc w:val="center"/>
        <w:rPr>
          <w:lang w:val="id-ID"/>
        </w:rPr>
      </w:pPr>
      <w:r w:rsidRPr="009B3A9C">
        <w:rPr>
          <w:szCs w:val="24"/>
          <w:lang w:val="id-ID"/>
        </w:rPr>
        <w:t>Gambar V.1</w:t>
      </w:r>
      <w:r w:rsidR="009B6716">
        <w:rPr>
          <w:szCs w:val="24"/>
          <w:lang w:val="id-ID"/>
        </w:rPr>
        <w:t>8</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E6596AA"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5E1B6649" w:rsidR="00345924" w:rsidRPr="00345924" w:rsidRDefault="001A5F9E">
      <w:pPr>
        <w:pStyle w:val="ListParagraph"/>
        <w:numPr>
          <w:ilvl w:val="1"/>
          <w:numId w:val="34"/>
        </w:numPr>
        <w:spacing w:before="0"/>
        <w:ind w:left="426"/>
        <w:rPr>
          <w:lang w:val="id-ID"/>
        </w:rPr>
      </w:pPr>
      <w:r>
        <w:rPr>
          <w:lang w:val="id-ID"/>
        </w:rPr>
        <w:t>Menghitung</w:t>
      </w:r>
      <w:r w:rsidR="00345924" w:rsidRPr="00345924">
        <w:rPr>
          <w:lang w:val="id-ID"/>
        </w:rPr>
        <w:t xml:space="preserve"> </w:t>
      </w:r>
      <w:r w:rsidR="00345924" w:rsidRPr="00345924">
        <w:rPr>
          <w:i/>
          <w:iCs/>
          <w:lang w:val="id-ID"/>
        </w:rPr>
        <w:t>Cyclomatic Complexity</w:t>
      </w:r>
      <w:r w:rsidR="00345924" w:rsidRPr="00345924">
        <w:rPr>
          <w:lang w:val="id-ID"/>
        </w:rPr>
        <w:t xml:space="preserve"> dari </w:t>
      </w:r>
      <w:r w:rsidR="00345924" w:rsidRPr="00345924">
        <w:rPr>
          <w:i/>
          <w:iCs/>
          <w:lang w:val="id-ID"/>
        </w:rPr>
        <w:t>Edge</w:t>
      </w:r>
      <w:r w:rsidR="00345924" w:rsidRPr="00345924">
        <w:rPr>
          <w:lang w:val="id-ID"/>
        </w:rPr>
        <w:t xml:space="preserve"> dan </w:t>
      </w:r>
      <w:r w:rsidR="00345924"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lastRenderedPageBreak/>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4"/>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13094899" w:rsidR="00755EED" w:rsidRPr="00977CA1" w:rsidRDefault="00977CA1">
      <w:pPr>
        <w:pStyle w:val="ListParagraph"/>
        <w:numPr>
          <w:ilvl w:val="1"/>
          <w:numId w:val="34"/>
        </w:numPr>
        <w:spacing w:before="0"/>
        <w:ind w:left="426"/>
        <w:rPr>
          <w:lang w:val="id-ID"/>
        </w:rPr>
      </w:pPr>
      <w:r w:rsidRPr="00977CA1">
        <w:rPr>
          <w:lang w:val="id-ID"/>
        </w:rPr>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w:t>
      </w:r>
      <w:r w:rsidR="00BF55EB">
        <w:rPr>
          <w:lang w:val="id-ID"/>
        </w:rPr>
        <w:t>diatas</w:t>
      </w:r>
      <w:r w:rsidR="00755EED" w:rsidRPr="004213D8">
        <w:rPr>
          <w:lang w:val="id-ID"/>
        </w:rPr>
        <w:t xml:space="preserve">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49126B2F" w:rsidR="00977CA1" w:rsidRDefault="00977CA1">
      <w:pPr>
        <w:pStyle w:val="ListParagraph"/>
        <w:numPr>
          <w:ilvl w:val="1"/>
          <w:numId w:val="34"/>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Default="004D3133">
      <w:pPr>
        <w:pStyle w:val="ListParagraph"/>
        <w:numPr>
          <w:ilvl w:val="1"/>
          <w:numId w:val="34"/>
        </w:numPr>
        <w:spacing w:before="0" w:after="0"/>
        <w:ind w:left="426"/>
        <w:rPr>
          <w:lang w:val="id-ID"/>
        </w:rPr>
      </w:pPr>
      <w:r>
        <w:rPr>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809"/>
        <w:gridCol w:w="5918"/>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Start</w:t>
            </w:r>
          </w:p>
          <w:p w14:paraId="31EAD9DF" w14:textId="77777777" w:rsidR="000610EF" w:rsidRP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Pr>
                <w:rFonts w:ascii="Times New Roman" w:hAnsi="Times New Roman" w:cs="Times New Roman"/>
                <w:sz w:val="24"/>
                <w:szCs w:val="24"/>
                <w:lang w:val="id-ID"/>
              </w:rPr>
              <w:t>Start</w:t>
            </w:r>
          </w:p>
          <w:p w14:paraId="2FA13264" w14:textId="6C9FCA52"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lastRenderedPageBreak/>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Start</w:t>
            </w:r>
          </w:p>
          <w:p w14:paraId="4B0A5C81"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8C9B40F" w:rsidR="003A11F1" w:rsidRPr="003A11F1" w:rsidRDefault="00F47C75" w:rsidP="003A11F1">
      <w:pPr>
        <w:pStyle w:val="ListParagraph"/>
        <w:numPr>
          <w:ilvl w:val="2"/>
          <w:numId w:val="5"/>
        </w:numPr>
        <w:spacing w:before="0"/>
        <w:ind w:left="709"/>
        <w:rPr>
          <w:lang w:val="id-ID"/>
        </w:rPr>
      </w:pPr>
      <w:r>
        <w:rPr>
          <w:noProof/>
        </w:rPr>
        <w:drawing>
          <wp:anchor distT="0" distB="0" distL="114300" distR="114300" simplePos="0" relativeHeight="251645952" behindDoc="0" locked="0" layoutInCell="1" allowOverlap="1" wp14:anchorId="30582AA6" wp14:editId="79B1C97B">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1">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5F9E">
        <w:rPr>
          <w:lang w:val="id-ID"/>
        </w:rPr>
        <w:t>Pengujian</w:t>
      </w:r>
      <w:r w:rsidR="00974030">
        <w:rPr>
          <w:lang w:val="id-ID"/>
        </w:rPr>
        <w:t xml:space="preserve"> Alur Program </w:t>
      </w:r>
      <w:r w:rsidR="00974030" w:rsidRPr="001A5F9E">
        <w:rPr>
          <w:i/>
          <w:iCs/>
          <w:lang w:val="id-ID"/>
        </w:rPr>
        <w:t>Forecasting</w:t>
      </w:r>
    </w:p>
    <w:p w14:paraId="7F03551A" w14:textId="7D61A917" w:rsidR="00974030" w:rsidRPr="00767E9E" w:rsidRDefault="00767E9E" w:rsidP="00767E9E">
      <w:pPr>
        <w:pStyle w:val="ListParagraph"/>
        <w:spacing w:before="0"/>
        <w:ind w:left="0" w:firstLine="0"/>
        <w:jc w:val="center"/>
        <w:rPr>
          <w:lang w:val="id-ID"/>
        </w:rPr>
      </w:pPr>
      <w:r w:rsidRPr="009B3A9C">
        <w:rPr>
          <w:szCs w:val="24"/>
          <w:lang w:val="id-ID"/>
        </w:rPr>
        <w:t>Gambar V.1</w:t>
      </w:r>
      <w:r w:rsidR="009B6716">
        <w:rPr>
          <w:szCs w:val="24"/>
          <w:lang w:val="id-ID"/>
        </w:rPr>
        <w:t>9</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0326FE87" w:rsidR="00B93BD1" w:rsidRPr="00755EED" w:rsidRDefault="00B93BD1" w:rsidP="00036D2D">
      <w:pPr>
        <w:pStyle w:val="ListParagraph"/>
        <w:spacing w:before="0" w:after="0" w:line="480" w:lineRule="auto"/>
        <w:ind w:left="0"/>
        <w:rPr>
          <w:lang w:val="id-ID"/>
        </w:rPr>
      </w:pPr>
      <w:r w:rsidRPr="004213D8">
        <w:rPr>
          <w:lang w:val="id-ID"/>
        </w:rPr>
        <w:lastRenderedPageBreak/>
        <w:t xml:space="preserve">Dari </w:t>
      </w:r>
      <w:r>
        <w:rPr>
          <w:lang w:val="id-ID"/>
        </w:rPr>
        <w:t>G</w:t>
      </w:r>
      <w:r w:rsidRPr="004213D8">
        <w:rPr>
          <w:lang w:val="id-ID"/>
        </w:rPr>
        <w:t>ambar</w:t>
      </w:r>
      <w:r>
        <w:rPr>
          <w:lang w:val="id-ID"/>
        </w:rPr>
        <w:t xml:space="preserve"> V.1</w:t>
      </w:r>
      <w:r w:rsidR="009B6716">
        <w:rPr>
          <w:lang w:val="id-ID"/>
        </w:rPr>
        <w:t>9</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335DE9A7" w:rsidR="00B93BD1" w:rsidRPr="007579E4" w:rsidRDefault="001A5F9E">
      <w:pPr>
        <w:pStyle w:val="ListParagraph"/>
        <w:numPr>
          <w:ilvl w:val="1"/>
          <w:numId w:val="16"/>
        </w:numPr>
        <w:spacing w:before="0"/>
        <w:ind w:left="426"/>
        <w:rPr>
          <w:lang w:val="id-ID"/>
        </w:rPr>
      </w:pPr>
      <w:r>
        <w:rPr>
          <w:lang w:val="id-ID"/>
        </w:rPr>
        <w:t>Menghitung</w:t>
      </w:r>
      <w:r w:rsidR="00B93BD1" w:rsidRPr="007579E4">
        <w:rPr>
          <w:lang w:val="id-ID"/>
        </w:rPr>
        <w:t xml:space="preserve"> </w:t>
      </w:r>
      <w:r w:rsidR="00B93BD1" w:rsidRPr="007579E4">
        <w:rPr>
          <w:i/>
          <w:iCs/>
          <w:lang w:val="id-ID"/>
        </w:rPr>
        <w:t>Cyclomatic Complexity</w:t>
      </w:r>
      <w:r w:rsidR="00B93BD1" w:rsidRPr="007579E4">
        <w:rPr>
          <w:lang w:val="id-ID"/>
        </w:rPr>
        <w:t xml:space="preserve"> dari </w:t>
      </w:r>
      <w:r w:rsidR="00B93BD1" w:rsidRPr="007579E4">
        <w:rPr>
          <w:i/>
          <w:iCs/>
          <w:lang w:val="id-ID"/>
        </w:rPr>
        <w:t>Edge</w:t>
      </w:r>
      <w:r w:rsidR="00B93BD1" w:rsidRPr="007579E4">
        <w:rPr>
          <w:lang w:val="id-ID"/>
        </w:rPr>
        <w:t xml:space="preserve"> dan </w:t>
      </w:r>
      <w:r w:rsidR="00B93BD1" w:rsidRPr="007579E4">
        <w:rPr>
          <w:i/>
          <w:iCs/>
          <w:lang w:val="id-ID"/>
        </w:rPr>
        <w:t>Node</w:t>
      </w:r>
    </w:p>
    <w:p w14:paraId="527FBA67" w14:textId="55192F6B" w:rsidR="00B93BD1" w:rsidRDefault="00B93BD1" w:rsidP="00B93BD1">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B93BD1">
      <w:pPr>
        <w:pStyle w:val="ListParagraph"/>
        <w:spacing w:before="0"/>
        <w:ind w:left="426" w:firstLine="0"/>
        <w:rPr>
          <w:lang w:val="id-ID"/>
        </w:rPr>
      </w:pPr>
      <w:r w:rsidRPr="00B87D10">
        <w:rPr>
          <w:lang w:val="id-ID"/>
        </w:rPr>
        <w:t xml:space="preserve">N (Node) = </w:t>
      </w:r>
      <w:r>
        <w:rPr>
          <w:lang w:val="id-ID"/>
        </w:rPr>
        <w:t>12</w:t>
      </w:r>
    </w:p>
    <w:p w14:paraId="03439CD2" w14:textId="77777777" w:rsidR="00B93BD1" w:rsidRPr="00345924" w:rsidRDefault="00B93BD1" w:rsidP="00B93BD1">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B93BD1">
      <w:pPr>
        <w:pStyle w:val="ListParagraph"/>
        <w:spacing w:before="0"/>
        <w:ind w:left="1440" w:firstLine="0"/>
        <w:rPr>
          <w:lang w:val="id-ID"/>
        </w:rPr>
      </w:pPr>
      <w:r w:rsidRPr="00345924">
        <w:rPr>
          <w:lang w:val="id-ID"/>
        </w:rPr>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B93BD1">
      <w:pPr>
        <w:pStyle w:val="ListParagraph"/>
        <w:spacing w:before="0"/>
        <w:ind w:left="1440" w:firstLine="0"/>
        <w:rPr>
          <w:lang w:val="id-ID"/>
        </w:rPr>
      </w:pPr>
      <w:r w:rsidRPr="00345924">
        <w:rPr>
          <w:lang w:val="id-ID"/>
        </w:rPr>
        <w:t xml:space="preserve">= </w:t>
      </w:r>
      <w:r>
        <w:rPr>
          <w:lang w:val="id-ID"/>
        </w:rPr>
        <w:t>4</w:t>
      </w:r>
    </w:p>
    <w:p w14:paraId="2F80123C" w14:textId="62B2BE3B" w:rsidR="00B93BD1" w:rsidRDefault="00B93BD1">
      <w:pPr>
        <w:pStyle w:val="ListParagraph"/>
        <w:numPr>
          <w:ilvl w:val="1"/>
          <w:numId w:val="16"/>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B93BD1">
      <w:pPr>
        <w:pStyle w:val="ListParagraph"/>
        <w:spacing w:before="0"/>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B93BD1">
      <w:pPr>
        <w:pStyle w:val="ListParagraph"/>
        <w:spacing w:before="0"/>
        <w:ind w:left="1440" w:firstLine="0"/>
        <w:rPr>
          <w:lang w:val="id-ID"/>
        </w:rPr>
      </w:pPr>
      <w:r w:rsidRPr="00B87D10">
        <w:rPr>
          <w:lang w:val="id-ID"/>
        </w:rPr>
        <w:t xml:space="preserve">= </w:t>
      </w:r>
      <w:r>
        <w:rPr>
          <w:lang w:val="id-ID"/>
        </w:rPr>
        <w:t>4</w:t>
      </w:r>
    </w:p>
    <w:p w14:paraId="1581C263" w14:textId="3493E436" w:rsidR="00B93BD1" w:rsidRPr="00977CA1" w:rsidRDefault="00B93BD1">
      <w:pPr>
        <w:pStyle w:val="ListParagraph"/>
        <w:numPr>
          <w:ilvl w:val="1"/>
          <w:numId w:val="1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21D7E0D5" w:rsidR="00B93BD1" w:rsidRDefault="00B93BD1">
      <w:pPr>
        <w:pStyle w:val="ListParagraph"/>
        <w:numPr>
          <w:ilvl w:val="1"/>
          <w:numId w:val="16"/>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sidR="00BF55EB">
        <w:rPr>
          <w:lang w:val="id-ID"/>
        </w:rPr>
        <w:t>di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7579E4" w:rsidRDefault="007579E4">
      <w:pPr>
        <w:pStyle w:val="ListParagraph"/>
        <w:numPr>
          <w:ilvl w:val="1"/>
          <w:numId w:val="16"/>
        </w:numPr>
        <w:spacing w:before="0" w:after="0"/>
        <w:ind w:left="426"/>
        <w:rPr>
          <w:lang w:val="id-ID"/>
        </w:rPr>
      </w:pPr>
      <w:r w:rsidRPr="007579E4">
        <w:rPr>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809"/>
        <w:gridCol w:w="5918"/>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4C0D4AF" w14:textId="56D2D40F"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3E5A54FC"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ambil data penjualan 1 bulan terakhir</w:t>
            </w:r>
          </w:p>
          <w:p w14:paraId="2D4C64E1"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228EC9B7"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2C8443FA"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78444F1" w14:textId="77777777" w:rsidR="009D519C"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08F36336"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75C1CE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695337" w:rsidR="009D519C" w:rsidRPr="009D519C" w:rsidRDefault="001A5F9E">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9D519C" w:rsidRPr="009D519C">
              <w:rPr>
                <w:rFonts w:ascii="Times New Roman" w:hAnsi="Times New Roman" w:cs="Times New Roman"/>
                <w:sz w:val="24"/>
                <w:szCs w:val="24"/>
                <w:lang w:val="id-ID"/>
              </w:rPr>
              <w:t xml:space="preserve"> data forecasting &amp; nilai error</w:t>
            </w:r>
          </w:p>
          <w:p w14:paraId="7CE1D21B" w14:textId="095E8B78"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F2A678A" w14:textId="1B492BE5"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perkiraan</w:t>
            </w:r>
          </w:p>
          <w:p w14:paraId="48D2FCA3"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D469A4E"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3CA8C34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F1B1CB9"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9D519C">
              <w:rPr>
                <w:rFonts w:ascii="Times New Roman" w:hAnsi="Times New Roman" w:cs="Times New Roman"/>
                <w:sz w:val="24"/>
                <w:szCs w:val="24"/>
                <w:lang w:val="id-ID"/>
              </w:rPr>
              <w:t xml:space="preserve"> yang ditentukan untuk perkiraan stok yang akan dipesan selanjutnya</w:t>
            </w:r>
          </w:p>
          <w:p w14:paraId="16BEA8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5D69F07F" w14:textId="0A012D83" w:rsidR="009D519C" w:rsidRPr="009D519C" w:rsidRDefault="001A5F9E">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Return</w:t>
            </w:r>
            <w:r w:rsidR="009D519C" w:rsidRPr="009D519C">
              <w:rPr>
                <w:rFonts w:ascii="Times New Roman" w:hAnsi="Times New Roman" w:cs="Times New Roman"/>
                <w:sz w:val="24"/>
                <w:szCs w:val="24"/>
                <w:lang w:val="id-ID"/>
              </w:rPr>
              <w:t xml:space="preserve"> data forecasting &amp; nilai error</w:t>
            </w:r>
          </w:p>
          <w:p w14:paraId="028BE10C" w14:textId="5EAE3D13" w:rsidR="007579E4"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8BFA2DD" w14:textId="35A3BDBA"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0AD7AC70"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68F018FE"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0584DE32"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Melakukan perkiraan sampai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yang ditentukan untuk perkiraan stok yang akan dipesan selanjutnya</w:t>
            </w:r>
          </w:p>
          <w:p w14:paraId="21D7CA16"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0EBCB1E9" w:rsidR="004B3316" w:rsidRPr="004B3316" w:rsidRDefault="001A5F9E">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Pr>
                <w:rFonts w:ascii="Times New Roman" w:hAnsi="Times New Roman" w:cs="Times New Roman"/>
                <w:sz w:val="24"/>
                <w:szCs w:val="24"/>
                <w:lang w:val="id-ID"/>
              </w:rPr>
              <w:t>Return</w:t>
            </w:r>
            <w:r w:rsidR="004B3316" w:rsidRPr="004B3316">
              <w:rPr>
                <w:rFonts w:ascii="Times New Roman" w:hAnsi="Times New Roman" w:cs="Times New Roman"/>
                <w:sz w:val="24"/>
                <w:szCs w:val="24"/>
                <w:lang w:val="id-ID"/>
              </w:rPr>
              <w:t xml:space="preserve"> data forecasting &amp; nilai error</w:t>
            </w:r>
          </w:p>
          <w:p w14:paraId="2467034A" w14:textId="589E0177" w:rsidR="007579E4"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DC614A5" w14:textId="7D83FC92"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 xml:space="preserve">Input kode barang &amp; </w:t>
            </w:r>
            <w:r w:rsidR="00816AA6">
              <w:rPr>
                <w:rFonts w:ascii="Times New Roman" w:hAnsi="Times New Roman" w:cs="Times New Roman"/>
                <w:sz w:val="24"/>
                <w:szCs w:val="24"/>
                <w:lang w:val="id-ID"/>
              </w:rPr>
              <w:t>periode</w:t>
            </w:r>
            <w:r w:rsidRPr="004B3316">
              <w:rPr>
                <w:rFonts w:ascii="Times New Roman" w:hAnsi="Times New Roman" w:cs="Times New Roman"/>
                <w:sz w:val="24"/>
                <w:szCs w:val="24"/>
                <w:lang w:val="id-ID"/>
              </w:rPr>
              <w:t xml:space="preserve"> perkiraan</w:t>
            </w:r>
          </w:p>
          <w:p w14:paraId="5312B576"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Return null</w:t>
            </w:r>
          </w:p>
          <w:p w14:paraId="06722FB7" w14:textId="6D6FC085" w:rsidR="007A5FB0" w:rsidRP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55529A4" w14:textId="774958B9" w:rsidR="000C3EEF" w:rsidRDefault="000C3EEF">
      <w:pPr>
        <w:rPr>
          <w:lang w:val="id-ID"/>
        </w:rPr>
      </w:pPr>
      <w:r>
        <w:rPr>
          <w:lang w:val="id-ID"/>
        </w:rPr>
        <w:br w:type="page"/>
      </w:r>
    </w:p>
    <w:p w14:paraId="2D1500F0" w14:textId="61566115" w:rsidR="000C3EEF" w:rsidRPr="000C3EEF" w:rsidRDefault="00111267" w:rsidP="00036D2D">
      <w:pPr>
        <w:pStyle w:val="ListParagraph"/>
        <w:numPr>
          <w:ilvl w:val="2"/>
          <w:numId w:val="5"/>
        </w:numPr>
        <w:spacing w:before="0" w:after="0"/>
        <w:ind w:left="709"/>
        <w:rPr>
          <w:lang w:val="id-ID"/>
        </w:rPr>
      </w:pPr>
      <w:r>
        <w:rPr>
          <w:noProof/>
        </w:rPr>
        <w:lastRenderedPageBreak/>
        <w:drawing>
          <wp:anchor distT="0" distB="0" distL="114300" distR="114300" simplePos="0" relativeHeight="251652096" behindDoc="0" locked="0" layoutInCell="1" allowOverlap="1" wp14:anchorId="157E6764" wp14:editId="215C87F6">
            <wp:simplePos x="0" y="0"/>
            <wp:positionH relativeFrom="column">
              <wp:posOffset>647700</wp:posOffset>
            </wp:positionH>
            <wp:positionV relativeFrom="paragraph">
              <wp:posOffset>434340</wp:posOffset>
            </wp:positionV>
            <wp:extent cx="3672840" cy="357568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3672840" cy="3575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DE0BF2A" w:rsidR="0024414C" w:rsidRPr="004213D8" w:rsidRDefault="00111267" w:rsidP="00036D2D">
      <w:pPr>
        <w:pStyle w:val="ListParagraph"/>
        <w:spacing w:before="0" w:line="480" w:lineRule="auto"/>
        <w:ind w:left="0" w:firstLine="0"/>
        <w:jc w:val="center"/>
        <w:rPr>
          <w:lang w:val="id-ID"/>
        </w:rPr>
      </w:pPr>
      <w:r w:rsidRPr="009B3A9C">
        <w:rPr>
          <w:szCs w:val="24"/>
          <w:lang w:val="id-ID"/>
        </w:rPr>
        <w:t xml:space="preserve"> </w:t>
      </w:r>
      <w:r w:rsidR="0024414C" w:rsidRPr="009B3A9C">
        <w:rPr>
          <w:szCs w:val="24"/>
          <w:lang w:val="id-ID"/>
        </w:rPr>
        <w:t>Gambar V.</w:t>
      </w:r>
      <w:r w:rsidR="009B6716">
        <w:rPr>
          <w:szCs w:val="24"/>
          <w:lang w:val="id-ID"/>
        </w:rPr>
        <w:t>20</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3CECD665" w:rsidR="0024414C" w:rsidRPr="00755EED" w:rsidRDefault="0024414C"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0</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18BB3434" w:rsidR="0024414C" w:rsidRPr="00F47C75" w:rsidRDefault="001A5F9E">
      <w:pPr>
        <w:pStyle w:val="ListParagraph"/>
        <w:numPr>
          <w:ilvl w:val="0"/>
          <w:numId w:val="41"/>
        </w:numPr>
        <w:spacing w:before="0"/>
        <w:ind w:left="426"/>
        <w:rPr>
          <w:lang w:val="id-ID"/>
        </w:rPr>
      </w:pPr>
      <w:r>
        <w:rPr>
          <w:lang w:val="id-ID"/>
        </w:rPr>
        <w:t>Menghitung</w:t>
      </w:r>
      <w:r w:rsidR="0024414C" w:rsidRPr="00F47C75">
        <w:rPr>
          <w:lang w:val="id-ID"/>
        </w:rPr>
        <w:t xml:space="preserve"> </w:t>
      </w:r>
      <w:r w:rsidR="0024414C" w:rsidRPr="00F47C75">
        <w:rPr>
          <w:i/>
          <w:iCs/>
          <w:lang w:val="id-ID"/>
        </w:rPr>
        <w:t>Cyclomatic Complexity</w:t>
      </w:r>
      <w:r w:rsidR="0024414C" w:rsidRPr="00F47C75">
        <w:rPr>
          <w:lang w:val="id-ID"/>
        </w:rPr>
        <w:t xml:space="preserve"> dari </w:t>
      </w:r>
      <w:r w:rsidR="0024414C" w:rsidRPr="00F47C75">
        <w:rPr>
          <w:i/>
          <w:iCs/>
          <w:lang w:val="id-ID"/>
        </w:rPr>
        <w:t>Edge</w:t>
      </w:r>
      <w:r w:rsidR="0024414C" w:rsidRPr="00F47C75">
        <w:rPr>
          <w:lang w:val="id-ID"/>
        </w:rPr>
        <w:t xml:space="preserve"> dan </w:t>
      </w:r>
      <w:r w:rsidR="0024414C"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1"/>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2EFA8F1C" w:rsidR="00F47C75" w:rsidRPr="00F47C75" w:rsidRDefault="0024414C">
      <w:pPr>
        <w:pStyle w:val="ListParagraph"/>
        <w:numPr>
          <w:ilvl w:val="0"/>
          <w:numId w:val="41"/>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033D96D7" w:rsidR="0024414C" w:rsidRPr="00F47C75" w:rsidRDefault="0024414C">
      <w:pPr>
        <w:pStyle w:val="ListParagraph"/>
        <w:numPr>
          <w:ilvl w:val="0"/>
          <w:numId w:val="41"/>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F47C75" w:rsidRDefault="0024414C">
      <w:pPr>
        <w:pStyle w:val="ListParagraph"/>
        <w:numPr>
          <w:ilvl w:val="0"/>
          <w:numId w:val="41"/>
        </w:numPr>
        <w:spacing w:before="0" w:after="0"/>
        <w:ind w:left="426"/>
        <w:rPr>
          <w:lang w:val="id-ID"/>
        </w:rPr>
      </w:pPr>
      <w:r w:rsidRPr="00F47C75">
        <w:rPr>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809"/>
        <w:gridCol w:w="5918"/>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169EEEA1"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2"/>
              </w:numPr>
              <w:spacing w:line="276" w:lineRule="auto"/>
              <w:ind w:left="317" w:hanging="284"/>
              <w:rPr>
                <w:rFonts w:ascii="Times New Roman" w:hAnsi="Times New Roman" w:cs="Times New Roman"/>
                <w:sz w:val="24"/>
                <w:szCs w:val="24"/>
                <w:lang w:val="id-ID"/>
              </w:rPr>
            </w:pPr>
            <w:r w:rsidRPr="00992450">
              <w:rPr>
                <w:rFonts w:ascii="Times New Roman" w:hAnsi="Times New Roman" w:cs="Times New Roman"/>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7110D859"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2422E030"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54144" behindDoc="0" locked="0" layoutInCell="1" allowOverlap="1" wp14:anchorId="5FD6080F" wp14:editId="6D4F66B0">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Pengujian Alur Program Perbanding</w:t>
      </w:r>
      <w:r w:rsidR="001A5F9E">
        <w:rPr>
          <w:lang w:val="id-ID"/>
        </w:rPr>
        <w:t>an</w:t>
      </w:r>
      <w:r w:rsidR="003916EB">
        <w:rPr>
          <w:lang w:val="id-ID"/>
        </w:rPr>
        <w:t xml:space="preserve"> </w:t>
      </w:r>
      <w:r w:rsidR="003916EB">
        <w:rPr>
          <w:i/>
          <w:iCs/>
          <w:lang w:val="id-ID"/>
        </w:rPr>
        <w:t>Supplier</w:t>
      </w:r>
    </w:p>
    <w:p w14:paraId="4899F072" w14:textId="148A8FBE" w:rsidR="003916EB" w:rsidRPr="004213D8" w:rsidRDefault="00007644" w:rsidP="00036D2D">
      <w:pPr>
        <w:pStyle w:val="ListParagraph"/>
        <w:spacing w:before="0" w:line="480" w:lineRule="auto"/>
        <w:ind w:left="0" w:firstLine="0"/>
        <w:jc w:val="center"/>
        <w:rPr>
          <w:lang w:val="id-ID"/>
        </w:rPr>
      </w:pPr>
      <w:r w:rsidRPr="009B3A9C">
        <w:rPr>
          <w:szCs w:val="24"/>
          <w:lang w:val="id-ID"/>
        </w:rPr>
        <w:t xml:space="preserve"> </w:t>
      </w:r>
      <w:r w:rsidR="003916EB" w:rsidRPr="009B3A9C">
        <w:rPr>
          <w:szCs w:val="24"/>
          <w:lang w:val="id-ID"/>
        </w:rPr>
        <w:t>Gambar V.</w:t>
      </w:r>
      <w:r w:rsidR="009B6716">
        <w:rPr>
          <w:szCs w:val="24"/>
          <w:lang w:val="id-ID"/>
        </w:rPr>
        <w:t>2</w:t>
      </w:r>
      <w:r w:rsidR="003916EB" w:rsidRPr="009B3A9C">
        <w:rPr>
          <w:szCs w:val="24"/>
          <w:lang w:val="id-ID"/>
        </w:rPr>
        <w:t xml:space="preserve">1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Perbanding</w:t>
      </w:r>
      <w:r w:rsidR="001A5F9E">
        <w:rPr>
          <w:lang w:val="id-ID"/>
        </w:rPr>
        <w:t>an</w:t>
      </w:r>
      <w:r w:rsidR="003916EB">
        <w:rPr>
          <w:lang w:val="id-ID"/>
        </w:rPr>
        <w:t xml:space="preserve"> </w:t>
      </w:r>
      <w:r w:rsidR="003916EB">
        <w:rPr>
          <w:i/>
          <w:iCs/>
          <w:lang w:val="id-ID"/>
        </w:rPr>
        <w:t>Supplier</w:t>
      </w:r>
    </w:p>
    <w:p w14:paraId="54AA18F5" w14:textId="25ED0CF7" w:rsidR="003916EB" w:rsidRPr="00755EED" w:rsidRDefault="003916EB" w:rsidP="00036D2D">
      <w:pPr>
        <w:pStyle w:val="ListParagraph"/>
        <w:spacing w:before="0" w:after="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w:t>
      </w:r>
      <w:r>
        <w:rPr>
          <w:lang w:val="id-ID"/>
        </w:rPr>
        <w:t>1</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erbanding</w:t>
      </w:r>
      <w:r w:rsidR="001A5F9E">
        <w:rPr>
          <w:lang w:val="id-ID"/>
        </w:rPr>
        <w:t>an</w:t>
      </w:r>
      <w:r>
        <w:rPr>
          <w:lang w:val="id-ID"/>
        </w:rPr>
        <w:t xml:space="preserve">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683BE658" w:rsidR="003916EB" w:rsidRPr="008D489B" w:rsidRDefault="001A5F9E" w:rsidP="00036D2D">
      <w:pPr>
        <w:pStyle w:val="ListParagraph"/>
        <w:numPr>
          <w:ilvl w:val="0"/>
          <w:numId w:val="44"/>
        </w:numPr>
        <w:spacing w:before="0" w:after="0"/>
        <w:ind w:left="426"/>
        <w:rPr>
          <w:lang w:val="id-ID"/>
        </w:rPr>
      </w:pPr>
      <w:r>
        <w:rPr>
          <w:lang w:val="id-ID"/>
        </w:rPr>
        <w:t>Menghitung</w:t>
      </w:r>
      <w:r w:rsidR="003916EB" w:rsidRPr="008D489B">
        <w:rPr>
          <w:lang w:val="id-ID"/>
        </w:rPr>
        <w:t xml:space="preserve"> </w:t>
      </w:r>
      <w:r w:rsidR="003916EB" w:rsidRPr="008D489B">
        <w:rPr>
          <w:i/>
          <w:iCs/>
          <w:lang w:val="id-ID"/>
        </w:rPr>
        <w:t>Cyclomatic Complexity</w:t>
      </w:r>
      <w:r w:rsidR="003916EB" w:rsidRPr="008D489B">
        <w:rPr>
          <w:lang w:val="id-ID"/>
        </w:rPr>
        <w:t xml:space="preserve"> dari </w:t>
      </w:r>
      <w:r w:rsidR="003916EB" w:rsidRPr="008D489B">
        <w:rPr>
          <w:i/>
          <w:iCs/>
          <w:lang w:val="id-ID"/>
        </w:rPr>
        <w:t>Edge</w:t>
      </w:r>
      <w:r w:rsidR="003916EB" w:rsidRPr="008D489B">
        <w:rPr>
          <w:lang w:val="id-ID"/>
        </w:rPr>
        <w:t xml:space="preserve"> dan </w:t>
      </w:r>
      <w:r w:rsidR="003916EB"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4"/>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lastRenderedPageBreak/>
        <w:t xml:space="preserve">= </w:t>
      </w:r>
      <w:r>
        <w:rPr>
          <w:lang w:val="id-ID"/>
        </w:rPr>
        <w:t>2</w:t>
      </w:r>
    </w:p>
    <w:p w14:paraId="3AD39B22" w14:textId="12F384DB" w:rsidR="003916EB" w:rsidRPr="00F47C75" w:rsidRDefault="003916EB">
      <w:pPr>
        <w:pStyle w:val="ListParagraph"/>
        <w:numPr>
          <w:ilvl w:val="0"/>
          <w:numId w:val="44"/>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65B67501" w:rsidR="003916EB" w:rsidRPr="00F47C75" w:rsidRDefault="003916EB">
      <w:pPr>
        <w:pStyle w:val="ListParagraph"/>
        <w:numPr>
          <w:ilvl w:val="0"/>
          <w:numId w:val="44"/>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F47C75" w:rsidRDefault="003916EB">
      <w:pPr>
        <w:pStyle w:val="ListParagraph"/>
        <w:numPr>
          <w:ilvl w:val="0"/>
          <w:numId w:val="44"/>
        </w:numPr>
        <w:spacing w:before="0" w:after="0"/>
        <w:ind w:left="426"/>
        <w:rPr>
          <w:lang w:val="id-ID"/>
        </w:rPr>
      </w:pPr>
      <w:r w:rsidRPr="00F47C75">
        <w:rPr>
          <w:lang w:val="id-ID"/>
        </w:rPr>
        <w:t>Test Case</w:t>
      </w:r>
    </w:p>
    <w:p w14:paraId="3DB77A9D" w14:textId="72546C5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Perbanding</w:t>
      </w:r>
      <w:r w:rsidR="001A5F9E">
        <w:rPr>
          <w:i w:val="0"/>
          <w:iCs w:val="0"/>
          <w:color w:val="000000" w:themeColor="text1"/>
          <w:sz w:val="24"/>
          <w:szCs w:val="24"/>
        </w:rPr>
        <w:t>an</w:t>
      </w:r>
      <w:r w:rsidR="008D489B" w:rsidRPr="008D489B">
        <w:rPr>
          <w:i w:val="0"/>
          <w:iCs w:val="0"/>
          <w:color w:val="000000" w:themeColor="text1"/>
          <w:sz w:val="24"/>
          <w:szCs w:val="24"/>
        </w:rPr>
        <w:t xml:space="preserve">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809"/>
        <w:gridCol w:w="5918"/>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7C3864D" w14:textId="0C21542F"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Return data perbandingan supplier</w:t>
            </w:r>
          </w:p>
          <w:p w14:paraId="19A1BC5B" w14:textId="433E363C" w:rsidR="003916E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93A3743" w14:textId="3A5653C4"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9" w:name="_Toc98667411"/>
      <w:r>
        <w:rPr>
          <w:b/>
          <w:lang w:val="id-ID"/>
        </w:rPr>
        <w:br w:type="page"/>
      </w:r>
      <w:r w:rsidR="00142CF5">
        <w:rPr>
          <w:noProof/>
        </w:rPr>
        <w:lastRenderedPageBreak/>
        <w:drawing>
          <wp:anchor distT="0" distB="0" distL="114300" distR="114300" simplePos="0" relativeHeight="251648000" behindDoc="0" locked="0" layoutInCell="1" allowOverlap="1" wp14:anchorId="288A3915" wp14:editId="12F65299">
            <wp:simplePos x="0" y="0"/>
            <wp:positionH relativeFrom="column">
              <wp:posOffset>548640</wp:posOffset>
            </wp:positionH>
            <wp:positionV relativeFrom="paragraph">
              <wp:posOffset>411480</wp:posOffset>
            </wp:positionV>
            <wp:extent cx="4000500" cy="540258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4">
                      <a:extLst>
                        <a:ext uri="{28A0092B-C50C-407E-A947-70E740481C1C}">
                          <a14:useLocalDpi xmlns:a14="http://schemas.microsoft.com/office/drawing/2010/main" val="0"/>
                        </a:ext>
                      </a:extLst>
                    </a:blip>
                    <a:srcRect t="1191" b="1345"/>
                    <a:stretch/>
                  </pic:blipFill>
                  <pic:spPr bwMode="auto">
                    <a:xfrm>
                      <a:off x="0" y="0"/>
                      <a:ext cx="4000500" cy="5402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Pengujian Alur Program Produk Paling Laku</w:t>
      </w:r>
    </w:p>
    <w:p w14:paraId="5F4D6549" w14:textId="7AD4DF6E" w:rsidR="009160B4" w:rsidRPr="004213D8" w:rsidRDefault="00142CF5" w:rsidP="00036D2D">
      <w:pPr>
        <w:pStyle w:val="ListParagraph"/>
        <w:spacing w:before="0" w:line="480" w:lineRule="auto"/>
        <w:ind w:left="0" w:firstLine="0"/>
        <w:jc w:val="center"/>
        <w:rPr>
          <w:lang w:val="id-ID"/>
        </w:rPr>
      </w:pPr>
      <w:r w:rsidRPr="009B3A9C">
        <w:rPr>
          <w:szCs w:val="24"/>
          <w:lang w:val="id-ID"/>
        </w:rPr>
        <w:t xml:space="preserve"> </w:t>
      </w:r>
      <w:r w:rsidR="009160B4" w:rsidRPr="009B3A9C">
        <w:rPr>
          <w:szCs w:val="24"/>
          <w:lang w:val="id-ID"/>
        </w:rPr>
        <w:t>Gambar V.</w:t>
      </w:r>
      <w:r w:rsidR="009B6716">
        <w:rPr>
          <w:szCs w:val="24"/>
          <w:lang w:val="id-ID"/>
        </w:rPr>
        <w:t>22</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2784D5B3" w:rsidR="009160B4" w:rsidRPr="00755EED" w:rsidRDefault="009160B4"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2</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7F19A056" w:rsidR="009160B4" w:rsidRPr="00227361" w:rsidRDefault="001A5F9E" w:rsidP="00227361">
      <w:pPr>
        <w:pStyle w:val="ListParagraph"/>
        <w:numPr>
          <w:ilvl w:val="0"/>
          <w:numId w:val="47"/>
        </w:numPr>
        <w:spacing w:before="0"/>
        <w:ind w:left="426"/>
        <w:rPr>
          <w:lang w:val="id-ID"/>
        </w:rPr>
      </w:pPr>
      <w:r>
        <w:rPr>
          <w:lang w:val="id-ID"/>
        </w:rPr>
        <w:t>Menghitung</w:t>
      </w:r>
      <w:r w:rsidR="009160B4" w:rsidRPr="00227361">
        <w:rPr>
          <w:lang w:val="id-ID"/>
        </w:rPr>
        <w:t xml:space="preserve"> </w:t>
      </w:r>
      <w:r w:rsidR="009160B4" w:rsidRPr="00227361">
        <w:rPr>
          <w:i/>
          <w:iCs/>
          <w:lang w:val="id-ID"/>
        </w:rPr>
        <w:t>Cyclomatic Complexity</w:t>
      </w:r>
      <w:r w:rsidR="009160B4" w:rsidRPr="00227361">
        <w:rPr>
          <w:lang w:val="id-ID"/>
        </w:rPr>
        <w:t xml:space="preserve"> dari </w:t>
      </w:r>
      <w:r w:rsidR="009160B4" w:rsidRPr="00227361">
        <w:rPr>
          <w:i/>
          <w:iCs/>
          <w:lang w:val="id-ID"/>
        </w:rPr>
        <w:t>Edge</w:t>
      </w:r>
      <w:r w:rsidR="009160B4" w:rsidRPr="00227361">
        <w:rPr>
          <w:lang w:val="id-ID"/>
        </w:rPr>
        <w:t xml:space="preserve"> dan </w:t>
      </w:r>
      <w:r w:rsidR="009160B4"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rsidP="00227361">
      <w:pPr>
        <w:pStyle w:val="ListParagraph"/>
        <w:numPr>
          <w:ilvl w:val="0"/>
          <w:numId w:val="47"/>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A4DA418" w:rsidR="009160B4" w:rsidRPr="00F47C75" w:rsidRDefault="009160B4" w:rsidP="00227361">
      <w:pPr>
        <w:pStyle w:val="ListParagraph"/>
        <w:numPr>
          <w:ilvl w:val="0"/>
          <w:numId w:val="47"/>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w:t>
      </w:r>
      <w:r w:rsidR="00BF55EB">
        <w:rPr>
          <w:lang w:val="id-ID"/>
        </w:rPr>
        <w:t>diatas</w:t>
      </w:r>
      <w:r w:rsidRPr="004213D8">
        <w:rPr>
          <w:lang w:val="id-ID"/>
        </w:rPr>
        <w:t xml:space="preserve">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56F76346" w:rsidR="009160B4" w:rsidRPr="00F47C75" w:rsidRDefault="009160B4" w:rsidP="00227361">
      <w:pPr>
        <w:pStyle w:val="ListParagraph"/>
        <w:numPr>
          <w:ilvl w:val="0"/>
          <w:numId w:val="47"/>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w:t>
      </w:r>
      <w:r w:rsidR="00BF55EB">
        <w:rPr>
          <w:lang w:val="id-ID"/>
        </w:rPr>
        <w:t>diatas</w:t>
      </w:r>
      <w:r w:rsidRPr="00F47C75">
        <w:rPr>
          <w:lang w:val="id-ID"/>
        </w:rPr>
        <w:t xml:space="preserve">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11 – 12 – 13 – 14</w:t>
      </w:r>
    </w:p>
    <w:p w14:paraId="005F3A7B" w14:textId="524277EE" w:rsidR="000D6F51" w:rsidRPr="000D6F51" w:rsidRDefault="000D6F51" w:rsidP="000D6F51">
      <w:pPr>
        <w:pStyle w:val="ListParagraph"/>
        <w:spacing w:before="0"/>
        <w:ind w:left="426" w:firstLine="0"/>
        <w:rPr>
          <w:lang w:val="id-ID"/>
        </w:rPr>
      </w:pPr>
      <w:r>
        <w:rPr>
          <w:lang w:val="id-ID"/>
        </w:rPr>
        <w:t>Path 3 : 1 – 2 – 3 – 8 – 9 – 10 – 11 – 12 – 13 – 14</w:t>
      </w:r>
    </w:p>
    <w:p w14:paraId="498EB6F6" w14:textId="77777777" w:rsidR="009160B4" w:rsidRPr="00F47C75" w:rsidRDefault="009160B4" w:rsidP="00227361">
      <w:pPr>
        <w:pStyle w:val="ListParagraph"/>
        <w:numPr>
          <w:ilvl w:val="0"/>
          <w:numId w:val="47"/>
        </w:numPr>
        <w:spacing w:before="0" w:after="0"/>
        <w:ind w:left="426"/>
        <w:rPr>
          <w:lang w:val="id-ID"/>
        </w:rPr>
      </w:pPr>
      <w:r w:rsidRPr="00F47C75">
        <w:rPr>
          <w:lang w:val="id-ID"/>
        </w:rPr>
        <w:t>Test Case</w:t>
      </w:r>
    </w:p>
    <w:p w14:paraId="030DC4A7" w14:textId="398E569C"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B5D93">
        <w:rPr>
          <w:i w:val="0"/>
          <w:iCs w:val="0"/>
          <w:color w:val="000000" w:themeColor="text1"/>
          <w:sz w:val="24"/>
          <w:szCs w:val="24"/>
        </w:rPr>
        <w:t>9</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Default="009160B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22FBA64" w14:textId="2308F58D"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CB73743"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66659F1A" w:rsidR="00DD768F" w:rsidRDefault="00816AA6" w:rsidP="00CF5594">
            <w:pPr>
              <w:pStyle w:val="ListParagraph"/>
              <w:numPr>
                <w:ilvl w:val="0"/>
                <w:numId w:val="48"/>
              </w:numPr>
              <w:spacing w:line="276" w:lineRule="auto"/>
              <w:ind w:left="438" w:hanging="426"/>
              <w:rPr>
                <w:rFonts w:ascii="Times New Roman" w:hAnsi="Times New Roman" w:cs="Times New Roman"/>
                <w:sz w:val="24"/>
                <w:szCs w:val="28"/>
                <w:lang w:val="id-ID"/>
              </w:rPr>
            </w:pPr>
            <w:r>
              <w:rPr>
                <w:rFonts w:ascii="Times New Roman" w:hAnsi="Times New Roman" w:cs="Times New Roman"/>
                <w:sz w:val="24"/>
                <w:szCs w:val="28"/>
                <w:lang w:val="id-ID"/>
              </w:rPr>
              <w:t>Periode</w:t>
            </w:r>
            <w:r w:rsidR="00DD768F" w:rsidRPr="00DD768F">
              <w:rPr>
                <w:rFonts w:ascii="Times New Roman" w:hAnsi="Times New Roman" w:cs="Times New Roman"/>
                <w:sz w:val="24"/>
                <w:szCs w:val="28"/>
                <w:lang w:val="id-ID"/>
              </w:rPr>
              <w:t xml:space="preserve"> penjualan harian</w:t>
            </w:r>
          </w:p>
          <w:p w14:paraId="43686E7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34700168" w14:textId="71701752" w:rsidR="00CF5594" w:rsidRP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1804A11C" w14:textId="7CA23A6F"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04A571A3"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40DA9419" w:rsidR="00CF5594" w:rsidRDefault="00816AA6"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CF5594" w:rsidRPr="00DD768F">
              <w:rPr>
                <w:rFonts w:ascii="Times New Roman" w:hAnsi="Times New Roman" w:cs="Times New Roman"/>
                <w:sz w:val="24"/>
                <w:szCs w:val="28"/>
                <w:lang w:val="id-ID"/>
              </w:rPr>
              <w:t xml:space="preserve"> penjualan </w:t>
            </w:r>
            <w:r w:rsidR="00A37703">
              <w:rPr>
                <w:rFonts w:ascii="Times New Roman" w:hAnsi="Times New Roman" w:cs="Times New Roman"/>
                <w:sz w:val="24"/>
                <w:szCs w:val="28"/>
                <w:lang w:val="id-ID"/>
              </w:rPr>
              <w:t>bulanan</w:t>
            </w:r>
          </w:p>
          <w:p w14:paraId="14604958" w14:textId="36F8509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4EE03775" w14:textId="26E65C19" w:rsidR="009160B4" w:rsidRP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Default="00CF5594" w:rsidP="004C592A">
            <w:pPr>
              <w:pStyle w:val="ListParagraph"/>
              <w:spacing w:line="276" w:lineRule="auto"/>
              <w:ind w:left="0"/>
              <w:rPr>
                <w:rFonts w:cs="Times New Roman"/>
                <w:szCs w:val="28"/>
                <w:lang w:val="id-ID"/>
              </w:rPr>
            </w:pPr>
            <w:r w:rsidRPr="000610EF">
              <w:rPr>
                <w:rFonts w:ascii="Times New Roman" w:hAnsi="Times New Roman" w:cs="Times New Roman"/>
                <w:sz w:val="24"/>
                <w:szCs w:val="28"/>
                <w:lang w:val="id-ID"/>
              </w:rPr>
              <w:t xml:space="preserve">Path </w:t>
            </w:r>
            <w:r>
              <w:rPr>
                <w:rFonts w:ascii="Times New Roman" w:hAnsi="Times New Roman" w:cs="Times New Roman"/>
                <w:sz w:val="24"/>
                <w:szCs w:val="28"/>
                <w:lang w:val="id-ID"/>
              </w:rPr>
              <w:t>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97C1BAA" w14:textId="1DE318D2"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Input </w:t>
            </w:r>
            <w:r w:rsidR="00816AA6">
              <w:rPr>
                <w:rFonts w:ascii="Times New Roman" w:hAnsi="Times New Roman" w:cs="Times New Roman"/>
                <w:sz w:val="24"/>
                <w:szCs w:val="28"/>
                <w:lang w:val="id-ID"/>
              </w:rPr>
              <w:t>periode</w:t>
            </w:r>
            <w:r w:rsidRPr="00DD768F">
              <w:rPr>
                <w:rFonts w:ascii="Times New Roman" w:hAnsi="Times New Roman" w:cs="Times New Roman"/>
                <w:sz w:val="24"/>
                <w:szCs w:val="28"/>
                <w:lang w:val="id-ID"/>
              </w:rPr>
              <w:t xml:space="preserve"> penjualan (harian, bulanan, tahunan)</w:t>
            </w:r>
          </w:p>
          <w:p w14:paraId="393E32EF"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1571B045" w:rsidR="00A37703" w:rsidRDefault="00816AA6"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Pr>
                <w:rFonts w:ascii="Times New Roman" w:hAnsi="Times New Roman" w:cs="Times New Roman"/>
                <w:sz w:val="24"/>
                <w:szCs w:val="28"/>
                <w:lang w:val="id-ID"/>
              </w:rPr>
              <w:t>Periode</w:t>
            </w:r>
            <w:r w:rsidR="00A37703" w:rsidRPr="00DD768F">
              <w:rPr>
                <w:rFonts w:ascii="Times New Roman" w:hAnsi="Times New Roman" w:cs="Times New Roman"/>
                <w:sz w:val="24"/>
                <w:szCs w:val="28"/>
                <w:lang w:val="id-ID"/>
              </w:rPr>
              <w:t xml:space="preserve"> penjualan </w:t>
            </w:r>
            <w:r w:rsidR="00AB7B1A">
              <w:rPr>
                <w:rFonts w:ascii="Times New Roman" w:hAnsi="Times New Roman" w:cs="Times New Roman"/>
                <w:sz w:val="24"/>
                <w:szCs w:val="28"/>
                <w:lang w:val="id-ID"/>
              </w:rPr>
              <w:t>tahun</w:t>
            </w:r>
            <w:r w:rsidR="00A37703">
              <w:rPr>
                <w:rFonts w:ascii="Times New Roman" w:hAnsi="Times New Roman" w:cs="Times New Roman"/>
                <w:sz w:val="24"/>
                <w:szCs w:val="28"/>
                <w:lang w:val="id-ID"/>
              </w:rPr>
              <w:t>an</w:t>
            </w:r>
          </w:p>
          <w:p w14:paraId="5C45D82A" w14:textId="5578E9E1"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6CB59CB5" w14:textId="62457F9A" w:rsidR="00CF5594" w:rsidRP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A37703">
              <w:rPr>
                <w:rFonts w:ascii="Times New Roman" w:hAnsi="Times New Roman" w:cs="Times New Roman"/>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bookmarkEnd w:id="79"/>
    <w:p w14:paraId="7BD050D5" w14:textId="77777777" w:rsidR="00361B33" w:rsidRPr="008566B9" w:rsidRDefault="00361B33" w:rsidP="00A9690C">
      <w:pPr>
        <w:pStyle w:val="Heading2"/>
        <w:numPr>
          <w:ilvl w:val="0"/>
          <w:numId w:val="25"/>
        </w:numPr>
        <w:spacing w:after="240"/>
        <w:ind w:left="426"/>
        <w:rPr>
          <w:rFonts w:ascii="Times New Roman" w:hAnsi="Times New Roman"/>
          <w:b/>
          <w:color w:val="auto"/>
          <w:sz w:val="24"/>
          <w:lang w:val="id-ID"/>
        </w:rPr>
      </w:pPr>
      <w:r w:rsidRPr="008566B9">
        <w:rPr>
          <w:rFonts w:ascii="Times New Roman" w:hAnsi="Times New Roman"/>
          <w:b/>
          <w:color w:val="auto"/>
          <w:sz w:val="24"/>
          <w:lang w:val="id-ID"/>
        </w:rPr>
        <w:t>Hasil Pengujian Kelayakan Sistem</w:t>
      </w:r>
    </w:p>
    <w:p w14:paraId="01B9E495" w14:textId="734C4976" w:rsidR="00361B33" w:rsidRPr="008566B9" w:rsidRDefault="00361B33" w:rsidP="00452FC1">
      <w:pPr>
        <w:spacing w:before="0" w:after="0" w:line="480" w:lineRule="auto"/>
        <w:rPr>
          <w:lang w:val="id-ID"/>
        </w:rPr>
      </w:pPr>
      <w:r w:rsidRPr="008566B9">
        <w:rPr>
          <w:lang w:val="id-ID"/>
        </w:rPr>
        <w:t xml:space="preserve">Berdasarkan hasil penelitian yang telah dilakukan oleh peneliti selama melakukan penelitian di </w:t>
      </w:r>
      <w:r w:rsidR="00E74470" w:rsidRPr="00E74470">
        <w:rPr>
          <w:i/>
          <w:iCs/>
          <w:lang w:val="id-ID"/>
        </w:rPr>
        <w:t>minimarket</w:t>
      </w:r>
      <w:r>
        <w:rPr>
          <w:i/>
          <w:iCs/>
          <w:lang w:val="id-ID"/>
        </w:rPr>
        <w:t xml:space="preserve"> </w:t>
      </w:r>
      <w:r>
        <w:rPr>
          <w:lang w:val="id-ID"/>
        </w:rPr>
        <w:t>Macca Mart</w:t>
      </w:r>
      <w:r w:rsidRPr="008566B9">
        <w:rPr>
          <w:lang w:val="id-ID"/>
        </w:rPr>
        <w:t>, diperoleh data</w:t>
      </w:r>
      <w:r>
        <w:rPr>
          <w:lang w:val="id-ID"/>
        </w:rPr>
        <w:t xml:space="preserve"> penjualan</w:t>
      </w:r>
      <w:r w:rsidR="00237374">
        <w:rPr>
          <w:lang w:val="id-ID"/>
        </w:rPr>
        <w:t xml:space="preserve"> </w:t>
      </w:r>
      <w:r w:rsidR="003F6829">
        <w:rPr>
          <w:lang w:val="id-ID"/>
        </w:rPr>
        <w:t>pada</w:t>
      </w:r>
      <w:r w:rsidR="00237374">
        <w:rPr>
          <w:lang w:val="id-ID"/>
        </w:rPr>
        <w:t xml:space="preserve"> 3 produk</w:t>
      </w:r>
      <w:r w:rsidR="003F6829">
        <w:rPr>
          <w:lang w:val="id-ID"/>
        </w:rPr>
        <w:t xml:space="preserve"> berbeda</w:t>
      </w:r>
      <w:r w:rsidR="00237374">
        <w:rPr>
          <w:lang w:val="id-ID"/>
        </w:rPr>
        <w:t xml:space="preserve"> </w:t>
      </w:r>
      <w:r w:rsidR="003F6829">
        <w:rPr>
          <w:lang w:val="id-ID"/>
        </w:rPr>
        <w:t>untuk</w:t>
      </w:r>
      <w:r w:rsidR="00237374">
        <w:rPr>
          <w:lang w:val="id-ID"/>
        </w:rPr>
        <w:t xml:space="preserve"> </w:t>
      </w:r>
      <w:r w:rsidR="00816AA6">
        <w:rPr>
          <w:lang w:val="id-ID"/>
        </w:rPr>
        <w:t>periode</w:t>
      </w:r>
      <w:r w:rsidR="00237374">
        <w:rPr>
          <w:lang w:val="id-ID"/>
        </w:rPr>
        <w:t xml:space="preserve"> bulan </w:t>
      </w:r>
      <w:r w:rsidR="00BA6A78">
        <w:rPr>
          <w:lang w:val="id-ID"/>
        </w:rPr>
        <w:t>Maret sampai bulan April</w:t>
      </w:r>
      <w:r w:rsidR="005B4FAC">
        <w:rPr>
          <w:lang w:val="id-ID"/>
        </w:rPr>
        <w:t xml:space="preserve"> tahun 2022</w:t>
      </w:r>
      <w:r w:rsidR="003F6829">
        <w:rPr>
          <w:lang w:val="id-ID"/>
        </w:rPr>
        <w:t>.</w:t>
      </w:r>
      <w:r w:rsidRPr="008566B9">
        <w:rPr>
          <w:lang w:val="id-ID"/>
        </w:rPr>
        <w:t xml:space="preserve"> </w:t>
      </w:r>
      <w:r w:rsidR="003F6829">
        <w:rPr>
          <w:lang w:val="id-ID"/>
        </w:rPr>
        <w:t>K</w:t>
      </w:r>
      <w:r w:rsidR="00BA6A78">
        <w:rPr>
          <w:lang w:val="id-ID"/>
        </w:rPr>
        <w:t xml:space="preserve">etiga produk tersebut antara lain, </w:t>
      </w:r>
      <w:r w:rsidR="00BA6A78" w:rsidRPr="00BA6A78">
        <w:rPr>
          <w:i/>
          <w:iCs/>
          <w:lang w:val="id-ID"/>
        </w:rPr>
        <w:t>Bear Brand Milk 189</w:t>
      </w:r>
      <w:r w:rsidR="00BA6A78">
        <w:rPr>
          <w:i/>
          <w:iCs/>
          <w:lang w:val="id-ID"/>
        </w:rPr>
        <w:t xml:space="preserve">ML, </w:t>
      </w:r>
      <w:r w:rsidR="00BA6A78" w:rsidRPr="00BA6A78">
        <w:rPr>
          <w:i/>
          <w:iCs/>
          <w:lang w:val="id-ID"/>
        </w:rPr>
        <w:t>Teh Pucuk B</w:t>
      </w:r>
      <w:r w:rsidR="00BA6A78">
        <w:rPr>
          <w:i/>
          <w:iCs/>
          <w:lang w:val="id-ID"/>
        </w:rPr>
        <w:t>o</w:t>
      </w:r>
      <w:r w:rsidR="00BA6A78" w:rsidRPr="00BA6A78">
        <w:rPr>
          <w:i/>
          <w:iCs/>
          <w:lang w:val="id-ID"/>
        </w:rPr>
        <w:t>t</w:t>
      </w:r>
      <w:r w:rsidR="00BA6A78">
        <w:rPr>
          <w:i/>
          <w:iCs/>
          <w:lang w:val="id-ID"/>
        </w:rPr>
        <w:t>o</w:t>
      </w:r>
      <w:r w:rsidR="00BA6A78" w:rsidRPr="00BA6A78">
        <w:rPr>
          <w:i/>
          <w:iCs/>
          <w:lang w:val="id-ID"/>
        </w:rPr>
        <w:t>l 350</w:t>
      </w:r>
      <w:r w:rsidR="00BA6A78">
        <w:rPr>
          <w:i/>
          <w:iCs/>
          <w:lang w:val="id-ID"/>
        </w:rPr>
        <w:t xml:space="preserve">ML </w:t>
      </w:r>
      <w:r w:rsidR="00BA6A78" w:rsidRPr="00BA6A78">
        <w:rPr>
          <w:lang w:val="id-ID"/>
        </w:rPr>
        <w:t>dan</w:t>
      </w:r>
      <w:r w:rsidR="00BA6A78">
        <w:rPr>
          <w:lang w:val="id-ID"/>
        </w:rPr>
        <w:t xml:space="preserve"> </w:t>
      </w:r>
      <w:r w:rsidR="00BA6A78" w:rsidRPr="00BA6A78">
        <w:rPr>
          <w:i/>
          <w:iCs/>
          <w:lang w:val="id-ID"/>
        </w:rPr>
        <w:t>Club Isi Ulang 19 Ltr</w:t>
      </w:r>
      <w:r w:rsidR="00BA6A78">
        <w:rPr>
          <w:i/>
          <w:iCs/>
          <w:lang w:val="id-ID"/>
        </w:rPr>
        <w:t>.</w:t>
      </w:r>
      <w:r w:rsidR="003F6829">
        <w:rPr>
          <w:lang w:val="id-ID"/>
        </w:rPr>
        <w:t xml:space="preserve"> Data tersebut kemudian akan </w:t>
      </w:r>
      <w:r w:rsidR="00480673">
        <w:rPr>
          <w:lang w:val="id-ID"/>
        </w:rPr>
        <w:t xml:space="preserve">diolah dengan menggunakan metode </w:t>
      </w:r>
      <w:r w:rsidR="00480673" w:rsidRPr="00480673">
        <w:rPr>
          <w:i/>
          <w:iCs/>
          <w:lang w:val="id-ID"/>
        </w:rPr>
        <w:t>linear regression</w:t>
      </w:r>
      <w:r w:rsidR="00480673">
        <w:rPr>
          <w:lang w:val="id-ID"/>
        </w:rPr>
        <w:t xml:space="preserve"> yang diterapkan pada</w:t>
      </w:r>
      <w:r w:rsidR="003F6829">
        <w:rPr>
          <w:lang w:val="id-ID"/>
        </w:rPr>
        <w:t xml:space="preserve"> sistem yang telah dirancang dan akan dilakukan pengujian</w:t>
      </w:r>
      <w:r w:rsidR="00123B01">
        <w:rPr>
          <w:lang w:val="id-ID"/>
        </w:rPr>
        <w:t xml:space="preserve"> untuk menguji kelayakan dari sistem </w:t>
      </w:r>
      <w:r w:rsidR="00480673">
        <w:rPr>
          <w:lang w:val="id-ID"/>
        </w:rPr>
        <w:t>dan metode yang digunakan</w:t>
      </w:r>
      <w:r w:rsidR="003F6829">
        <w:rPr>
          <w:lang w:val="id-ID"/>
        </w:rPr>
        <w:t>.</w:t>
      </w:r>
      <w:r w:rsidR="00123B01">
        <w:rPr>
          <w:lang w:val="id-ID"/>
        </w:rPr>
        <w:t xml:space="preserve"> Adapun data yang telah dikumpulkan tersebut yaitu sebagai berikut:</w:t>
      </w:r>
    </w:p>
    <w:p w14:paraId="5382DC81" w14:textId="7E58A4CD" w:rsidR="00361B33" w:rsidRDefault="00361B33" w:rsidP="00452FC1">
      <w:pPr>
        <w:pStyle w:val="ListParagraph"/>
        <w:numPr>
          <w:ilvl w:val="0"/>
          <w:numId w:val="53"/>
        </w:numPr>
        <w:spacing w:before="0" w:after="0" w:line="480" w:lineRule="auto"/>
        <w:ind w:left="709" w:hanging="425"/>
        <w:rPr>
          <w:lang w:val="id-ID"/>
        </w:rPr>
      </w:pPr>
      <w:r w:rsidRPr="008566B9">
        <w:rPr>
          <w:lang w:val="id-ID"/>
        </w:rPr>
        <w:lastRenderedPageBreak/>
        <w:t xml:space="preserve">Data </w:t>
      </w:r>
      <w:r w:rsidR="007B7808">
        <w:rPr>
          <w:lang w:val="id-ID"/>
        </w:rPr>
        <w:t>penjualan 3 produk dari bulan Maret sampai bulan April.</w:t>
      </w:r>
    </w:p>
    <w:p w14:paraId="6CE25BBE" w14:textId="0275C95B" w:rsidR="00FA0789" w:rsidRPr="00FA0789" w:rsidRDefault="00FA0789" w:rsidP="00FA0789">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0</w:t>
      </w:r>
      <w:r w:rsidRPr="008566B9">
        <w:rPr>
          <w:i w:val="0"/>
          <w:iCs w:val="0"/>
          <w:color w:val="000000" w:themeColor="text1"/>
          <w:sz w:val="24"/>
          <w:szCs w:val="24"/>
        </w:rPr>
        <w:t xml:space="preserve"> </w:t>
      </w:r>
      <w:r>
        <w:rPr>
          <w:i w:val="0"/>
          <w:iCs w:val="0"/>
          <w:color w:val="000000" w:themeColor="text1"/>
          <w:sz w:val="24"/>
          <w:szCs w:val="24"/>
        </w:rPr>
        <w:t xml:space="preserve">Tabel </w:t>
      </w:r>
      <w:r w:rsidRPr="00FA0789">
        <w:rPr>
          <w:i w:val="0"/>
          <w:iCs w:val="0"/>
          <w:color w:val="000000" w:themeColor="text1"/>
          <w:sz w:val="24"/>
          <w:szCs w:val="24"/>
        </w:rPr>
        <w:t>Data</w:t>
      </w:r>
      <w:r>
        <w:rPr>
          <w:color w:val="000000" w:themeColor="text1"/>
          <w:sz w:val="24"/>
          <w:szCs w:val="24"/>
        </w:rPr>
        <w:t xml:space="preserve"> </w:t>
      </w:r>
      <w:r>
        <w:rPr>
          <w:i w:val="0"/>
          <w:iCs w:val="0"/>
          <w:color w:val="000000" w:themeColor="text1"/>
          <w:sz w:val="24"/>
          <w:szCs w:val="24"/>
        </w:rPr>
        <w:t>Penjualan Produk Dari Bulan Maret Sampai April</w:t>
      </w:r>
    </w:p>
    <w:tbl>
      <w:tblPr>
        <w:tblStyle w:val="TableGrid"/>
        <w:tblW w:w="0" w:type="auto"/>
        <w:tblInd w:w="108" w:type="dxa"/>
        <w:tblLook w:val="04A0" w:firstRow="1" w:lastRow="0" w:firstColumn="1" w:lastColumn="0" w:noHBand="0" w:noVBand="1"/>
      </w:tblPr>
      <w:tblGrid>
        <w:gridCol w:w="1057"/>
        <w:gridCol w:w="1190"/>
        <w:gridCol w:w="1203"/>
        <w:gridCol w:w="1200"/>
        <w:gridCol w:w="1229"/>
        <w:gridCol w:w="1081"/>
        <w:gridCol w:w="1085"/>
      </w:tblGrid>
      <w:tr w:rsidR="007B7808" w:rsidRPr="003839F9" w14:paraId="44547DCD" w14:textId="77777777" w:rsidTr="00FA0789">
        <w:trPr>
          <w:trHeight w:val="268"/>
        </w:trPr>
        <w:tc>
          <w:tcPr>
            <w:tcW w:w="1057" w:type="dxa"/>
            <w:vMerge w:val="restart"/>
            <w:vAlign w:val="center"/>
          </w:tcPr>
          <w:p w14:paraId="042560A1" w14:textId="08AB94A3" w:rsidR="007B7808" w:rsidRPr="003839F9" w:rsidRDefault="003839F9"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anggal</w:t>
            </w:r>
          </w:p>
        </w:tc>
        <w:tc>
          <w:tcPr>
            <w:tcW w:w="2393" w:type="dxa"/>
            <w:gridSpan w:val="2"/>
          </w:tcPr>
          <w:p w14:paraId="28F8A8A7" w14:textId="5C67E3C5"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Bear Brand Milk 189ML</w:t>
            </w:r>
          </w:p>
        </w:tc>
        <w:tc>
          <w:tcPr>
            <w:tcW w:w="2429" w:type="dxa"/>
            <w:gridSpan w:val="2"/>
          </w:tcPr>
          <w:p w14:paraId="2AB7BF52" w14:textId="47B83A4A"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eh Pucuk Botol 350ML</w:t>
            </w:r>
          </w:p>
        </w:tc>
        <w:tc>
          <w:tcPr>
            <w:tcW w:w="2166" w:type="dxa"/>
            <w:gridSpan w:val="2"/>
          </w:tcPr>
          <w:p w14:paraId="5D4893A1" w14:textId="2A64AFB6"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Club Isi Ulang 19 Ltr</w:t>
            </w:r>
          </w:p>
        </w:tc>
      </w:tr>
      <w:tr w:rsidR="003839F9" w:rsidRPr="003839F9" w14:paraId="0ECA9B99" w14:textId="77777777" w:rsidTr="00FA0789">
        <w:trPr>
          <w:trHeight w:val="282"/>
        </w:trPr>
        <w:tc>
          <w:tcPr>
            <w:tcW w:w="1057" w:type="dxa"/>
            <w:vMerge/>
          </w:tcPr>
          <w:p w14:paraId="786AF40A" w14:textId="77777777" w:rsidR="007B7808" w:rsidRPr="003839F9" w:rsidRDefault="007B7808" w:rsidP="003839F9">
            <w:pPr>
              <w:pStyle w:val="ListParagraph"/>
              <w:ind w:left="0"/>
              <w:jc w:val="center"/>
              <w:rPr>
                <w:rFonts w:ascii="Times New Roman" w:hAnsi="Times New Roman" w:cs="Times New Roman"/>
                <w:b/>
                <w:bCs/>
                <w:sz w:val="24"/>
                <w:szCs w:val="24"/>
                <w:lang w:val="id-ID"/>
              </w:rPr>
            </w:pPr>
          </w:p>
        </w:tc>
        <w:tc>
          <w:tcPr>
            <w:tcW w:w="1190" w:type="dxa"/>
          </w:tcPr>
          <w:p w14:paraId="4889475C" w14:textId="2F8F80CD"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et</w:t>
            </w:r>
          </w:p>
        </w:tc>
        <w:tc>
          <w:tcPr>
            <w:tcW w:w="1203" w:type="dxa"/>
          </w:tcPr>
          <w:p w14:paraId="3A212A48" w14:textId="6E460467"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200" w:type="dxa"/>
          </w:tcPr>
          <w:p w14:paraId="255FCF5E" w14:textId="163E6E6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229" w:type="dxa"/>
          </w:tcPr>
          <w:p w14:paraId="67A3205D" w14:textId="461AC77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081" w:type="dxa"/>
          </w:tcPr>
          <w:p w14:paraId="781D7A1B" w14:textId="029E4825"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085" w:type="dxa"/>
          </w:tcPr>
          <w:p w14:paraId="1DE25459" w14:textId="100752CB"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r>
      <w:tr w:rsidR="00C15FCC" w:rsidRPr="003839F9" w14:paraId="141AB9FB" w14:textId="77777777" w:rsidTr="00FA0789">
        <w:trPr>
          <w:trHeight w:val="268"/>
        </w:trPr>
        <w:tc>
          <w:tcPr>
            <w:tcW w:w="1057" w:type="dxa"/>
            <w:vAlign w:val="bottom"/>
          </w:tcPr>
          <w:p w14:paraId="0DBFF814" w14:textId="7BAD1CB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190" w:type="dxa"/>
            <w:vAlign w:val="bottom"/>
          </w:tcPr>
          <w:p w14:paraId="30E73275" w14:textId="3B3278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89CD349" w14:textId="1A5174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0" w:type="dxa"/>
            <w:vAlign w:val="bottom"/>
          </w:tcPr>
          <w:p w14:paraId="53625DF4" w14:textId="41E351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7FBB2996" w14:textId="48AFADE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4A37586D" w14:textId="16AE77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8482E08" w14:textId="3E1B8BD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9020C82" w14:textId="77777777" w:rsidTr="00FA0789">
        <w:trPr>
          <w:trHeight w:val="282"/>
        </w:trPr>
        <w:tc>
          <w:tcPr>
            <w:tcW w:w="1057" w:type="dxa"/>
            <w:vAlign w:val="bottom"/>
          </w:tcPr>
          <w:p w14:paraId="605D9A30" w14:textId="41D092D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190" w:type="dxa"/>
            <w:vAlign w:val="bottom"/>
          </w:tcPr>
          <w:p w14:paraId="59D82C62" w14:textId="799D42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3" w:type="dxa"/>
            <w:vAlign w:val="bottom"/>
          </w:tcPr>
          <w:p w14:paraId="01F112A3" w14:textId="21075C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864999C" w14:textId="3266F5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6665B776" w14:textId="32E6CA3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673C06C7" w14:textId="5AE9397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5" w:type="dxa"/>
            <w:vAlign w:val="bottom"/>
          </w:tcPr>
          <w:p w14:paraId="04DCE321" w14:textId="404F34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r>
      <w:tr w:rsidR="00C15FCC" w:rsidRPr="003839F9" w14:paraId="345A5B8C" w14:textId="77777777" w:rsidTr="00FA0789">
        <w:trPr>
          <w:trHeight w:val="268"/>
        </w:trPr>
        <w:tc>
          <w:tcPr>
            <w:tcW w:w="1057" w:type="dxa"/>
            <w:vAlign w:val="bottom"/>
          </w:tcPr>
          <w:p w14:paraId="4EA68E73" w14:textId="39905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190" w:type="dxa"/>
            <w:vAlign w:val="bottom"/>
          </w:tcPr>
          <w:p w14:paraId="03040235" w14:textId="7083136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66B3A698" w14:textId="6F8B43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150B06BD" w14:textId="4C977F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30E3B41" w14:textId="6AF678C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404081A" w14:textId="0C8524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19B79EF8" w14:textId="6ADD7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EC9EDC6" w14:textId="77777777" w:rsidTr="00FA0789">
        <w:trPr>
          <w:trHeight w:val="268"/>
        </w:trPr>
        <w:tc>
          <w:tcPr>
            <w:tcW w:w="1057" w:type="dxa"/>
            <w:vAlign w:val="bottom"/>
          </w:tcPr>
          <w:p w14:paraId="0976E055" w14:textId="4DAECF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190" w:type="dxa"/>
            <w:vAlign w:val="bottom"/>
          </w:tcPr>
          <w:p w14:paraId="542FB724" w14:textId="466A101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088C185" w14:textId="6DF8B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0974DE57" w14:textId="78AE1AD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63826CF8" w14:textId="4A497E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1D9B5D3B" w14:textId="00983B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5" w:type="dxa"/>
            <w:vAlign w:val="bottom"/>
          </w:tcPr>
          <w:p w14:paraId="6C5472ED" w14:textId="6B2C5D7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493AD161" w14:textId="77777777" w:rsidTr="00FA0789">
        <w:trPr>
          <w:trHeight w:val="268"/>
        </w:trPr>
        <w:tc>
          <w:tcPr>
            <w:tcW w:w="1057" w:type="dxa"/>
            <w:vAlign w:val="bottom"/>
          </w:tcPr>
          <w:p w14:paraId="23B3B28D" w14:textId="200AD0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190" w:type="dxa"/>
            <w:vAlign w:val="bottom"/>
          </w:tcPr>
          <w:p w14:paraId="03D54FB1" w14:textId="59ED0F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FD59B2C" w14:textId="766DBF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00AEB98F" w14:textId="6B69704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29" w:type="dxa"/>
            <w:vAlign w:val="bottom"/>
          </w:tcPr>
          <w:p w14:paraId="4A115CDE" w14:textId="4704DA5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7249A27" w14:textId="2038016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723A7F84" w14:textId="1F9AE48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E2C94B0" w14:textId="77777777" w:rsidTr="00FA0789">
        <w:trPr>
          <w:trHeight w:val="268"/>
        </w:trPr>
        <w:tc>
          <w:tcPr>
            <w:tcW w:w="1057" w:type="dxa"/>
            <w:vAlign w:val="bottom"/>
          </w:tcPr>
          <w:p w14:paraId="707F5BC3" w14:textId="143DB82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190" w:type="dxa"/>
            <w:vAlign w:val="bottom"/>
          </w:tcPr>
          <w:p w14:paraId="3A0D3BB3" w14:textId="1ECF8B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60F04CC3" w14:textId="1B3463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7DBDB7AB" w14:textId="43D5B43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23C0B5C" w14:textId="786F875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048CCC86" w14:textId="69A8A50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288EED26" w14:textId="05D081E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15DDB953" w14:textId="77777777" w:rsidTr="00FA0789">
        <w:trPr>
          <w:trHeight w:val="268"/>
        </w:trPr>
        <w:tc>
          <w:tcPr>
            <w:tcW w:w="1057" w:type="dxa"/>
            <w:vAlign w:val="bottom"/>
          </w:tcPr>
          <w:p w14:paraId="5F50DB28" w14:textId="2B14F5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190" w:type="dxa"/>
            <w:vAlign w:val="bottom"/>
          </w:tcPr>
          <w:p w14:paraId="36DEAA2E" w14:textId="5E2B71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3" w:type="dxa"/>
            <w:vAlign w:val="bottom"/>
          </w:tcPr>
          <w:p w14:paraId="3BF488B7" w14:textId="43C00E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2F2D9FA3" w14:textId="39E6578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0451EAD0" w14:textId="54B929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55A9E2B0" w14:textId="5E8510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716A4B75" w14:textId="31D17B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29D727E9" w14:textId="77777777" w:rsidTr="00FA0789">
        <w:trPr>
          <w:trHeight w:val="282"/>
        </w:trPr>
        <w:tc>
          <w:tcPr>
            <w:tcW w:w="1057" w:type="dxa"/>
            <w:vAlign w:val="bottom"/>
          </w:tcPr>
          <w:p w14:paraId="761B5554" w14:textId="4C78F4E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190" w:type="dxa"/>
            <w:vAlign w:val="bottom"/>
          </w:tcPr>
          <w:p w14:paraId="2B8FED26" w14:textId="575899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3" w:type="dxa"/>
            <w:vAlign w:val="bottom"/>
          </w:tcPr>
          <w:p w14:paraId="11A56FDB" w14:textId="7D07FA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2C0CD3F" w14:textId="360F109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098EB591" w14:textId="7AFD5AD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D840AF" w14:textId="64928A9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D365E93" w14:textId="64DCEF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29A09FF" w14:textId="77777777" w:rsidTr="00FA0789">
        <w:trPr>
          <w:trHeight w:val="268"/>
        </w:trPr>
        <w:tc>
          <w:tcPr>
            <w:tcW w:w="1057" w:type="dxa"/>
            <w:vAlign w:val="bottom"/>
          </w:tcPr>
          <w:p w14:paraId="3E22EEE2" w14:textId="0AE3614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190" w:type="dxa"/>
            <w:vAlign w:val="bottom"/>
          </w:tcPr>
          <w:p w14:paraId="79504D30" w14:textId="501747F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3" w:type="dxa"/>
            <w:vAlign w:val="bottom"/>
          </w:tcPr>
          <w:p w14:paraId="5D333AC0" w14:textId="2831B06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1161D21C" w14:textId="1548D3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0C64766" w14:textId="25E11A8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081" w:type="dxa"/>
            <w:vAlign w:val="bottom"/>
          </w:tcPr>
          <w:p w14:paraId="01ADFBFC" w14:textId="47C3B0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085" w:type="dxa"/>
            <w:vAlign w:val="bottom"/>
          </w:tcPr>
          <w:p w14:paraId="0AA8A3A1" w14:textId="3952D6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2DFBD44" w14:textId="77777777" w:rsidTr="00FA0789">
        <w:trPr>
          <w:trHeight w:val="268"/>
        </w:trPr>
        <w:tc>
          <w:tcPr>
            <w:tcW w:w="1057" w:type="dxa"/>
            <w:vAlign w:val="bottom"/>
          </w:tcPr>
          <w:p w14:paraId="6A7E3013" w14:textId="39ED75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190" w:type="dxa"/>
            <w:vAlign w:val="bottom"/>
          </w:tcPr>
          <w:p w14:paraId="6E307588" w14:textId="65CAFE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06073F8C" w14:textId="378C6D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5F1D9DFF" w14:textId="2156966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0E432C10" w14:textId="11D4A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1" w:type="dxa"/>
            <w:vAlign w:val="bottom"/>
          </w:tcPr>
          <w:p w14:paraId="41FE0EEB" w14:textId="268633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4A8F348C" w14:textId="056C94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7FEC084D" w14:textId="77777777" w:rsidTr="00FA0789">
        <w:trPr>
          <w:trHeight w:val="268"/>
        </w:trPr>
        <w:tc>
          <w:tcPr>
            <w:tcW w:w="1057" w:type="dxa"/>
            <w:vAlign w:val="bottom"/>
          </w:tcPr>
          <w:p w14:paraId="0C6CD4D0" w14:textId="318BE06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190" w:type="dxa"/>
            <w:vAlign w:val="bottom"/>
          </w:tcPr>
          <w:p w14:paraId="7BE71CBB" w14:textId="5E2CC0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462CF3D2" w14:textId="75F271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4592AB56" w14:textId="7103E12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26C3D93C" w14:textId="3CE11A0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4271A837" w14:textId="22B0C42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1D4F2285" w14:textId="7260FF4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531F8B1F" w14:textId="77777777" w:rsidTr="00FA0789">
        <w:trPr>
          <w:trHeight w:val="268"/>
        </w:trPr>
        <w:tc>
          <w:tcPr>
            <w:tcW w:w="1057" w:type="dxa"/>
            <w:vAlign w:val="bottom"/>
          </w:tcPr>
          <w:p w14:paraId="1D0776D3" w14:textId="0E2F1A9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190" w:type="dxa"/>
            <w:vAlign w:val="bottom"/>
          </w:tcPr>
          <w:p w14:paraId="58A880F2" w14:textId="401C09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2663214" w14:textId="0E9889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659BF04C" w14:textId="0CD3FD1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2A5E74F1" w14:textId="3BA0F8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04B91985" w14:textId="295BDA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C14C03C" w14:textId="43D01E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6DDDAB3A" w14:textId="77777777" w:rsidTr="00FA0789">
        <w:trPr>
          <w:trHeight w:val="268"/>
        </w:trPr>
        <w:tc>
          <w:tcPr>
            <w:tcW w:w="1057" w:type="dxa"/>
            <w:vAlign w:val="bottom"/>
          </w:tcPr>
          <w:p w14:paraId="7C290F7B" w14:textId="222500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190" w:type="dxa"/>
            <w:vAlign w:val="bottom"/>
          </w:tcPr>
          <w:p w14:paraId="4A9735B7" w14:textId="008A34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4E43DF1D" w14:textId="5117EB8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1CD33813" w14:textId="1DB41C4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E1AF0E3" w14:textId="21AC7F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A983951" w14:textId="71A99F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CDB8DD9" w14:textId="13664FE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r>
      <w:tr w:rsidR="00C15FCC" w:rsidRPr="003839F9" w14:paraId="76EE19B8" w14:textId="77777777" w:rsidTr="00FA0789">
        <w:trPr>
          <w:trHeight w:val="268"/>
        </w:trPr>
        <w:tc>
          <w:tcPr>
            <w:tcW w:w="1057" w:type="dxa"/>
            <w:vAlign w:val="bottom"/>
          </w:tcPr>
          <w:p w14:paraId="6BFEB166" w14:textId="571425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190" w:type="dxa"/>
            <w:vAlign w:val="bottom"/>
          </w:tcPr>
          <w:p w14:paraId="2FDE7323" w14:textId="3AEA2F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24E89476" w14:textId="452B91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099436D5" w14:textId="336912C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29" w:type="dxa"/>
            <w:vAlign w:val="bottom"/>
          </w:tcPr>
          <w:p w14:paraId="16083331" w14:textId="6102B28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53A09FEA" w14:textId="3F8731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5" w:type="dxa"/>
            <w:vAlign w:val="bottom"/>
          </w:tcPr>
          <w:p w14:paraId="5423A7ED" w14:textId="407CCA1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36BCCDAF" w14:textId="77777777" w:rsidTr="00FA0789">
        <w:trPr>
          <w:trHeight w:val="282"/>
        </w:trPr>
        <w:tc>
          <w:tcPr>
            <w:tcW w:w="1057" w:type="dxa"/>
            <w:vAlign w:val="bottom"/>
          </w:tcPr>
          <w:p w14:paraId="275D93E4" w14:textId="0E60EA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5</w:t>
            </w:r>
          </w:p>
        </w:tc>
        <w:tc>
          <w:tcPr>
            <w:tcW w:w="1190" w:type="dxa"/>
            <w:vAlign w:val="bottom"/>
          </w:tcPr>
          <w:p w14:paraId="3B0B3C55" w14:textId="371EB6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4BFF68F8" w14:textId="305EE32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0" w:type="dxa"/>
            <w:vAlign w:val="bottom"/>
          </w:tcPr>
          <w:p w14:paraId="206AD573" w14:textId="433DF1F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3D8B7112" w14:textId="3A7868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297DA6A4" w14:textId="384F983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46EB905" w14:textId="608ED87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63F404F7" w14:textId="77777777" w:rsidTr="00FA0789">
        <w:trPr>
          <w:trHeight w:val="268"/>
        </w:trPr>
        <w:tc>
          <w:tcPr>
            <w:tcW w:w="1057" w:type="dxa"/>
            <w:vAlign w:val="bottom"/>
          </w:tcPr>
          <w:p w14:paraId="042B7663" w14:textId="6312EA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190" w:type="dxa"/>
            <w:vAlign w:val="bottom"/>
          </w:tcPr>
          <w:p w14:paraId="28B3D717" w14:textId="67CD56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2697634" w14:textId="4B8CC7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72E8723E" w14:textId="72D5CC5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29" w:type="dxa"/>
            <w:vAlign w:val="bottom"/>
          </w:tcPr>
          <w:p w14:paraId="5A73AE0E" w14:textId="0F0CBC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22E940E7" w14:textId="76A6BD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696BB462" w14:textId="75CB5CF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5F2A088" w14:textId="77777777" w:rsidTr="00FA0789">
        <w:trPr>
          <w:trHeight w:val="268"/>
        </w:trPr>
        <w:tc>
          <w:tcPr>
            <w:tcW w:w="1057" w:type="dxa"/>
            <w:vAlign w:val="bottom"/>
          </w:tcPr>
          <w:p w14:paraId="236F711E" w14:textId="15BB9D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7</w:t>
            </w:r>
          </w:p>
        </w:tc>
        <w:tc>
          <w:tcPr>
            <w:tcW w:w="1190" w:type="dxa"/>
            <w:vAlign w:val="bottom"/>
          </w:tcPr>
          <w:p w14:paraId="7BC162AA" w14:textId="5993ED2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05534945" w14:textId="1AFE3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672E8679" w14:textId="26143D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E9C8D0" w14:textId="71787E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69C9D33D" w14:textId="36A7A0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7EB9B8C7" w14:textId="57B7D71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6FA045C" w14:textId="77777777" w:rsidTr="00FA0789">
        <w:trPr>
          <w:trHeight w:val="268"/>
        </w:trPr>
        <w:tc>
          <w:tcPr>
            <w:tcW w:w="1057" w:type="dxa"/>
            <w:vAlign w:val="bottom"/>
          </w:tcPr>
          <w:p w14:paraId="38054D29" w14:textId="42C3DF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190" w:type="dxa"/>
            <w:vAlign w:val="bottom"/>
          </w:tcPr>
          <w:p w14:paraId="3CBED133" w14:textId="6F660B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03" w:type="dxa"/>
            <w:vAlign w:val="bottom"/>
          </w:tcPr>
          <w:p w14:paraId="3E6DE9DF" w14:textId="38C133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200" w:type="dxa"/>
            <w:vAlign w:val="bottom"/>
          </w:tcPr>
          <w:p w14:paraId="19B1F0E6" w14:textId="66DEC5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5A7355B6" w14:textId="0B489E7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15ABFCC3" w14:textId="7BF534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020C8FEC" w14:textId="08FCF4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D80C61C" w14:textId="77777777" w:rsidTr="00FA0789">
        <w:trPr>
          <w:trHeight w:val="268"/>
        </w:trPr>
        <w:tc>
          <w:tcPr>
            <w:tcW w:w="1057" w:type="dxa"/>
            <w:vAlign w:val="bottom"/>
          </w:tcPr>
          <w:p w14:paraId="30861D09" w14:textId="6B3691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190" w:type="dxa"/>
            <w:vAlign w:val="bottom"/>
          </w:tcPr>
          <w:p w14:paraId="7DE120FF" w14:textId="27895FF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2414A40F" w14:textId="5C33F83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46E6995B" w14:textId="50C68C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29" w:type="dxa"/>
            <w:vAlign w:val="bottom"/>
          </w:tcPr>
          <w:p w14:paraId="179623F5" w14:textId="6C1A5C3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081" w:type="dxa"/>
            <w:vAlign w:val="bottom"/>
          </w:tcPr>
          <w:p w14:paraId="75EE370E" w14:textId="4A5048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4EC3181C" w14:textId="0507A6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04341894" w14:textId="77777777" w:rsidTr="00FA0789">
        <w:trPr>
          <w:trHeight w:val="268"/>
        </w:trPr>
        <w:tc>
          <w:tcPr>
            <w:tcW w:w="1057" w:type="dxa"/>
            <w:vAlign w:val="bottom"/>
          </w:tcPr>
          <w:p w14:paraId="403CF524" w14:textId="11948E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190" w:type="dxa"/>
            <w:vAlign w:val="bottom"/>
          </w:tcPr>
          <w:p w14:paraId="0213BD83" w14:textId="0B374F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7D953F2A" w14:textId="63E353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61A52D56" w14:textId="231087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18C9187B" w14:textId="4C19CE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75BCF129" w14:textId="150831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C7CA0DC" w14:textId="765268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368D4E06" w14:textId="77777777" w:rsidTr="00FA0789">
        <w:trPr>
          <w:trHeight w:val="268"/>
        </w:trPr>
        <w:tc>
          <w:tcPr>
            <w:tcW w:w="1057" w:type="dxa"/>
            <w:vAlign w:val="bottom"/>
          </w:tcPr>
          <w:p w14:paraId="5D9F9498" w14:textId="5283C8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1</w:t>
            </w:r>
          </w:p>
        </w:tc>
        <w:tc>
          <w:tcPr>
            <w:tcW w:w="1190" w:type="dxa"/>
            <w:vAlign w:val="bottom"/>
          </w:tcPr>
          <w:p w14:paraId="7704DFE9" w14:textId="249F123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4E147937" w14:textId="058A7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0" w:type="dxa"/>
            <w:vAlign w:val="bottom"/>
          </w:tcPr>
          <w:p w14:paraId="027AFF56" w14:textId="2C72ABE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43A23D3D" w14:textId="46392D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143371" w14:textId="1A8178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085" w:type="dxa"/>
            <w:vAlign w:val="bottom"/>
          </w:tcPr>
          <w:p w14:paraId="1C063E36" w14:textId="73FD817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4E0B8A87" w14:textId="77777777" w:rsidTr="00FA0789">
        <w:trPr>
          <w:trHeight w:val="282"/>
        </w:trPr>
        <w:tc>
          <w:tcPr>
            <w:tcW w:w="1057" w:type="dxa"/>
            <w:vAlign w:val="bottom"/>
          </w:tcPr>
          <w:p w14:paraId="65F6FCB1" w14:textId="5F5CAF4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2</w:t>
            </w:r>
          </w:p>
        </w:tc>
        <w:tc>
          <w:tcPr>
            <w:tcW w:w="1190" w:type="dxa"/>
            <w:vAlign w:val="bottom"/>
          </w:tcPr>
          <w:p w14:paraId="0431F64F" w14:textId="01BD63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4F48FB33" w14:textId="599F19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3DD9B8C2" w14:textId="47A1B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29" w:type="dxa"/>
            <w:vAlign w:val="bottom"/>
          </w:tcPr>
          <w:p w14:paraId="6491AD29" w14:textId="2115B60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1" w:type="dxa"/>
            <w:vAlign w:val="bottom"/>
          </w:tcPr>
          <w:p w14:paraId="43ACF10F" w14:textId="58F4FF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5CA8AD41" w14:textId="49F55DF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1FE3442A" w14:textId="77777777" w:rsidTr="00FA0789">
        <w:trPr>
          <w:trHeight w:val="268"/>
        </w:trPr>
        <w:tc>
          <w:tcPr>
            <w:tcW w:w="1057" w:type="dxa"/>
            <w:vAlign w:val="bottom"/>
          </w:tcPr>
          <w:p w14:paraId="2BCE36CF" w14:textId="6521A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3</w:t>
            </w:r>
          </w:p>
        </w:tc>
        <w:tc>
          <w:tcPr>
            <w:tcW w:w="1190" w:type="dxa"/>
            <w:vAlign w:val="bottom"/>
          </w:tcPr>
          <w:p w14:paraId="4DEA882F" w14:textId="562FE3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21196DE8" w14:textId="0647F2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00" w:type="dxa"/>
            <w:vAlign w:val="bottom"/>
          </w:tcPr>
          <w:p w14:paraId="679A146D" w14:textId="114179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1D0E8DD0" w14:textId="17CBCB7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526333D6" w14:textId="004985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085" w:type="dxa"/>
            <w:vAlign w:val="bottom"/>
          </w:tcPr>
          <w:p w14:paraId="42C87953" w14:textId="1F9711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0D8004AD" w14:textId="77777777" w:rsidTr="00FA0789">
        <w:trPr>
          <w:trHeight w:val="268"/>
        </w:trPr>
        <w:tc>
          <w:tcPr>
            <w:tcW w:w="1057" w:type="dxa"/>
            <w:vAlign w:val="bottom"/>
          </w:tcPr>
          <w:p w14:paraId="6CBABF05" w14:textId="018B24A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4</w:t>
            </w:r>
          </w:p>
        </w:tc>
        <w:tc>
          <w:tcPr>
            <w:tcW w:w="1190" w:type="dxa"/>
            <w:vAlign w:val="bottom"/>
          </w:tcPr>
          <w:p w14:paraId="3332C322" w14:textId="520AE0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533F12C2" w14:textId="06407A6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35BF84B4" w14:textId="72A59AC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0F52BA45" w14:textId="562F0B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73C0AA7A" w14:textId="65DEAC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158FA1D" w14:textId="2A9A27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r>
      <w:tr w:rsidR="00C15FCC" w:rsidRPr="003839F9" w14:paraId="278FEB18" w14:textId="77777777" w:rsidTr="00FA0789">
        <w:trPr>
          <w:trHeight w:val="268"/>
        </w:trPr>
        <w:tc>
          <w:tcPr>
            <w:tcW w:w="1057" w:type="dxa"/>
            <w:vAlign w:val="bottom"/>
          </w:tcPr>
          <w:p w14:paraId="03402809" w14:textId="76E36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5</w:t>
            </w:r>
          </w:p>
        </w:tc>
        <w:tc>
          <w:tcPr>
            <w:tcW w:w="1190" w:type="dxa"/>
            <w:vAlign w:val="bottom"/>
          </w:tcPr>
          <w:p w14:paraId="44F5475C" w14:textId="0CC760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F4C83D0" w14:textId="57BD606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4569924A" w14:textId="1727AB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1DF58C" w14:textId="67EF138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E6205CD" w14:textId="59CD01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718572BF" w14:textId="28AE3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r>
      <w:tr w:rsidR="00C15FCC" w:rsidRPr="003839F9" w14:paraId="304D83F6" w14:textId="77777777" w:rsidTr="00FA0789">
        <w:trPr>
          <w:trHeight w:val="268"/>
        </w:trPr>
        <w:tc>
          <w:tcPr>
            <w:tcW w:w="1057" w:type="dxa"/>
            <w:vAlign w:val="bottom"/>
          </w:tcPr>
          <w:p w14:paraId="573ACC29" w14:textId="3E54B5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6</w:t>
            </w:r>
          </w:p>
        </w:tc>
        <w:tc>
          <w:tcPr>
            <w:tcW w:w="1190" w:type="dxa"/>
            <w:vAlign w:val="bottom"/>
          </w:tcPr>
          <w:p w14:paraId="1B6BACB6" w14:textId="52CE55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5B735F0" w14:textId="509FECA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609CE106" w14:textId="224725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D717CCA" w14:textId="1E810B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05CD5AE1" w14:textId="57B530A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2242934" w14:textId="5D17CD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A962BAA" w14:textId="77777777" w:rsidTr="00FA0789">
        <w:trPr>
          <w:trHeight w:val="268"/>
        </w:trPr>
        <w:tc>
          <w:tcPr>
            <w:tcW w:w="1057" w:type="dxa"/>
            <w:vAlign w:val="bottom"/>
          </w:tcPr>
          <w:p w14:paraId="28CC4691" w14:textId="75379ED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7</w:t>
            </w:r>
          </w:p>
        </w:tc>
        <w:tc>
          <w:tcPr>
            <w:tcW w:w="1190" w:type="dxa"/>
            <w:vAlign w:val="bottom"/>
          </w:tcPr>
          <w:p w14:paraId="44809339" w14:textId="71D51D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3" w:type="dxa"/>
            <w:vAlign w:val="bottom"/>
          </w:tcPr>
          <w:p w14:paraId="3FBBE61E" w14:textId="17EB0C0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2677E4A4" w14:textId="2F3A5D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608B35F4" w14:textId="6D0F137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7A1AB54" w14:textId="766A416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0369F9D" w14:textId="655BD4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r>
      <w:tr w:rsidR="00C15FCC" w:rsidRPr="003839F9" w14:paraId="55CD5936" w14:textId="77777777" w:rsidTr="00FA0789">
        <w:trPr>
          <w:trHeight w:val="282"/>
        </w:trPr>
        <w:tc>
          <w:tcPr>
            <w:tcW w:w="1057" w:type="dxa"/>
            <w:vAlign w:val="bottom"/>
          </w:tcPr>
          <w:p w14:paraId="6E160CAB" w14:textId="0EF122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8</w:t>
            </w:r>
          </w:p>
        </w:tc>
        <w:tc>
          <w:tcPr>
            <w:tcW w:w="1190" w:type="dxa"/>
            <w:vAlign w:val="bottom"/>
          </w:tcPr>
          <w:p w14:paraId="0078F433" w14:textId="53C57E9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5EF0FC52" w14:textId="5A9624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5E0CCDE6" w14:textId="4D03EEF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C43D0EA" w14:textId="2AF33B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0B26B1D" w14:textId="5047C2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17C403AA" w14:textId="6C0A6B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76B87F6" w14:textId="77777777" w:rsidTr="00FA0789">
        <w:trPr>
          <w:trHeight w:val="268"/>
        </w:trPr>
        <w:tc>
          <w:tcPr>
            <w:tcW w:w="1057" w:type="dxa"/>
            <w:vAlign w:val="bottom"/>
          </w:tcPr>
          <w:p w14:paraId="0EFA6CCD" w14:textId="66C24C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9</w:t>
            </w:r>
          </w:p>
        </w:tc>
        <w:tc>
          <w:tcPr>
            <w:tcW w:w="1190" w:type="dxa"/>
            <w:vAlign w:val="bottom"/>
          </w:tcPr>
          <w:p w14:paraId="2EAD97C0" w14:textId="470FBFB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382CA58D" w14:textId="423A2EA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23D7EB17" w14:textId="4D1CF4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D62952B" w14:textId="6ACFE9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A0154DC" w14:textId="4533BE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0214546" w14:textId="6D1759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r>
      <w:tr w:rsidR="00C15FCC" w:rsidRPr="003839F9" w14:paraId="2A33E0A7" w14:textId="77777777" w:rsidTr="00FA0789">
        <w:trPr>
          <w:trHeight w:val="268"/>
        </w:trPr>
        <w:tc>
          <w:tcPr>
            <w:tcW w:w="1057" w:type="dxa"/>
            <w:vAlign w:val="bottom"/>
          </w:tcPr>
          <w:p w14:paraId="40062B91" w14:textId="33D7F7F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0</w:t>
            </w:r>
          </w:p>
        </w:tc>
        <w:tc>
          <w:tcPr>
            <w:tcW w:w="1190" w:type="dxa"/>
            <w:vAlign w:val="bottom"/>
          </w:tcPr>
          <w:p w14:paraId="47C23D41" w14:textId="7F4FDE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1B4CFD1" w14:textId="3615ABF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200" w:type="dxa"/>
            <w:vAlign w:val="bottom"/>
          </w:tcPr>
          <w:p w14:paraId="1095394E" w14:textId="7872A93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229" w:type="dxa"/>
            <w:vAlign w:val="bottom"/>
          </w:tcPr>
          <w:p w14:paraId="47C4178A" w14:textId="61D3CE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8C7EE70" w14:textId="15A6AF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9130858" w14:textId="369D98B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r>
      <w:tr w:rsidR="003839F9" w:rsidRPr="003839F9" w14:paraId="2A745CD4" w14:textId="77777777" w:rsidTr="00FA0789">
        <w:trPr>
          <w:trHeight w:val="268"/>
        </w:trPr>
        <w:tc>
          <w:tcPr>
            <w:tcW w:w="1057" w:type="dxa"/>
            <w:vAlign w:val="bottom"/>
          </w:tcPr>
          <w:p w14:paraId="6FDB6A99" w14:textId="333373AF" w:rsidR="003839F9" w:rsidRPr="00FA0789" w:rsidRDefault="00FA0789" w:rsidP="003839F9">
            <w:pPr>
              <w:pStyle w:val="ListParagraph"/>
              <w:ind w:left="0"/>
              <w:jc w:val="center"/>
              <w:rPr>
                <w:rFonts w:ascii="Times New Roman" w:hAnsi="Times New Roman" w:cs="Times New Roman"/>
                <w:b/>
                <w:bCs/>
                <w:color w:val="000000"/>
                <w:sz w:val="24"/>
                <w:szCs w:val="24"/>
                <w:lang w:val="id-ID"/>
              </w:rPr>
            </w:pPr>
            <w:r w:rsidRPr="00FA0789">
              <w:rPr>
                <w:rFonts w:ascii="Times New Roman" w:hAnsi="Times New Roman" w:cs="Times New Roman"/>
                <w:b/>
                <w:bCs/>
                <w:color w:val="000000"/>
                <w:sz w:val="24"/>
                <w:szCs w:val="24"/>
                <w:lang w:val="id-ID"/>
              </w:rPr>
              <w:t>Total</w:t>
            </w:r>
          </w:p>
        </w:tc>
        <w:tc>
          <w:tcPr>
            <w:tcW w:w="1190" w:type="dxa"/>
          </w:tcPr>
          <w:p w14:paraId="4F9566A4" w14:textId="7D272B3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59</w:t>
            </w:r>
          </w:p>
        </w:tc>
        <w:tc>
          <w:tcPr>
            <w:tcW w:w="1203" w:type="dxa"/>
          </w:tcPr>
          <w:p w14:paraId="318F938C" w14:textId="62B27BB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2</w:t>
            </w:r>
          </w:p>
        </w:tc>
        <w:tc>
          <w:tcPr>
            <w:tcW w:w="1200" w:type="dxa"/>
          </w:tcPr>
          <w:p w14:paraId="6C1C1FE6" w14:textId="7441942A"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35</w:t>
            </w:r>
          </w:p>
        </w:tc>
        <w:tc>
          <w:tcPr>
            <w:tcW w:w="1229" w:type="dxa"/>
          </w:tcPr>
          <w:p w14:paraId="0E00A3AF" w14:textId="12DE0A4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45</w:t>
            </w:r>
          </w:p>
        </w:tc>
        <w:tc>
          <w:tcPr>
            <w:tcW w:w="1081" w:type="dxa"/>
          </w:tcPr>
          <w:p w14:paraId="49941E0E" w14:textId="6B3D9C9C"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200</w:t>
            </w:r>
          </w:p>
        </w:tc>
        <w:tc>
          <w:tcPr>
            <w:tcW w:w="1085" w:type="dxa"/>
          </w:tcPr>
          <w:p w14:paraId="5251E2BD" w14:textId="35AE03CF"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3</w:t>
            </w:r>
          </w:p>
        </w:tc>
      </w:tr>
    </w:tbl>
    <w:p w14:paraId="47FF8F08" w14:textId="512D7CFA" w:rsidR="009A691F" w:rsidRDefault="009A691F" w:rsidP="009A691F">
      <w:pPr>
        <w:pStyle w:val="ListParagraph"/>
        <w:spacing w:after="0" w:line="480" w:lineRule="auto"/>
        <w:ind w:left="0" w:firstLine="0"/>
        <w:rPr>
          <w:i/>
          <w:iCs/>
          <w:lang w:val="id-ID"/>
        </w:rPr>
      </w:pPr>
      <w:bookmarkStart w:id="80" w:name="_Toc94716559"/>
      <w:r>
        <w:rPr>
          <w:lang w:val="id-ID"/>
        </w:rPr>
        <w:t xml:space="preserve">Sumber: Data penjualan </w:t>
      </w:r>
      <w:r w:rsidR="00E74470" w:rsidRPr="00E74470">
        <w:rPr>
          <w:i/>
          <w:iCs/>
          <w:lang w:val="id-ID"/>
        </w:rPr>
        <w:t>minimarket</w:t>
      </w:r>
      <w:r>
        <w:rPr>
          <w:lang w:val="id-ID"/>
        </w:rPr>
        <w:t xml:space="preserve"> </w:t>
      </w:r>
      <w:r w:rsidRPr="009A691F">
        <w:rPr>
          <w:i/>
          <w:iCs/>
          <w:lang w:val="id-ID"/>
        </w:rPr>
        <w:t>macca mart</w:t>
      </w:r>
    </w:p>
    <w:p w14:paraId="1E8952E4" w14:textId="153DA59C" w:rsidR="00A9690C" w:rsidRDefault="00A9690C" w:rsidP="009A691F">
      <w:pPr>
        <w:pStyle w:val="ListParagraph"/>
        <w:spacing w:after="0" w:line="480" w:lineRule="auto"/>
        <w:ind w:left="0" w:firstLine="0"/>
        <w:rPr>
          <w:i/>
          <w:iCs/>
          <w:lang w:val="id-ID"/>
        </w:rPr>
      </w:pPr>
    </w:p>
    <w:p w14:paraId="79070EA9" w14:textId="77777777" w:rsidR="00A9690C" w:rsidRDefault="00A9690C" w:rsidP="009A691F">
      <w:pPr>
        <w:pStyle w:val="ListParagraph"/>
        <w:spacing w:after="0" w:line="480" w:lineRule="auto"/>
        <w:ind w:left="0" w:firstLine="0"/>
        <w:rPr>
          <w:i/>
          <w:iCs/>
          <w:lang w:val="id-ID"/>
        </w:rPr>
      </w:pPr>
    </w:p>
    <w:p w14:paraId="63590E14" w14:textId="77777777" w:rsidR="00013101" w:rsidRDefault="00361B33" w:rsidP="00013101">
      <w:pPr>
        <w:pStyle w:val="ListParagraph"/>
        <w:numPr>
          <w:ilvl w:val="0"/>
          <w:numId w:val="53"/>
        </w:numPr>
        <w:spacing w:after="0" w:line="480" w:lineRule="auto"/>
        <w:ind w:left="709" w:hanging="425"/>
        <w:rPr>
          <w:lang w:val="id-ID"/>
        </w:rPr>
      </w:pPr>
      <w:r w:rsidRPr="008566B9">
        <w:rPr>
          <w:lang w:val="id-ID"/>
        </w:rPr>
        <w:lastRenderedPageBreak/>
        <w:t>Uji Simulasi</w:t>
      </w:r>
      <w:bookmarkEnd w:id="80"/>
    </w:p>
    <w:p w14:paraId="1D79ABE0" w14:textId="4B9D9966" w:rsidR="006E1F56" w:rsidRPr="00013101" w:rsidRDefault="006E1F56" w:rsidP="00013101">
      <w:pPr>
        <w:spacing w:before="0" w:after="0" w:line="480" w:lineRule="auto"/>
        <w:rPr>
          <w:lang w:val="id-ID"/>
        </w:rPr>
      </w:pPr>
      <w:r w:rsidRPr="00013101">
        <w:rPr>
          <w:lang w:val="id-ID"/>
        </w:rPr>
        <w:t xml:space="preserve">Uji simulasi dilakukan untuk mengetahui apakah sistem yang telah dibuat menggunakan metode </w:t>
      </w:r>
      <w:r w:rsidRPr="00013101">
        <w:rPr>
          <w:i/>
          <w:iCs/>
          <w:lang w:val="id-ID"/>
        </w:rPr>
        <w:t>Linear Regression</w:t>
      </w:r>
      <w:r w:rsidRPr="00013101">
        <w:rPr>
          <w:lang w:val="id-ID"/>
        </w:rPr>
        <w:t xml:space="preserve"> ini dapat melakukan peramalan dengan akurat sehingga cocok diterapkan untuk menunjang proses operasional di </w:t>
      </w:r>
      <w:r w:rsidR="00E74470" w:rsidRPr="00E74470">
        <w:rPr>
          <w:i/>
          <w:iCs/>
          <w:lang w:val="id-ID"/>
        </w:rPr>
        <w:t>minimarket</w:t>
      </w:r>
      <w:r w:rsidRPr="00013101">
        <w:rPr>
          <w:lang w:val="id-ID"/>
        </w:rPr>
        <w:t xml:space="preserve"> Macca Mart. </w:t>
      </w:r>
    </w:p>
    <w:p w14:paraId="5443857E" w14:textId="7EF661A6" w:rsidR="00DA7577" w:rsidRDefault="008116C2" w:rsidP="00361B33">
      <w:pPr>
        <w:spacing w:before="0" w:after="0" w:line="480" w:lineRule="auto"/>
        <w:rPr>
          <w:rFonts w:cstheme="majorBidi"/>
          <w:szCs w:val="24"/>
          <w:lang w:val="id-ID"/>
        </w:rPr>
      </w:pPr>
      <w:r>
        <w:rPr>
          <w:lang w:val="id-ID"/>
        </w:rPr>
        <w:t xml:space="preserve">Dari data yang </w:t>
      </w:r>
      <w:r w:rsidR="009209BA">
        <w:rPr>
          <w:lang w:val="id-ID"/>
        </w:rPr>
        <w:t xml:space="preserve">telah dikumpulkan </w:t>
      </w:r>
      <w:r w:rsidR="00BF55EB">
        <w:rPr>
          <w:lang w:val="id-ID"/>
        </w:rPr>
        <w:t>di</w:t>
      </w:r>
      <w:r w:rsidR="00EA7CD9">
        <w:rPr>
          <w:lang w:val="id-ID"/>
        </w:rPr>
        <w:t xml:space="preserve"> </w:t>
      </w:r>
      <w:r w:rsidR="00BF55EB">
        <w:rPr>
          <w:lang w:val="id-ID"/>
        </w:rPr>
        <w:t>atas</w:t>
      </w:r>
      <w:r>
        <w:rPr>
          <w:lang w:val="id-ID"/>
        </w:rPr>
        <w:t xml:space="preserve">, </w:t>
      </w:r>
      <w:r w:rsidR="009209BA">
        <w:rPr>
          <w:lang w:val="id-ID"/>
        </w:rPr>
        <w:t xml:space="preserve">selanjutnya </w:t>
      </w:r>
      <w:r>
        <w:rPr>
          <w:lang w:val="id-ID"/>
        </w:rPr>
        <w:t xml:space="preserve">akan dilakukan pengujian simulasi </w:t>
      </w:r>
      <w:r w:rsidR="00480673">
        <w:rPr>
          <w:lang w:val="id-ID"/>
        </w:rPr>
        <w:t xml:space="preserve">dengan skenario </w:t>
      </w:r>
      <w:r>
        <w:rPr>
          <w:lang w:val="id-ID"/>
        </w:rPr>
        <w:t>data pada bulan Maret akan digunakan sebagai data set untuk melakukan peramalan pada bulan selanjutnya yaitu pada bulan April. Kemudian hasil peramalan yang didapat akan dibandingkan dengan data penjualan yang aktual di</w:t>
      </w:r>
      <w:r w:rsidR="001A5F9E">
        <w:rPr>
          <w:lang w:val="id-ID"/>
        </w:rPr>
        <w:t xml:space="preserve"> </w:t>
      </w:r>
      <w:r>
        <w:rPr>
          <w:lang w:val="id-ID"/>
        </w:rPr>
        <w:t>bulan April.</w:t>
      </w:r>
      <w:r w:rsidR="009A691F">
        <w:rPr>
          <w:lang w:val="id-ID"/>
        </w:rPr>
        <w:t xml:space="preserve"> Selain itu juga, akan dilakukan perhitungan nilai </w:t>
      </w:r>
      <w:r w:rsidR="009A691F" w:rsidRPr="009A691F">
        <w:rPr>
          <w:i/>
          <w:iCs/>
          <w:lang w:val="id-ID"/>
        </w:rPr>
        <w:t>error</w:t>
      </w:r>
      <w:r w:rsidR="009A691F">
        <w:rPr>
          <w:lang w:val="id-ID"/>
        </w:rPr>
        <w:t xml:space="preserve"> menggunakan metode </w:t>
      </w:r>
      <w:r w:rsidR="009A691F" w:rsidRPr="00D435C3">
        <w:rPr>
          <w:rFonts w:cstheme="majorBidi"/>
          <w:i/>
          <w:iCs/>
          <w:szCs w:val="24"/>
          <w:lang w:val="id-ID"/>
        </w:rPr>
        <w:t>mean absolute error</w:t>
      </w:r>
      <w:r w:rsidR="009A691F">
        <w:rPr>
          <w:rFonts w:cstheme="majorBidi"/>
          <w:i/>
          <w:iCs/>
          <w:szCs w:val="24"/>
          <w:lang w:val="id-ID"/>
        </w:rPr>
        <w:t xml:space="preserve"> </w:t>
      </w:r>
      <w:r w:rsidR="009A691F" w:rsidRPr="00962248">
        <w:rPr>
          <w:rFonts w:cstheme="majorBidi"/>
          <w:szCs w:val="24"/>
          <w:lang w:val="id-ID"/>
        </w:rPr>
        <w:t>(MAE)</w:t>
      </w:r>
      <w:r w:rsidR="009A691F" w:rsidRPr="00D435C3">
        <w:rPr>
          <w:rFonts w:cstheme="majorBidi"/>
          <w:szCs w:val="24"/>
          <w:lang w:val="id-ID"/>
        </w:rPr>
        <w:t xml:space="preserve"> </w:t>
      </w:r>
      <w:r w:rsidR="009A691F">
        <w:rPr>
          <w:rFonts w:cstheme="majorBidi"/>
          <w:szCs w:val="24"/>
          <w:lang w:val="id-ID"/>
        </w:rPr>
        <w:t>untuk mengukur tingkat akurasi dari peramalan yang dilakukan.</w:t>
      </w:r>
      <w:r w:rsidR="00143BF9">
        <w:rPr>
          <w:rFonts w:cstheme="majorBidi"/>
          <w:szCs w:val="24"/>
          <w:lang w:val="id-ID"/>
        </w:rPr>
        <w:t xml:space="preserve"> </w:t>
      </w:r>
    </w:p>
    <w:p w14:paraId="0DA50FA1" w14:textId="123965FF" w:rsidR="00304207" w:rsidRDefault="00143BF9" w:rsidP="00361B33">
      <w:pPr>
        <w:spacing w:before="0" w:after="0" w:line="480" w:lineRule="auto"/>
        <w:rPr>
          <w:rFonts w:cstheme="majorBidi"/>
          <w:szCs w:val="24"/>
          <w:lang w:val="id-ID"/>
        </w:rPr>
      </w:pPr>
      <w:r>
        <w:rPr>
          <w:rFonts w:cstheme="majorBidi"/>
          <w:szCs w:val="24"/>
          <w:lang w:val="id-ID"/>
        </w:rPr>
        <w:t xml:space="preserve">Berikut hasil yang diperoleh dari pengujian 3 jenis produk untuk </w:t>
      </w:r>
      <w:r w:rsidR="00816AA6">
        <w:rPr>
          <w:rFonts w:cstheme="majorBidi"/>
          <w:szCs w:val="24"/>
          <w:lang w:val="id-ID"/>
        </w:rPr>
        <w:t>periode</w:t>
      </w:r>
      <w:r>
        <w:rPr>
          <w:rFonts w:cstheme="majorBidi"/>
          <w:szCs w:val="24"/>
          <w:lang w:val="id-ID"/>
        </w:rPr>
        <w:t xml:space="preserve"> bulan Maret sampa</w:t>
      </w:r>
      <w:r w:rsidR="001A5F9E">
        <w:rPr>
          <w:rFonts w:cstheme="majorBidi"/>
          <w:szCs w:val="24"/>
          <w:lang w:val="id-ID"/>
        </w:rPr>
        <w:t>i</w:t>
      </w:r>
      <w:r>
        <w:rPr>
          <w:rFonts w:cstheme="majorBidi"/>
          <w:szCs w:val="24"/>
          <w:lang w:val="id-ID"/>
        </w:rPr>
        <w:t xml:space="preserve"> dengan bulan April tahun 2022</w:t>
      </w:r>
      <w:r w:rsidR="00C02423">
        <w:rPr>
          <w:rFonts w:cstheme="majorBidi"/>
          <w:szCs w:val="24"/>
          <w:lang w:val="id-ID"/>
        </w:rPr>
        <w:t xml:space="preserve"> :</w:t>
      </w:r>
    </w:p>
    <w:p w14:paraId="0ACD3781" w14:textId="403EEC3E" w:rsidR="008116C2" w:rsidRPr="00304207" w:rsidRDefault="00304207" w:rsidP="00304207">
      <w:pPr>
        <w:pStyle w:val="ListParagraph"/>
        <w:numPr>
          <w:ilvl w:val="0"/>
          <w:numId w:val="54"/>
        </w:numPr>
        <w:spacing w:before="0" w:after="0" w:line="480" w:lineRule="auto"/>
        <w:ind w:left="426"/>
        <w:rPr>
          <w:lang w:val="id-ID"/>
        </w:rPr>
      </w:pPr>
      <w:r>
        <w:rPr>
          <w:lang w:val="id-ID"/>
        </w:rPr>
        <w:t xml:space="preserve">Pengujian </w:t>
      </w:r>
      <w:r w:rsidR="00C056C1">
        <w:rPr>
          <w:lang w:val="id-ID"/>
        </w:rPr>
        <w:t>P</w:t>
      </w:r>
      <w:r>
        <w:rPr>
          <w:lang w:val="id-ID"/>
        </w:rPr>
        <w:t xml:space="preserve">roduk </w:t>
      </w:r>
      <w:r w:rsidRPr="00BA6A78">
        <w:rPr>
          <w:i/>
          <w:iCs/>
          <w:lang w:val="id-ID"/>
        </w:rPr>
        <w:t>Bear Brand Milk 189</w:t>
      </w:r>
      <w:r>
        <w:rPr>
          <w:i/>
          <w:iCs/>
          <w:lang w:val="id-ID"/>
        </w:rPr>
        <w:t>ML</w:t>
      </w:r>
    </w:p>
    <w:p w14:paraId="36BF0ED6" w14:textId="50B5F03C" w:rsidR="00C056C1" w:rsidRDefault="00C056C1" w:rsidP="00D30173">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1</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sidR="00D812E8">
        <w:rPr>
          <w:i w:val="0"/>
          <w:iCs w:val="0"/>
          <w:color w:val="000000" w:themeColor="text1"/>
          <w:sz w:val="24"/>
          <w:szCs w:val="24"/>
        </w:rPr>
        <w:t>P</w:t>
      </w:r>
      <w:r w:rsidRPr="00C056C1">
        <w:rPr>
          <w:i w:val="0"/>
          <w:iCs w:val="0"/>
          <w:color w:val="000000" w:themeColor="text1"/>
          <w:sz w:val="24"/>
          <w:szCs w:val="24"/>
        </w:rPr>
        <w:t xml:space="preserve">roduk </w:t>
      </w:r>
      <w:r w:rsidRPr="00D30173">
        <w:rPr>
          <w:color w:val="000000" w:themeColor="text1"/>
          <w:sz w:val="24"/>
          <w:szCs w:val="24"/>
        </w:rPr>
        <w:t>Bear Brand Milk 189ML</w:t>
      </w:r>
    </w:p>
    <w:tbl>
      <w:tblPr>
        <w:tblStyle w:val="TableGrid"/>
        <w:tblW w:w="0" w:type="auto"/>
        <w:jc w:val="center"/>
        <w:tblLook w:val="04A0" w:firstRow="1" w:lastRow="0" w:firstColumn="1" w:lastColumn="0" w:noHBand="0" w:noVBand="1"/>
      </w:tblPr>
      <w:tblGrid>
        <w:gridCol w:w="1057"/>
        <w:gridCol w:w="2270"/>
        <w:gridCol w:w="1985"/>
        <w:gridCol w:w="1275"/>
      </w:tblGrid>
      <w:tr w:rsidR="00D30173" w:rsidRPr="00EA32EE" w14:paraId="38A7BE72" w14:textId="77777777" w:rsidTr="00D30173">
        <w:trPr>
          <w:jc w:val="center"/>
        </w:trPr>
        <w:tc>
          <w:tcPr>
            <w:tcW w:w="1057" w:type="dxa"/>
          </w:tcPr>
          <w:p w14:paraId="771E3801" w14:textId="765549C5"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Tanggal</w:t>
            </w:r>
          </w:p>
        </w:tc>
        <w:tc>
          <w:tcPr>
            <w:tcW w:w="2270" w:type="dxa"/>
          </w:tcPr>
          <w:p w14:paraId="7CB41FA1" w14:textId="7A9EAACE" w:rsidR="00D30173" w:rsidRPr="00EA32EE" w:rsidRDefault="00D30173" w:rsidP="00C056C1">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ta </w:t>
            </w:r>
            <w:r w:rsidRPr="00EA32EE">
              <w:rPr>
                <w:rFonts w:ascii="Times New Roman" w:hAnsi="Times New Roman" w:cs="Times New Roman"/>
                <w:b/>
                <w:bCs/>
                <w:sz w:val="24"/>
                <w:szCs w:val="24"/>
                <w:lang w:val="id-ID"/>
              </w:rPr>
              <w:t>Penjualan</w:t>
            </w:r>
            <w:r>
              <w:rPr>
                <w:rFonts w:ascii="Times New Roman" w:hAnsi="Times New Roman" w:cs="Times New Roman"/>
                <w:b/>
                <w:bCs/>
                <w:sz w:val="24"/>
                <w:szCs w:val="24"/>
                <w:lang w:val="id-ID"/>
              </w:rPr>
              <w:t xml:space="preserve"> Aktual</w:t>
            </w:r>
            <w:r w:rsidRPr="00EA32EE">
              <w:rPr>
                <w:rFonts w:ascii="Times New Roman" w:hAnsi="Times New Roman" w:cs="Times New Roman"/>
                <w:b/>
                <w:bCs/>
                <w:sz w:val="24"/>
                <w:szCs w:val="24"/>
                <w:lang w:val="id-ID"/>
              </w:rPr>
              <w:t xml:space="preserve"> Bulan April</w:t>
            </w:r>
          </w:p>
        </w:tc>
        <w:tc>
          <w:tcPr>
            <w:tcW w:w="1985" w:type="dxa"/>
          </w:tcPr>
          <w:p w14:paraId="252E5DA0" w14:textId="7D25566B"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Data Peramalan Bulan April</w:t>
            </w:r>
          </w:p>
        </w:tc>
        <w:tc>
          <w:tcPr>
            <w:tcW w:w="1275" w:type="dxa"/>
          </w:tcPr>
          <w:p w14:paraId="7ECA7998" w14:textId="2552B4D6"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Absolut Error</w:t>
            </w:r>
          </w:p>
        </w:tc>
      </w:tr>
      <w:tr w:rsidR="00D30173" w:rsidRPr="00EA32EE" w14:paraId="6BAB62AA" w14:textId="77777777" w:rsidTr="00D30173">
        <w:trPr>
          <w:jc w:val="center"/>
        </w:trPr>
        <w:tc>
          <w:tcPr>
            <w:tcW w:w="1057" w:type="dxa"/>
          </w:tcPr>
          <w:p w14:paraId="1641E991" w14:textId="0C57B9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2270" w:type="dxa"/>
          </w:tcPr>
          <w:p w14:paraId="0F4592F8" w14:textId="3E58238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1985" w:type="dxa"/>
          </w:tcPr>
          <w:p w14:paraId="7B23EE4F" w14:textId="5658844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2C7A5213" w14:textId="1CD7908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5</w:t>
            </w:r>
          </w:p>
        </w:tc>
      </w:tr>
      <w:tr w:rsidR="00D30173" w:rsidRPr="00EA32EE" w14:paraId="78AF0FC9" w14:textId="77777777" w:rsidTr="00D30173">
        <w:trPr>
          <w:jc w:val="center"/>
        </w:trPr>
        <w:tc>
          <w:tcPr>
            <w:tcW w:w="1057" w:type="dxa"/>
          </w:tcPr>
          <w:p w14:paraId="28F503B4" w14:textId="14CF703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2270" w:type="dxa"/>
          </w:tcPr>
          <w:p w14:paraId="26DDD47E" w14:textId="468017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272DA730" w14:textId="3B0ADDF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1D73A5DF" w14:textId="2AF2CD7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r>
      <w:tr w:rsidR="00D30173" w:rsidRPr="00EA32EE" w14:paraId="56531B16" w14:textId="77777777" w:rsidTr="00D30173">
        <w:trPr>
          <w:jc w:val="center"/>
        </w:trPr>
        <w:tc>
          <w:tcPr>
            <w:tcW w:w="1057" w:type="dxa"/>
          </w:tcPr>
          <w:p w14:paraId="6EFD7F90" w14:textId="3FC000B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2270" w:type="dxa"/>
          </w:tcPr>
          <w:p w14:paraId="22F031AC" w14:textId="2E3DC00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3AE4FE0" w14:textId="11FC1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013B2DA7" w14:textId="0EB0EAD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r>
      <w:tr w:rsidR="00D30173" w:rsidRPr="00EA32EE" w14:paraId="746F3EAF" w14:textId="77777777" w:rsidTr="00D30173">
        <w:trPr>
          <w:jc w:val="center"/>
        </w:trPr>
        <w:tc>
          <w:tcPr>
            <w:tcW w:w="1057" w:type="dxa"/>
          </w:tcPr>
          <w:p w14:paraId="4D42F668" w14:textId="342D047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2270" w:type="dxa"/>
          </w:tcPr>
          <w:p w14:paraId="4F918507" w14:textId="47C546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CA9494B" w14:textId="761BA0B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56D7D5E" w14:textId="1CF0FB6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22EAFA50" w14:textId="77777777" w:rsidTr="00D30173">
        <w:trPr>
          <w:jc w:val="center"/>
        </w:trPr>
        <w:tc>
          <w:tcPr>
            <w:tcW w:w="1057" w:type="dxa"/>
          </w:tcPr>
          <w:p w14:paraId="6AC4C0F9" w14:textId="63E942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2270" w:type="dxa"/>
          </w:tcPr>
          <w:p w14:paraId="48C78951" w14:textId="4A073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29EBBF7E" w14:textId="1243521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41E2129" w14:textId="3BB0F36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77701AAB" w14:textId="77777777" w:rsidTr="00D30173">
        <w:trPr>
          <w:jc w:val="center"/>
        </w:trPr>
        <w:tc>
          <w:tcPr>
            <w:tcW w:w="1057" w:type="dxa"/>
          </w:tcPr>
          <w:p w14:paraId="2B918F6D" w14:textId="0E7789D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2270" w:type="dxa"/>
          </w:tcPr>
          <w:p w14:paraId="26B9126C" w14:textId="02DE5C7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047B2C" w14:textId="278F30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37F61AD4" w14:textId="3B3CF4B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4</w:t>
            </w:r>
          </w:p>
        </w:tc>
      </w:tr>
      <w:tr w:rsidR="00D30173" w:rsidRPr="00EA32EE" w14:paraId="2B7CC93D" w14:textId="77777777" w:rsidTr="00D30173">
        <w:trPr>
          <w:jc w:val="center"/>
        </w:trPr>
        <w:tc>
          <w:tcPr>
            <w:tcW w:w="1057" w:type="dxa"/>
          </w:tcPr>
          <w:p w14:paraId="22BC024A" w14:textId="2C84A27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w:t>
            </w:r>
          </w:p>
        </w:tc>
        <w:tc>
          <w:tcPr>
            <w:tcW w:w="2270" w:type="dxa"/>
          </w:tcPr>
          <w:p w14:paraId="11199250" w14:textId="3E9664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1D0ECDB9" w14:textId="2A8B6CE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BF6F0B2" w14:textId="41DD8E8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6</w:t>
            </w:r>
          </w:p>
        </w:tc>
      </w:tr>
      <w:tr w:rsidR="00D30173" w:rsidRPr="00EA32EE" w14:paraId="00250BB4" w14:textId="77777777" w:rsidTr="00D30173">
        <w:trPr>
          <w:jc w:val="center"/>
        </w:trPr>
        <w:tc>
          <w:tcPr>
            <w:tcW w:w="1057" w:type="dxa"/>
          </w:tcPr>
          <w:p w14:paraId="6D40E434" w14:textId="6BB14B6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2270" w:type="dxa"/>
          </w:tcPr>
          <w:p w14:paraId="4F0AE6E3" w14:textId="2DAF9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70486735" w14:textId="44A4FFB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4AC46CE" w14:textId="08F1F3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36CF4E78" w14:textId="77777777" w:rsidTr="00D30173">
        <w:trPr>
          <w:jc w:val="center"/>
        </w:trPr>
        <w:tc>
          <w:tcPr>
            <w:tcW w:w="1057" w:type="dxa"/>
          </w:tcPr>
          <w:p w14:paraId="283EBB14" w14:textId="4508296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2270" w:type="dxa"/>
          </w:tcPr>
          <w:p w14:paraId="36646A5F" w14:textId="1A3C5FE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45518744" w14:textId="1938522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63BF23DA" w14:textId="20B35F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0974DB20" w14:textId="77777777" w:rsidTr="00D30173">
        <w:trPr>
          <w:jc w:val="center"/>
        </w:trPr>
        <w:tc>
          <w:tcPr>
            <w:tcW w:w="1057" w:type="dxa"/>
          </w:tcPr>
          <w:p w14:paraId="4A021720" w14:textId="1C5DF5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w:t>
            </w:r>
          </w:p>
        </w:tc>
        <w:tc>
          <w:tcPr>
            <w:tcW w:w="2270" w:type="dxa"/>
          </w:tcPr>
          <w:p w14:paraId="61E081A8" w14:textId="56C1055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7CDAE5D1" w14:textId="45F64F8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4AF7051" w14:textId="155559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1F54D553" w14:textId="77777777" w:rsidTr="00D30173">
        <w:trPr>
          <w:jc w:val="center"/>
        </w:trPr>
        <w:tc>
          <w:tcPr>
            <w:tcW w:w="1057" w:type="dxa"/>
          </w:tcPr>
          <w:p w14:paraId="63070C4D" w14:textId="064F39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2270" w:type="dxa"/>
          </w:tcPr>
          <w:p w14:paraId="7C93E3E9" w14:textId="184A47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09B4D3E" w14:textId="74AEAF9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0EF1711" w14:textId="6C92375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6AC5114E" w14:textId="77777777" w:rsidTr="00D30173">
        <w:trPr>
          <w:jc w:val="center"/>
        </w:trPr>
        <w:tc>
          <w:tcPr>
            <w:tcW w:w="1057" w:type="dxa"/>
          </w:tcPr>
          <w:p w14:paraId="1488853B" w14:textId="406149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2270" w:type="dxa"/>
          </w:tcPr>
          <w:p w14:paraId="4A41DB69" w14:textId="7A28EF9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5B8B1C5E" w14:textId="0F7D3A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2CC1818" w14:textId="52445E3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3</w:t>
            </w:r>
          </w:p>
        </w:tc>
      </w:tr>
      <w:tr w:rsidR="00D30173" w:rsidRPr="00EA32EE" w14:paraId="4884B271" w14:textId="77777777" w:rsidTr="00D30173">
        <w:trPr>
          <w:jc w:val="center"/>
        </w:trPr>
        <w:tc>
          <w:tcPr>
            <w:tcW w:w="1057" w:type="dxa"/>
          </w:tcPr>
          <w:p w14:paraId="2535CD35" w14:textId="23DF95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lastRenderedPageBreak/>
              <w:t>13</w:t>
            </w:r>
          </w:p>
        </w:tc>
        <w:tc>
          <w:tcPr>
            <w:tcW w:w="2270" w:type="dxa"/>
          </w:tcPr>
          <w:p w14:paraId="6920AC5B" w14:textId="76847EB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810F87" w14:textId="53FE5E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633D7A2B" w14:textId="606E6A4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3</w:t>
            </w:r>
          </w:p>
        </w:tc>
      </w:tr>
      <w:tr w:rsidR="00D30173" w:rsidRPr="00EA32EE" w14:paraId="75B67404" w14:textId="77777777" w:rsidTr="00D30173">
        <w:trPr>
          <w:jc w:val="center"/>
        </w:trPr>
        <w:tc>
          <w:tcPr>
            <w:tcW w:w="1057" w:type="dxa"/>
          </w:tcPr>
          <w:p w14:paraId="25BE6554" w14:textId="06F153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4</w:t>
            </w:r>
          </w:p>
        </w:tc>
        <w:tc>
          <w:tcPr>
            <w:tcW w:w="2270" w:type="dxa"/>
          </w:tcPr>
          <w:p w14:paraId="478237AE" w14:textId="16545AC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699EE55A" w14:textId="3D2BD21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FD1910E" w14:textId="5528C7D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r>
      <w:tr w:rsidR="00D30173" w:rsidRPr="00EA32EE" w14:paraId="4486AC15" w14:textId="77777777" w:rsidTr="00D30173">
        <w:trPr>
          <w:jc w:val="center"/>
        </w:trPr>
        <w:tc>
          <w:tcPr>
            <w:tcW w:w="1057" w:type="dxa"/>
          </w:tcPr>
          <w:p w14:paraId="738DA48D" w14:textId="1886DE5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5</w:t>
            </w:r>
          </w:p>
        </w:tc>
        <w:tc>
          <w:tcPr>
            <w:tcW w:w="2270" w:type="dxa"/>
          </w:tcPr>
          <w:p w14:paraId="2F56EC7C" w14:textId="1D7225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1985" w:type="dxa"/>
          </w:tcPr>
          <w:p w14:paraId="34BB1BD4" w14:textId="3F1BA5A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9275223" w14:textId="22AEC8A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3</w:t>
            </w:r>
          </w:p>
        </w:tc>
      </w:tr>
      <w:tr w:rsidR="00D30173" w:rsidRPr="00EA32EE" w14:paraId="4F83784D" w14:textId="77777777" w:rsidTr="00D30173">
        <w:trPr>
          <w:jc w:val="center"/>
        </w:trPr>
        <w:tc>
          <w:tcPr>
            <w:tcW w:w="1057" w:type="dxa"/>
          </w:tcPr>
          <w:p w14:paraId="7D847146" w14:textId="2655092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2270" w:type="dxa"/>
          </w:tcPr>
          <w:p w14:paraId="1320D51E" w14:textId="583DEB3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6D9C891B" w14:textId="5A7562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2944CD44" w14:textId="64488B6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7</w:t>
            </w:r>
          </w:p>
        </w:tc>
      </w:tr>
      <w:tr w:rsidR="00D30173" w:rsidRPr="00EA32EE" w14:paraId="060B3617" w14:textId="77777777" w:rsidTr="00D30173">
        <w:trPr>
          <w:jc w:val="center"/>
        </w:trPr>
        <w:tc>
          <w:tcPr>
            <w:tcW w:w="1057" w:type="dxa"/>
          </w:tcPr>
          <w:p w14:paraId="01AB1092" w14:textId="4E188BB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c>
          <w:tcPr>
            <w:tcW w:w="2270" w:type="dxa"/>
          </w:tcPr>
          <w:p w14:paraId="235D66E8" w14:textId="18224B0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514185D5" w14:textId="76A5910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59B81505" w14:textId="48BA986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7</w:t>
            </w:r>
          </w:p>
        </w:tc>
      </w:tr>
      <w:tr w:rsidR="00D30173" w:rsidRPr="00EA32EE" w14:paraId="67EA793A" w14:textId="77777777" w:rsidTr="00D30173">
        <w:trPr>
          <w:jc w:val="center"/>
        </w:trPr>
        <w:tc>
          <w:tcPr>
            <w:tcW w:w="1057" w:type="dxa"/>
          </w:tcPr>
          <w:p w14:paraId="7726B897" w14:textId="3976A5C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c>
          <w:tcPr>
            <w:tcW w:w="2270" w:type="dxa"/>
          </w:tcPr>
          <w:p w14:paraId="29818484" w14:textId="1F9198D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1985" w:type="dxa"/>
          </w:tcPr>
          <w:p w14:paraId="68C57858" w14:textId="2FA1697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7AA6B13D" w14:textId="5E58C42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3</w:t>
            </w:r>
          </w:p>
        </w:tc>
      </w:tr>
      <w:tr w:rsidR="00D30173" w:rsidRPr="00EA32EE" w14:paraId="4AA77A8C" w14:textId="77777777" w:rsidTr="00D30173">
        <w:trPr>
          <w:jc w:val="center"/>
        </w:trPr>
        <w:tc>
          <w:tcPr>
            <w:tcW w:w="1057" w:type="dxa"/>
          </w:tcPr>
          <w:p w14:paraId="2939A0E1" w14:textId="0E696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2270" w:type="dxa"/>
          </w:tcPr>
          <w:p w14:paraId="2C45FFB5" w14:textId="35843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46F9C5F" w14:textId="2CA329A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8CEA548" w14:textId="0A81E1E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04238E5F" w14:textId="77777777" w:rsidTr="00D30173">
        <w:trPr>
          <w:jc w:val="center"/>
        </w:trPr>
        <w:tc>
          <w:tcPr>
            <w:tcW w:w="1057" w:type="dxa"/>
          </w:tcPr>
          <w:p w14:paraId="161519F7" w14:textId="33C44CE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0</w:t>
            </w:r>
          </w:p>
        </w:tc>
        <w:tc>
          <w:tcPr>
            <w:tcW w:w="2270" w:type="dxa"/>
          </w:tcPr>
          <w:p w14:paraId="6DCCC500" w14:textId="312463F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63AE92A0" w14:textId="5C1CB4A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B3BE741" w14:textId="544C53E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15705E23" w14:textId="77777777" w:rsidTr="00D30173">
        <w:trPr>
          <w:jc w:val="center"/>
        </w:trPr>
        <w:tc>
          <w:tcPr>
            <w:tcW w:w="1057" w:type="dxa"/>
          </w:tcPr>
          <w:p w14:paraId="6319793F" w14:textId="0F3B6C7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1</w:t>
            </w:r>
          </w:p>
        </w:tc>
        <w:tc>
          <w:tcPr>
            <w:tcW w:w="2270" w:type="dxa"/>
          </w:tcPr>
          <w:p w14:paraId="2ACB381B" w14:textId="0207E0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1985" w:type="dxa"/>
          </w:tcPr>
          <w:p w14:paraId="51343F12" w14:textId="033EAD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5C647885" w14:textId="169238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2</w:t>
            </w:r>
          </w:p>
        </w:tc>
      </w:tr>
      <w:tr w:rsidR="00D30173" w:rsidRPr="00EA32EE" w14:paraId="6B84A80E" w14:textId="77777777" w:rsidTr="00D30173">
        <w:trPr>
          <w:jc w:val="center"/>
        </w:trPr>
        <w:tc>
          <w:tcPr>
            <w:tcW w:w="1057" w:type="dxa"/>
          </w:tcPr>
          <w:p w14:paraId="12D813B3" w14:textId="0283F32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c>
          <w:tcPr>
            <w:tcW w:w="2270" w:type="dxa"/>
          </w:tcPr>
          <w:p w14:paraId="5469E6E8" w14:textId="798A447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7DCC3063" w14:textId="487166B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D694B90" w14:textId="417F54E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2</w:t>
            </w:r>
          </w:p>
        </w:tc>
      </w:tr>
      <w:tr w:rsidR="00D30173" w:rsidRPr="00EA32EE" w14:paraId="5D79454A" w14:textId="77777777" w:rsidTr="00D30173">
        <w:trPr>
          <w:jc w:val="center"/>
        </w:trPr>
        <w:tc>
          <w:tcPr>
            <w:tcW w:w="1057" w:type="dxa"/>
          </w:tcPr>
          <w:p w14:paraId="5B300BA2" w14:textId="4CE7E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3</w:t>
            </w:r>
          </w:p>
        </w:tc>
        <w:tc>
          <w:tcPr>
            <w:tcW w:w="2270" w:type="dxa"/>
          </w:tcPr>
          <w:p w14:paraId="41F08751" w14:textId="43CBA77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1985" w:type="dxa"/>
          </w:tcPr>
          <w:p w14:paraId="4383FB3A" w14:textId="76E4B31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949C0E1" w14:textId="3EB71C9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r>
      <w:tr w:rsidR="00D30173" w:rsidRPr="00EA32EE" w14:paraId="578D31D5" w14:textId="77777777" w:rsidTr="00D30173">
        <w:trPr>
          <w:jc w:val="center"/>
        </w:trPr>
        <w:tc>
          <w:tcPr>
            <w:tcW w:w="1057" w:type="dxa"/>
          </w:tcPr>
          <w:p w14:paraId="106401A6" w14:textId="11CFF54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4</w:t>
            </w:r>
          </w:p>
        </w:tc>
        <w:tc>
          <w:tcPr>
            <w:tcW w:w="2270" w:type="dxa"/>
          </w:tcPr>
          <w:p w14:paraId="0160123E" w14:textId="2B335B8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DA87C02" w14:textId="6C4BAD0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23AA4E5E" w14:textId="2E38BA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25254439" w14:textId="77777777" w:rsidTr="00D30173">
        <w:trPr>
          <w:jc w:val="center"/>
        </w:trPr>
        <w:tc>
          <w:tcPr>
            <w:tcW w:w="1057" w:type="dxa"/>
          </w:tcPr>
          <w:p w14:paraId="5EBD8F5E" w14:textId="514887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c>
          <w:tcPr>
            <w:tcW w:w="2270" w:type="dxa"/>
          </w:tcPr>
          <w:p w14:paraId="7EF3FAFE" w14:textId="4420157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70F0EEFC" w14:textId="1DE46C0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660D3E8B" w14:textId="5F10C3F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r>
      <w:tr w:rsidR="00D30173" w:rsidRPr="00EA32EE" w14:paraId="2CD82564" w14:textId="77777777" w:rsidTr="00D30173">
        <w:trPr>
          <w:jc w:val="center"/>
        </w:trPr>
        <w:tc>
          <w:tcPr>
            <w:tcW w:w="1057" w:type="dxa"/>
          </w:tcPr>
          <w:p w14:paraId="21B6FD80" w14:textId="213AFE3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c>
          <w:tcPr>
            <w:tcW w:w="2270" w:type="dxa"/>
          </w:tcPr>
          <w:p w14:paraId="06DEDC45" w14:textId="478AB80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2EB4FD23" w14:textId="2FC2C9C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705FF8C9" w14:textId="5EC3739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1FCDC500" w14:textId="77777777" w:rsidTr="00D30173">
        <w:trPr>
          <w:jc w:val="center"/>
        </w:trPr>
        <w:tc>
          <w:tcPr>
            <w:tcW w:w="1057" w:type="dxa"/>
          </w:tcPr>
          <w:p w14:paraId="7B1F363B" w14:textId="0B37413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7</w:t>
            </w:r>
          </w:p>
        </w:tc>
        <w:tc>
          <w:tcPr>
            <w:tcW w:w="2270" w:type="dxa"/>
          </w:tcPr>
          <w:p w14:paraId="2ED9B159" w14:textId="15AB0AC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07569B0" w14:textId="5DC9E78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3647447" w14:textId="25C357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r>
      <w:tr w:rsidR="00D30173" w:rsidRPr="00EA32EE" w14:paraId="59A7C56F" w14:textId="77777777" w:rsidTr="00D30173">
        <w:trPr>
          <w:jc w:val="center"/>
        </w:trPr>
        <w:tc>
          <w:tcPr>
            <w:tcW w:w="1057" w:type="dxa"/>
          </w:tcPr>
          <w:p w14:paraId="340B587C" w14:textId="51F8B5C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c>
          <w:tcPr>
            <w:tcW w:w="2270" w:type="dxa"/>
          </w:tcPr>
          <w:p w14:paraId="00B1D379" w14:textId="3576E2C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410A881F" w14:textId="2CE73FF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4C14EBD2" w14:textId="3E8DC5B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4A3A8E53" w14:textId="77777777" w:rsidTr="00D30173">
        <w:trPr>
          <w:jc w:val="center"/>
        </w:trPr>
        <w:tc>
          <w:tcPr>
            <w:tcW w:w="1057" w:type="dxa"/>
          </w:tcPr>
          <w:p w14:paraId="144E0D9E" w14:textId="5FE7C9C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9</w:t>
            </w:r>
          </w:p>
        </w:tc>
        <w:tc>
          <w:tcPr>
            <w:tcW w:w="2270" w:type="dxa"/>
          </w:tcPr>
          <w:p w14:paraId="20D16032" w14:textId="414BAC7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1B642EA4" w14:textId="0F2350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D5E0033" w14:textId="58CE7C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694FA053" w14:textId="77777777" w:rsidTr="00D30173">
        <w:trPr>
          <w:jc w:val="center"/>
        </w:trPr>
        <w:tc>
          <w:tcPr>
            <w:tcW w:w="1057" w:type="dxa"/>
          </w:tcPr>
          <w:p w14:paraId="4372F246" w14:textId="049341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0</w:t>
            </w:r>
          </w:p>
        </w:tc>
        <w:tc>
          <w:tcPr>
            <w:tcW w:w="2270" w:type="dxa"/>
          </w:tcPr>
          <w:p w14:paraId="4A03DEA0" w14:textId="117800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1985" w:type="dxa"/>
          </w:tcPr>
          <w:p w14:paraId="11807D0A" w14:textId="43B028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0949A51B" w14:textId="5818DA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1</w:t>
            </w:r>
          </w:p>
        </w:tc>
      </w:tr>
      <w:tr w:rsidR="00D30173" w:rsidRPr="00EA32EE" w14:paraId="642C8F48" w14:textId="77777777" w:rsidTr="00D30173">
        <w:trPr>
          <w:jc w:val="center"/>
        </w:trPr>
        <w:tc>
          <w:tcPr>
            <w:tcW w:w="1057" w:type="dxa"/>
          </w:tcPr>
          <w:p w14:paraId="5974B42E" w14:textId="77777777" w:rsidR="00D30173" w:rsidRPr="00EA32EE" w:rsidRDefault="00D30173" w:rsidP="00D30173">
            <w:pPr>
              <w:jc w:val="center"/>
              <w:rPr>
                <w:rFonts w:cs="Times New Roman"/>
                <w:szCs w:val="24"/>
              </w:rPr>
            </w:pPr>
          </w:p>
        </w:tc>
        <w:tc>
          <w:tcPr>
            <w:tcW w:w="4255" w:type="dxa"/>
            <w:gridSpan w:val="2"/>
          </w:tcPr>
          <w:p w14:paraId="10FBCD6A" w14:textId="14D7AC1F"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Total</w:t>
            </w:r>
          </w:p>
        </w:tc>
        <w:tc>
          <w:tcPr>
            <w:tcW w:w="1275" w:type="dxa"/>
          </w:tcPr>
          <w:p w14:paraId="27041F2B" w14:textId="6E9BCB0C"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MAE</w:t>
            </w:r>
          </w:p>
        </w:tc>
      </w:tr>
      <w:tr w:rsidR="00D30173" w:rsidRPr="00EA32EE" w14:paraId="4D5FD67E" w14:textId="77777777" w:rsidTr="00D30173">
        <w:trPr>
          <w:jc w:val="center"/>
        </w:trPr>
        <w:tc>
          <w:tcPr>
            <w:tcW w:w="1057" w:type="dxa"/>
          </w:tcPr>
          <w:p w14:paraId="2DF49202" w14:textId="77777777" w:rsidR="00D30173" w:rsidRPr="00EA32EE" w:rsidRDefault="00D30173" w:rsidP="00D30173">
            <w:pPr>
              <w:jc w:val="center"/>
              <w:rPr>
                <w:rFonts w:cs="Times New Roman"/>
                <w:szCs w:val="24"/>
              </w:rPr>
            </w:pPr>
          </w:p>
        </w:tc>
        <w:tc>
          <w:tcPr>
            <w:tcW w:w="2270" w:type="dxa"/>
            <w:vAlign w:val="bottom"/>
          </w:tcPr>
          <w:p w14:paraId="75E51644" w14:textId="5BEFB924"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62</w:t>
            </w:r>
          </w:p>
        </w:tc>
        <w:tc>
          <w:tcPr>
            <w:tcW w:w="1985" w:type="dxa"/>
            <w:vAlign w:val="bottom"/>
          </w:tcPr>
          <w:p w14:paraId="70942C94" w14:textId="169E8BE6"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71,2</w:t>
            </w:r>
          </w:p>
        </w:tc>
        <w:tc>
          <w:tcPr>
            <w:tcW w:w="1275" w:type="dxa"/>
            <w:vAlign w:val="bottom"/>
          </w:tcPr>
          <w:p w14:paraId="7F7F2FF5" w14:textId="5B69A6A8"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3,9</w:t>
            </w:r>
          </w:p>
        </w:tc>
      </w:tr>
    </w:tbl>
    <w:p w14:paraId="2BAF1E7C" w14:textId="397C5356" w:rsidR="00013101" w:rsidRDefault="00CF5F79" w:rsidP="00B821EA">
      <w:pPr>
        <w:spacing w:line="480" w:lineRule="auto"/>
        <w:rPr>
          <w:lang w:val="id-ID"/>
        </w:rPr>
      </w:pPr>
      <w:r>
        <w:rPr>
          <w:lang w:val="id-ID"/>
        </w:rPr>
        <w:t xml:space="preserve">Dari tabel </w:t>
      </w:r>
      <w:r w:rsidR="00BF55EB">
        <w:rPr>
          <w:lang w:val="id-ID"/>
        </w:rPr>
        <w:t>diatas</w:t>
      </w:r>
      <w:r>
        <w:rPr>
          <w:lang w:val="id-ID"/>
        </w:rPr>
        <w:t xml:space="preserve">, didapatkan hasil </w:t>
      </w:r>
      <w:r w:rsidR="001E7551">
        <w:rPr>
          <w:lang w:val="id-ID"/>
        </w:rPr>
        <w:t>perbandingan antara data penjualan aktual dan data hasil peramalan</w:t>
      </w:r>
      <w:r w:rsidR="00F3757F">
        <w:rPr>
          <w:lang w:val="id-ID"/>
        </w:rPr>
        <w:t xml:space="preserve"> untuk produk </w:t>
      </w:r>
      <w:r w:rsidR="00F3757F" w:rsidRPr="00BA6A78">
        <w:rPr>
          <w:i/>
          <w:iCs/>
          <w:lang w:val="id-ID"/>
        </w:rPr>
        <w:t>Bear Brand Milk 189</w:t>
      </w:r>
      <w:r w:rsidR="00F3757F">
        <w:rPr>
          <w:i/>
          <w:iCs/>
          <w:lang w:val="id-ID"/>
        </w:rPr>
        <w:t>ML</w:t>
      </w:r>
      <w:r w:rsidR="001E7551">
        <w:rPr>
          <w:lang w:val="id-ID"/>
        </w:rPr>
        <w:t xml:space="preserve"> pada bulan April 2022,</w:t>
      </w:r>
      <w:r w:rsidR="001E7551">
        <w:rPr>
          <w:i/>
          <w:iCs/>
          <w:lang w:val="id-ID"/>
        </w:rPr>
        <w:t xml:space="preserve"> </w:t>
      </w:r>
      <w:r w:rsidR="001E7551">
        <w:rPr>
          <w:lang w:val="id-ID"/>
        </w:rPr>
        <w:t xml:space="preserve">serta nilai </w:t>
      </w:r>
      <w:r w:rsidR="001E7551" w:rsidRPr="001E7551">
        <w:rPr>
          <w:i/>
          <w:iCs/>
          <w:lang w:val="id-ID"/>
        </w:rPr>
        <w:t>error</w:t>
      </w:r>
      <w:r w:rsidR="001E7551">
        <w:rPr>
          <w:lang w:val="id-ID"/>
        </w:rPr>
        <w:t xml:space="preserve"> yang dihitung menggunakan metode MAE. Dimana perbandin</w:t>
      </w:r>
      <w:r w:rsidR="001A5F9E">
        <w:rPr>
          <w:lang w:val="id-ID"/>
        </w:rPr>
        <w:t>g</w:t>
      </w:r>
      <w:r w:rsidR="001E7551">
        <w:rPr>
          <w:lang w:val="id-ID"/>
        </w:rPr>
        <w:t>annya adalah data penjualan aktual di</w:t>
      </w:r>
      <w:r w:rsidR="001A5F9E">
        <w:rPr>
          <w:lang w:val="id-ID"/>
        </w:rPr>
        <w:t xml:space="preserve"> </w:t>
      </w:r>
      <w:r w:rsidR="001E7551">
        <w:rPr>
          <w:lang w:val="id-ID"/>
        </w:rPr>
        <w:t xml:space="preserve">bulan </w:t>
      </w:r>
      <w:r w:rsidR="007D422C">
        <w:rPr>
          <w:lang w:val="id-ID"/>
        </w:rPr>
        <w:t>A</w:t>
      </w:r>
      <w:r w:rsidR="001E7551">
        <w:rPr>
          <w:lang w:val="id-ID"/>
        </w:rPr>
        <w:t>pril sebanya</w:t>
      </w:r>
      <w:r w:rsidR="00192A63">
        <w:rPr>
          <w:lang w:val="id-ID"/>
        </w:rPr>
        <w:t>k</w:t>
      </w:r>
      <w:r w:rsidR="001E7551">
        <w:rPr>
          <w:lang w:val="id-ID"/>
        </w:rPr>
        <w:t xml:space="preserve"> 162 item </w:t>
      </w:r>
      <w:r w:rsidR="00192A63">
        <w:rPr>
          <w:lang w:val="id-ID"/>
        </w:rPr>
        <w:t xml:space="preserve">dan </w:t>
      </w:r>
      <w:r w:rsidR="001E7551">
        <w:rPr>
          <w:lang w:val="id-ID"/>
        </w:rPr>
        <w:t>data hasil peramalan sebanyak 171 item</w:t>
      </w:r>
      <w:r w:rsidR="00192A63">
        <w:rPr>
          <w:lang w:val="id-ID"/>
        </w:rPr>
        <w:t xml:space="preserve">, sedangkan nilai </w:t>
      </w:r>
      <w:r w:rsidR="00192A63" w:rsidRPr="00192A63">
        <w:rPr>
          <w:i/>
          <w:iCs/>
          <w:lang w:val="id-ID"/>
        </w:rPr>
        <w:t>error</w:t>
      </w:r>
      <w:r w:rsidR="00192A63">
        <w:rPr>
          <w:lang w:val="id-ID"/>
        </w:rPr>
        <w:t xml:space="preserve"> yang didapatkan sebesar 3,9. Dapat disimpulkan bahwa hasil peramalan </w:t>
      </w:r>
      <w:r w:rsidR="00F3757F">
        <w:rPr>
          <w:lang w:val="id-ID"/>
        </w:rPr>
        <w:t>ini</w:t>
      </w:r>
      <w:r w:rsidR="00192A63">
        <w:rPr>
          <w:lang w:val="id-ID"/>
        </w:rPr>
        <w:t xml:space="preserve"> </w:t>
      </w:r>
      <w:r w:rsidR="007D422C">
        <w:rPr>
          <w:lang w:val="id-ID"/>
        </w:rPr>
        <w:t>cukup akurat dikarenakan selisih dari penjualan aktua</w:t>
      </w:r>
      <w:r w:rsidR="001A5F9E">
        <w:rPr>
          <w:lang w:val="id-ID"/>
        </w:rPr>
        <w:t>l</w:t>
      </w:r>
      <w:r w:rsidR="007D422C">
        <w:rPr>
          <w:lang w:val="id-ID"/>
        </w:rPr>
        <w:t xml:space="preserve"> dan hasil peramalan tidak terlalu </w:t>
      </w:r>
      <w:r w:rsidR="00F3757F">
        <w:rPr>
          <w:lang w:val="id-ID"/>
        </w:rPr>
        <w:t>jauh</w:t>
      </w:r>
      <w:r w:rsidR="007D422C">
        <w:rPr>
          <w:lang w:val="id-ID"/>
        </w:rPr>
        <w:t xml:space="preserve"> dan nilai </w:t>
      </w:r>
      <w:r w:rsidR="007D422C" w:rsidRPr="007D422C">
        <w:rPr>
          <w:i/>
          <w:iCs/>
          <w:lang w:val="id-ID"/>
        </w:rPr>
        <w:t>error</w:t>
      </w:r>
      <w:r w:rsidR="007D422C">
        <w:rPr>
          <w:lang w:val="id-ID"/>
        </w:rPr>
        <w:t xml:space="preserve"> yang di dapat juga terbilang kecil.</w:t>
      </w:r>
    </w:p>
    <w:p w14:paraId="0EE0B1A3" w14:textId="77777777" w:rsidR="00013101" w:rsidRDefault="00013101">
      <w:pPr>
        <w:rPr>
          <w:lang w:val="id-ID"/>
        </w:rPr>
      </w:pPr>
      <w:r>
        <w:rPr>
          <w:lang w:val="id-ID"/>
        </w:rPr>
        <w:br w:type="page"/>
      </w:r>
    </w:p>
    <w:p w14:paraId="0C3EBC45" w14:textId="7899B88D" w:rsidR="00AB254C" w:rsidRPr="00304207" w:rsidRDefault="00AB254C" w:rsidP="00AB254C">
      <w:pPr>
        <w:pStyle w:val="ListParagraph"/>
        <w:numPr>
          <w:ilvl w:val="0"/>
          <w:numId w:val="54"/>
        </w:numPr>
        <w:spacing w:before="0" w:after="0" w:line="480" w:lineRule="auto"/>
        <w:ind w:left="426"/>
        <w:rPr>
          <w:lang w:val="id-ID"/>
        </w:rPr>
      </w:pPr>
      <w:r>
        <w:rPr>
          <w:lang w:val="id-ID"/>
        </w:rPr>
        <w:lastRenderedPageBreak/>
        <w:t xml:space="preserve">Pengujian Produk </w:t>
      </w:r>
      <w:r w:rsidRPr="00AB254C">
        <w:rPr>
          <w:i/>
          <w:iCs/>
          <w:lang w:val="id-ID"/>
        </w:rPr>
        <w:t>Teh Pucuk Botol 350ML</w:t>
      </w:r>
    </w:p>
    <w:p w14:paraId="5DC9550B" w14:textId="6F8F3AD3" w:rsidR="00AB254C" w:rsidRDefault="00AB254C" w:rsidP="00AB254C">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2</w:t>
      </w:r>
      <w:r w:rsidRPr="008566B9">
        <w:rPr>
          <w:i w:val="0"/>
          <w:iCs w:val="0"/>
          <w:color w:val="000000" w:themeColor="text1"/>
          <w:sz w:val="24"/>
          <w:szCs w:val="24"/>
        </w:rPr>
        <w:t xml:space="preserve"> </w:t>
      </w:r>
      <w:bookmarkStart w:id="81" w:name="_Hlk112286456"/>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2" w:name="_Hlk112263507"/>
      <w:r w:rsidRPr="00AB254C">
        <w:rPr>
          <w:color w:val="000000" w:themeColor="text1"/>
          <w:sz w:val="24"/>
          <w:szCs w:val="24"/>
        </w:rPr>
        <w:t>Teh Pucuk Botol 350ML</w:t>
      </w:r>
      <w:bookmarkEnd w:id="81"/>
      <w:bookmarkEnd w:id="82"/>
    </w:p>
    <w:tbl>
      <w:tblPr>
        <w:tblStyle w:val="TableGrid"/>
        <w:tblW w:w="0" w:type="auto"/>
        <w:jc w:val="center"/>
        <w:tblLook w:val="04A0" w:firstRow="1" w:lastRow="0" w:firstColumn="1" w:lastColumn="0" w:noHBand="0" w:noVBand="1"/>
      </w:tblPr>
      <w:tblGrid>
        <w:gridCol w:w="1057"/>
        <w:gridCol w:w="2270"/>
        <w:gridCol w:w="1985"/>
        <w:gridCol w:w="1275"/>
      </w:tblGrid>
      <w:tr w:rsidR="00AB254C" w:rsidRPr="00825C23" w14:paraId="01CBED90" w14:textId="77777777" w:rsidTr="0012350C">
        <w:trPr>
          <w:jc w:val="center"/>
        </w:trPr>
        <w:tc>
          <w:tcPr>
            <w:tcW w:w="1057" w:type="dxa"/>
          </w:tcPr>
          <w:p w14:paraId="0FD066C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4902D93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0D534043"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4DD50FCC"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825C23" w:rsidRPr="00825C23" w14:paraId="5189E1F8" w14:textId="77777777" w:rsidTr="0012350C">
        <w:trPr>
          <w:jc w:val="center"/>
        </w:trPr>
        <w:tc>
          <w:tcPr>
            <w:tcW w:w="1057" w:type="dxa"/>
          </w:tcPr>
          <w:p w14:paraId="076568B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tcPr>
          <w:p w14:paraId="586FA959" w14:textId="28F9ABC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EC09CE1" w14:textId="7C70885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4</w:t>
            </w:r>
          </w:p>
        </w:tc>
        <w:tc>
          <w:tcPr>
            <w:tcW w:w="1275" w:type="dxa"/>
          </w:tcPr>
          <w:p w14:paraId="4E4F4153" w14:textId="358007E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2B89D36C" w14:textId="77777777" w:rsidTr="0012350C">
        <w:trPr>
          <w:jc w:val="center"/>
        </w:trPr>
        <w:tc>
          <w:tcPr>
            <w:tcW w:w="1057" w:type="dxa"/>
          </w:tcPr>
          <w:p w14:paraId="31AED89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tcPr>
          <w:p w14:paraId="1BB8B9A2" w14:textId="5791BC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8B630FA" w14:textId="1A27D8E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c>
          <w:tcPr>
            <w:tcW w:w="1275" w:type="dxa"/>
          </w:tcPr>
          <w:p w14:paraId="2081B858" w14:textId="4C4A39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r>
      <w:tr w:rsidR="00825C23" w:rsidRPr="00825C23" w14:paraId="2AD5D79B" w14:textId="77777777" w:rsidTr="0012350C">
        <w:trPr>
          <w:jc w:val="center"/>
        </w:trPr>
        <w:tc>
          <w:tcPr>
            <w:tcW w:w="1057" w:type="dxa"/>
          </w:tcPr>
          <w:p w14:paraId="6180ACB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tcPr>
          <w:p w14:paraId="206E4065" w14:textId="36E0773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40A935B6" w14:textId="1CB3911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c>
          <w:tcPr>
            <w:tcW w:w="1275" w:type="dxa"/>
          </w:tcPr>
          <w:p w14:paraId="367E6AD9" w14:textId="283A43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r>
      <w:tr w:rsidR="00825C23" w:rsidRPr="00825C23" w14:paraId="3EEDA4B6" w14:textId="77777777" w:rsidTr="0012350C">
        <w:trPr>
          <w:jc w:val="center"/>
        </w:trPr>
        <w:tc>
          <w:tcPr>
            <w:tcW w:w="1057" w:type="dxa"/>
          </w:tcPr>
          <w:p w14:paraId="68BD27C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tcPr>
          <w:p w14:paraId="3BACE327" w14:textId="62614E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7293166C" w14:textId="273211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8</w:t>
            </w:r>
          </w:p>
        </w:tc>
        <w:tc>
          <w:tcPr>
            <w:tcW w:w="1275" w:type="dxa"/>
          </w:tcPr>
          <w:p w14:paraId="0FD02379" w14:textId="1DEBFF9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8</w:t>
            </w:r>
          </w:p>
        </w:tc>
      </w:tr>
      <w:tr w:rsidR="00825C23" w:rsidRPr="00825C23" w14:paraId="56472974" w14:textId="77777777" w:rsidTr="0012350C">
        <w:trPr>
          <w:jc w:val="center"/>
        </w:trPr>
        <w:tc>
          <w:tcPr>
            <w:tcW w:w="1057" w:type="dxa"/>
          </w:tcPr>
          <w:p w14:paraId="3DD4A61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tcPr>
          <w:p w14:paraId="21F4C79A" w14:textId="37A0913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469A3377" w14:textId="03AD89C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9</w:t>
            </w:r>
          </w:p>
        </w:tc>
        <w:tc>
          <w:tcPr>
            <w:tcW w:w="1275" w:type="dxa"/>
          </w:tcPr>
          <w:p w14:paraId="24B531E0" w14:textId="6346D83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9</w:t>
            </w:r>
          </w:p>
        </w:tc>
      </w:tr>
      <w:tr w:rsidR="00825C23" w:rsidRPr="00825C23" w14:paraId="03B65FA8" w14:textId="77777777" w:rsidTr="0012350C">
        <w:trPr>
          <w:jc w:val="center"/>
        </w:trPr>
        <w:tc>
          <w:tcPr>
            <w:tcW w:w="1057" w:type="dxa"/>
          </w:tcPr>
          <w:p w14:paraId="030E212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tcPr>
          <w:p w14:paraId="5019CE99" w14:textId="0FA4532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091794BC" w14:textId="2AFD894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0</w:t>
            </w:r>
          </w:p>
        </w:tc>
        <w:tc>
          <w:tcPr>
            <w:tcW w:w="1275" w:type="dxa"/>
          </w:tcPr>
          <w:p w14:paraId="68B1AFE9" w14:textId="3BC0D94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0</w:t>
            </w:r>
          </w:p>
        </w:tc>
      </w:tr>
      <w:tr w:rsidR="00825C23" w:rsidRPr="00825C23" w14:paraId="7B3C7F9A" w14:textId="77777777" w:rsidTr="0012350C">
        <w:trPr>
          <w:jc w:val="center"/>
        </w:trPr>
        <w:tc>
          <w:tcPr>
            <w:tcW w:w="1057" w:type="dxa"/>
          </w:tcPr>
          <w:p w14:paraId="068053A0"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tcPr>
          <w:p w14:paraId="0414DF52" w14:textId="0C880C9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2FC7F720" w14:textId="0A8059C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1</w:t>
            </w:r>
          </w:p>
        </w:tc>
        <w:tc>
          <w:tcPr>
            <w:tcW w:w="1275" w:type="dxa"/>
          </w:tcPr>
          <w:p w14:paraId="25605228" w14:textId="189A605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1</w:t>
            </w:r>
          </w:p>
        </w:tc>
      </w:tr>
      <w:tr w:rsidR="00825C23" w:rsidRPr="00825C23" w14:paraId="44932696" w14:textId="77777777" w:rsidTr="0012350C">
        <w:trPr>
          <w:jc w:val="center"/>
        </w:trPr>
        <w:tc>
          <w:tcPr>
            <w:tcW w:w="1057" w:type="dxa"/>
          </w:tcPr>
          <w:p w14:paraId="5AF8243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tcPr>
          <w:p w14:paraId="7C913F58" w14:textId="1D2E53E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B38011C" w14:textId="6CB2E9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2</w:t>
            </w:r>
          </w:p>
        </w:tc>
        <w:tc>
          <w:tcPr>
            <w:tcW w:w="1275" w:type="dxa"/>
          </w:tcPr>
          <w:p w14:paraId="5E8F8FF9" w14:textId="4279D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A424CC4" w14:textId="77777777" w:rsidTr="0012350C">
        <w:trPr>
          <w:jc w:val="center"/>
        </w:trPr>
        <w:tc>
          <w:tcPr>
            <w:tcW w:w="1057" w:type="dxa"/>
          </w:tcPr>
          <w:p w14:paraId="5C3C2E3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tcPr>
          <w:p w14:paraId="0BC6F3FE" w14:textId="54E264A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1985" w:type="dxa"/>
          </w:tcPr>
          <w:p w14:paraId="6A8B073A" w14:textId="6325F75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4</w:t>
            </w:r>
          </w:p>
        </w:tc>
        <w:tc>
          <w:tcPr>
            <w:tcW w:w="1275" w:type="dxa"/>
          </w:tcPr>
          <w:p w14:paraId="72A11F7F" w14:textId="25C0747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r>
      <w:tr w:rsidR="00825C23" w:rsidRPr="00825C23" w14:paraId="650A3E82" w14:textId="77777777" w:rsidTr="0012350C">
        <w:trPr>
          <w:jc w:val="center"/>
        </w:trPr>
        <w:tc>
          <w:tcPr>
            <w:tcW w:w="1057" w:type="dxa"/>
          </w:tcPr>
          <w:p w14:paraId="4C87B7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tcPr>
          <w:p w14:paraId="0DA98ADA" w14:textId="2472EF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1985" w:type="dxa"/>
          </w:tcPr>
          <w:p w14:paraId="3C4073EF" w14:textId="5FA788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c>
          <w:tcPr>
            <w:tcW w:w="1275" w:type="dxa"/>
          </w:tcPr>
          <w:p w14:paraId="0FAC6E25" w14:textId="09C571A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5</w:t>
            </w:r>
          </w:p>
        </w:tc>
      </w:tr>
      <w:tr w:rsidR="00825C23" w:rsidRPr="00825C23" w14:paraId="3C86FA97" w14:textId="77777777" w:rsidTr="0012350C">
        <w:trPr>
          <w:jc w:val="center"/>
        </w:trPr>
        <w:tc>
          <w:tcPr>
            <w:tcW w:w="1057" w:type="dxa"/>
          </w:tcPr>
          <w:p w14:paraId="550CDC7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tcPr>
          <w:p w14:paraId="69738A63" w14:textId="487268B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1090F626" w14:textId="6AD2DFB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6</w:t>
            </w:r>
          </w:p>
        </w:tc>
        <w:tc>
          <w:tcPr>
            <w:tcW w:w="1275" w:type="dxa"/>
          </w:tcPr>
          <w:p w14:paraId="243FBEC9" w14:textId="7421936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00429103" w14:textId="77777777" w:rsidTr="0012350C">
        <w:trPr>
          <w:jc w:val="center"/>
        </w:trPr>
        <w:tc>
          <w:tcPr>
            <w:tcW w:w="1057" w:type="dxa"/>
          </w:tcPr>
          <w:p w14:paraId="214836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tcPr>
          <w:p w14:paraId="6A717FD7" w14:textId="6D6D05A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1F423A57" w14:textId="61F867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7</w:t>
            </w:r>
          </w:p>
        </w:tc>
        <w:tc>
          <w:tcPr>
            <w:tcW w:w="1275" w:type="dxa"/>
          </w:tcPr>
          <w:p w14:paraId="4AC4F046" w14:textId="4D7663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7</w:t>
            </w:r>
          </w:p>
        </w:tc>
      </w:tr>
      <w:tr w:rsidR="00825C23" w:rsidRPr="00825C23" w14:paraId="495F3E18" w14:textId="77777777" w:rsidTr="0012350C">
        <w:trPr>
          <w:jc w:val="center"/>
        </w:trPr>
        <w:tc>
          <w:tcPr>
            <w:tcW w:w="1057" w:type="dxa"/>
          </w:tcPr>
          <w:p w14:paraId="14C1E2E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tcPr>
          <w:p w14:paraId="6D2B78D6" w14:textId="0F11304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37C790AD" w14:textId="1E6184B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9</w:t>
            </w:r>
          </w:p>
        </w:tc>
        <w:tc>
          <w:tcPr>
            <w:tcW w:w="1275" w:type="dxa"/>
          </w:tcPr>
          <w:p w14:paraId="7E060E4B" w14:textId="398D35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9</w:t>
            </w:r>
          </w:p>
        </w:tc>
      </w:tr>
      <w:tr w:rsidR="00825C23" w:rsidRPr="00825C23" w14:paraId="2A77DCE0" w14:textId="77777777" w:rsidTr="0012350C">
        <w:trPr>
          <w:jc w:val="center"/>
        </w:trPr>
        <w:tc>
          <w:tcPr>
            <w:tcW w:w="1057" w:type="dxa"/>
          </w:tcPr>
          <w:p w14:paraId="65DDF974"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tcPr>
          <w:p w14:paraId="0FB7D613" w14:textId="6FFA77C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1A9C3ED7" w14:textId="1AE88B6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0</w:t>
            </w:r>
          </w:p>
        </w:tc>
        <w:tc>
          <w:tcPr>
            <w:tcW w:w="1275" w:type="dxa"/>
          </w:tcPr>
          <w:p w14:paraId="772390D3" w14:textId="24B06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r>
      <w:tr w:rsidR="00825C23" w:rsidRPr="00825C23" w14:paraId="5C690793" w14:textId="77777777" w:rsidTr="0012350C">
        <w:trPr>
          <w:jc w:val="center"/>
        </w:trPr>
        <w:tc>
          <w:tcPr>
            <w:tcW w:w="1057" w:type="dxa"/>
          </w:tcPr>
          <w:p w14:paraId="5361385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tcPr>
          <w:p w14:paraId="53BB5FEF" w14:textId="23DF5BA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565C371A" w14:textId="72F988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1</w:t>
            </w:r>
          </w:p>
        </w:tc>
        <w:tc>
          <w:tcPr>
            <w:tcW w:w="1275" w:type="dxa"/>
          </w:tcPr>
          <w:p w14:paraId="2ABAD423" w14:textId="1EC708E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24E7EA9" w14:textId="77777777" w:rsidTr="0012350C">
        <w:trPr>
          <w:jc w:val="center"/>
        </w:trPr>
        <w:tc>
          <w:tcPr>
            <w:tcW w:w="1057" w:type="dxa"/>
          </w:tcPr>
          <w:p w14:paraId="4454697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tcPr>
          <w:p w14:paraId="755EFCFA" w14:textId="77EC127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581C0199" w14:textId="12FBEE8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2</w:t>
            </w:r>
          </w:p>
        </w:tc>
        <w:tc>
          <w:tcPr>
            <w:tcW w:w="1275" w:type="dxa"/>
          </w:tcPr>
          <w:p w14:paraId="4576314F" w14:textId="5EE71E9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001715D" w14:textId="77777777" w:rsidTr="0012350C">
        <w:trPr>
          <w:jc w:val="center"/>
        </w:trPr>
        <w:tc>
          <w:tcPr>
            <w:tcW w:w="1057" w:type="dxa"/>
          </w:tcPr>
          <w:p w14:paraId="785E06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tcPr>
          <w:p w14:paraId="4A3A3496" w14:textId="6985F46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36003256" w14:textId="64C28D1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3</w:t>
            </w:r>
          </w:p>
        </w:tc>
        <w:tc>
          <w:tcPr>
            <w:tcW w:w="1275" w:type="dxa"/>
          </w:tcPr>
          <w:p w14:paraId="4097F0E6" w14:textId="33B8A58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r>
      <w:tr w:rsidR="00825C23" w:rsidRPr="00825C23" w14:paraId="1A37676C" w14:textId="77777777" w:rsidTr="0012350C">
        <w:trPr>
          <w:jc w:val="center"/>
        </w:trPr>
        <w:tc>
          <w:tcPr>
            <w:tcW w:w="1057" w:type="dxa"/>
          </w:tcPr>
          <w:p w14:paraId="7266AD09"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tcPr>
          <w:p w14:paraId="68093192" w14:textId="4032EAB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3BF9F41" w14:textId="09F98B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5</w:t>
            </w:r>
          </w:p>
        </w:tc>
        <w:tc>
          <w:tcPr>
            <w:tcW w:w="1275" w:type="dxa"/>
          </w:tcPr>
          <w:p w14:paraId="294D6C10" w14:textId="378DCB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r>
      <w:tr w:rsidR="00825C23" w:rsidRPr="00825C23" w14:paraId="782F81F1" w14:textId="77777777" w:rsidTr="0012350C">
        <w:trPr>
          <w:jc w:val="center"/>
        </w:trPr>
        <w:tc>
          <w:tcPr>
            <w:tcW w:w="1057" w:type="dxa"/>
          </w:tcPr>
          <w:p w14:paraId="5A876A4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tcPr>
          <w:p w14:paraId="18043F85" w14:textId="5EE9D67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1985" w:type="dxa"/>
          </w:tcPr>
          <w:p w14:paraId="7605871D" w14:textId="2F5F578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6</w:t>
            </w:r>
          </w:p>
        </w:tc>
        <w:tc>
          <w:tcPr>
            <w:tcW w:w="1275" w:type="dxa"/>
          </w:tcPr>
          <w:p w14:paraId="4D1D4D69" w14:textId="3CE4F77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4</w:t>
            </w:r>
          </w:p>
        </w:tc>
      </w:tr>
      <w:tr w:rsidR="00825C23" w:rsidRPr="00825C23" w14:paraId="0430AA53" w14:textId="77777777" w:rsidTr="0012350C">
        <w:trPr>
          <w:jc w:val="center"/>
        </w:trPr>
        <w:tc>
          <w:tcPr>
            <w:tcW w:w="1057" w:type="dxa"/>
          </w:tcPr>
          <w:p w14:paraId="519901B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tcPr>
          <w:p w14:paraId="75E3E3C1" w14:textId="4C2152A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42A5633E" w14:textId="14B088D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7</w:t>
            </w:r>
          </w:p>
        </w:tc>
        <w:tc>
          <w:tcPr>
            <w:tcW w:w="1275" w:type="dxa"/>
          </w:tcPr>
          <w:p w14:paraId="5DDD0C60" w14:textId="60FD9C8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r>
      <w:tr w:rsidR="00825C23" w:rsidRPr="00825C23" w14:paraId="27C12570" w14:textId="77777777" w:rsidTr="0012350C">
        <w:trPr>
          <w:jc w:val="center"/>
        </w:trPr>
        <w:tc>
          <w:tcPr>
            <w:tcW w:w="1057" w:type="dxa"/>
          </w:tcPr>
          <w:p w14:paraId="5A02F7C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tcPr>
          <w:p w14:paraId="3EE7C3DD" w14:textId="581D73E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5C51CED3" w14:textId="356AF0A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8</w:t>
            </w:r>
          </w:p>
        </w:tc>
        <w:tc>
          <w:tcPr>
            <w:tcW w:w="1275" w:type="dxa"/>
          </w:tcPr>
          <w:p w14:paraId="497850D0" w14:textId="03DFF24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8</w:t>
            </w:r>
          </w:p>
        </w:tc>
      </w:tr>
      <w:tr w:rsidR="00825C23" w:rsidRPr="00825C23" w14:paraId="2F525757" w14:textId="77777777" w:rsidTr="0012350C">
        <w:trPr>
          <w:jc w:val="center"/>
        </w:trPr>
        <w:tc>
          <w:tcPr>
            <w:tcW w:w="1057" w:type="dxa"/>
          </w:tcPr>
          <w:p w14:paraId="37C6066A"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tcPr>
          <w:p w14:paraId="42F0EA59" w14:textId="3A95585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1985" w:type="dxa"/>
          </w:tcPr>
          <w:p w14:paraId="2F5B2A01" w14:textId="0D7537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0</w:t>
            </w:r>
          </w:p>
        </w:tc>
        <w:tc>
          <w:tcPr>
            <w:tcW w:w="1275" w:type="dxa"/>
          </w:tcPr>
          <w:p w14:paraId="576741C0" w14:textId="15AAD4D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0</w:t>
            </w:r>
          </w:p>
        </w:tc>
      </w:tr>
      <w:tr w:rsidR="00825C23" w:rsidRPr="00825C23" w14:paraId="0D3A3E66" w14:textId="77777777" w:rsidTr="0012350C">
        <w:trPr>
          <w:jc w:val="center"/>
        </w:trPr>
        <w:tc>
          <w:tcPr>
            <w:tcW w:w="1057" w:type="dxa"/>
          </w:tcPr>
          <w:p w14:paraId="04ED705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tcPr>
          <w:p w14:paraId="23FC4567" w14:textId="5E016A6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1FFF3AF0" w14:textId="78D316B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1</w:t>
            </w:r>
          </w:p>
        </w:tc>
        <w:tc>
          <w:tcPr>
            <w:tcW w:w="1275" w:type="dxa"/>
          </w:tcPr>
          <w:p w14:paraId="1D84DDB6" w14:textId="3AF7F8C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A2498F6" w14:textId="77777777" w:rsidTr="0012350C">
        <w:trPr>
          <w:jc w:val="center"/>
        </w:trPr>
        <w:tc>
          <w:tcPr>
            <w:tcW w:w="1057" w:type="dxa"/>
          </w:tcPr>
          <w:p w14:paraId="0E789A2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tcPr>
          <w:p w14:paraId="43BDE457" w14:textId="48066D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6EDBD36" w14:textId="642A97B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2</w:t>
            </w:r>
          </w:p>
        </w:tc>
        <w:tc>
          <w:tcPr>
            <w:tcW w:w="1275" w:type="dxa"/>
          </w:tcPr>
          <w:p w14:paraId="4980B821" w14:textId="4C39966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2</w:t>
            </w:r>
          </w:p>
        </w:tc>
      </w:tr>
      <w:tr w:rsidR="00825C23" w:rsidRPr="00825C23" w14:paraId="35C36AD6" w14:textId="77777777" w:rsidTr="0012350C">
        <w:trPr>
          <w:jc w:val="center"/>
        </w:trPr>
        <w:tc>
          <w:tcPr>
            <w:tcW w:w="1057" w:type="dxa"/>
          </w:tcPr>
          <w:p w14:paraId="190D007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tcPr>
          <w:p w14:paraId="22D6B82F" w14:textId="51A5A90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2264A157" w14:textId="60DA3D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c>
          <w:tcPr>
            <w:tcW w:w="1275" w:type="dxa"/>
          </w:tcPr>
          <w:p w14:paraId="098E5E46" w14:textId="647A51A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r>
      <w:tr w:rsidR="00825C23" w:rsidRPr="00825C23" w14:paraId="4AF74EF9" w14:textId="77777777" w:rsidTr="0012350C">
        <w:trPr>
          <w:jc w:val="center"/>
        </w:trPr>
        <w:tc>
          <w:tcPr>
            <w:tcW w:w="1057" w:type="dxa"/>
          </w:tcPr>
          <w:p w14:paraId="24E6718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tcPr>
          <w:p w14:paraId="379F17F3" w14:textId="392CD8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D668411" w14:textId="57CED4D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c>
          <w:tcPr>
            <w:tcW w:w="1275" w:type="dxa"/>
          </w:tcPr>
          <w:p w14:paraId="10E56243" w14:textId="742825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r>
      <w:tr w:rsidR="00825C23" w:rsidRPr="00825C23" w14:paraId="4AC0E688" w14:textId="77777777" w:rsidTr="0012350C">
        <w:trPr>
          <w:jc w:val="center"/>
        </w:trPr>
        <w:tc>
          <w:tcPr>
            <w:tcW w:w="1057" w:type="dxa"/>
          </w:tcPr>
          <w:p w14:paraId="0C9D8D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tcPr>
          <w:p w14:paraId="1357FDE0" w14:textId="4525EDD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31B342C2" w14:textId="4BECD40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c>
          <w:tcPr>
            <w:tcW w:w="1275" w:type="dxa"/>
          </w:tcPr>
          <w:p w14:paraId="4514D1C9" w14:textId="17D54A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r>
      <w:tr w:rsidR="00825C23" w:rsidRPr="00825C23" w14:paraId="5DDEABD5" w14:textId="77777777" w:rsidTr="0012350C">
        <w:trPr>
          <w:jc w:val="center"/>
        </w:trPr>
        <w:tc>
          <w:tcPr>
            <w:tcW w:w="1057" w:type="dxa"/>
          </w:tcPr>
          <w:p w14:paraId="6558D96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tcPr>
          <w:p w14:paraId="1C9A2BA0" w14:textId="3BDD4E5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1886AB8" w14:textId="3BD802F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c>
          <w:tcPr>
            <w:tcW w:w="1275" w:type="dxa"/>
          </w:tcPr>
          <w:p w14:paraId="49730DA1" w14:textId="6F9BF3C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r>
      <w:tr w:rsidR="00825C23" w:rsidRPr="00825C23" w14:paraId="3F5F8720" w14:textId="77777777" w:rsidTr="0012350C">
        <w:trPr>
          <w:jc w:val="center"/>
        </w:trPr>
        <w:tc>
          <w:tcPr>
            <w:tcW w:w="1057" w:type="dxa"/>
          </w:tcPr>
          <w:p w14:paraId="4272FC1F"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tcPr>
          <w:p w14:paraId="503F00C3" w14:textId="64993B8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C0D07F7" w14:textId="2D49A91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c>
          <w:tcPr>
            <w:tcW w:w="1275" w:type="dxa"/>
          </w:tcPr>
          <w:p w14:paraId="3AF76161" w14:textId="720E0E1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r>
      <w:tr w:rsidR="00825C23" w:rsidRPr="00825C23" w14:paraId="7704CFAC" w14:textId="77777777" w:rsidTr="0012350C">
        <w:trPr>
          <w:jc w:val="center"/>
        </w:trPr>
        <w:tc>
          <w:tcPr>
            <w:tcW w:w="1057" w:type="dxa"/>
          </w:tcPr>
          <w:p w14:paraId="4ECFBC0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tcPr>
          <w:p w14:paraId="126C42FD" w14:textId="621BE3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5E52A878" w14:textId="772288F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c>
          <w:tcPr>
            <w:tcW w:w="1275" w:type="dxa"/>
          </w:tcPr>
          <w:p w14:paraId="2415E527" w14:textId="0675D2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r>
      <w:tr w:rsidR="00AB254C" w:rsidRPr="00825C23" w14:paraId="25CE6422" w14:textId="77777777" w:rsidTr="0012350C">
        <w:trPr>
          <w:jc w:val="center"/>
        </w:trPr>
        <w:tc>
          <w:tcPr>
            <w:tcW w:w="1057" w:type="dxa"/>
          </w:tcPr>
          <w:p w14:paraId="0E9FF6C5" w14:textId="77777777" w:rsidR="00AB254C" w:rsidRPr="00825C23" w:rsidRDefault="00AB254C" w:rsidP="0012350C">
            <w:pPr>
              <w:jc w:val="center"/>
              <w:rPr>
                <w:rFonts w:ascii="Times New Roman" w:hAnsi="Times New Roman" w:cs="Times New Roman"/>
                <w:sz w:val="24"/>
                <w:szCs w:val="24"/>
              </w:rPr>
            </w:pPr>
          </w:p>
        </w:tc>
        <w:tc>
          <w:tcPr>
            <w:tcW w:w="4255" w:type="dxa"/>
            <w:gridSpan w:val="2"/>
          </w:tcPr>
          <w:p w14:paraId="29CA8BA8"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5C6653"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825C23" w:rsidRPr="00825C23" w14:paraId="71A2B3E2" w14:textId="77777777" w:rsidTr="0012350C">
        <w:trPr>
          <w:jc w:val="center"/>
        </w:trPr>
        <w:tc>
          <w:tcPr>
            <w:tcW w:w="1057" w:type="dxa"/>
          </w:tcPr>
          <w:p w14:paraId="79E427FE" w14:textId="77777777" w:rsidR="00825C23" w:rsidRPr="00825C23" w:rsidRDefault="00825C23" w:rsidP="00825C23">
            <w:pPr>
              <w:jc w:val="center"/>
              <w:rPr>
                <w:rFonts w:ascii="Times New Roman" w:hAnsi="Times New Roman" w:cs="Times New Roman"/>
                <w:sz w:val="24"/>
                <w:szCs w:val="24"/>
              </w:rPr>
            </w:pPr>
          </w:p>
        </w:tc>
        <w:tc>
          <w:tcPr>
            <w:tcW w:w="2270" w:type="dxa"/>
            <w:vAlign w:val="bottom"/>
          </w:tcPr>
          <w:p w14:paraId="40DF2B97" w14:textId="2251E75F"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145</w:t>
            </w:r>
          </w:p>
        </w:tc>
        <w:tc>
          <w:tcPr>
            <w:tcW w:w="1985" w:type="dxa"/>
            <w:vAlign w:val="bottom"/>
          </w:tcPr>
          <w:p w14:paraId="4C98247C" w14:textId="3A81FD37"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244,9</w:t>
            </w:r>
          </w:p>
        </w:tc>
        <w:tc>
          <w:tcPr>
            <w:tcW w:w="1275" w:type="dxa"/>
            <w:vAlign w:val="bottom"/>
          </w:tcPr>
          <w:p w14:paraId="03BC80B8" w14:textId="3D045660"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5,3</w:t>
            </w:r>
          </w:p>
        </w:tc>
      </w:tr>
    </w:tbl>
    <w:p w14:paraId="09DBE947" w14:textId="5574C3A1" w:rsidR="00AB254C" w:rsidRPr="00192A63" w:rsidRDefault="00CB7548" w:rsidP="00A9690C">
      <w:pPr>
        <w:spacing w:after="0" w:line="480" w:lineRule="auto"/>
        <w:rPr>
          <w:lang w:val="id-ID"/>
        </w:rPr>
      </w:pPr>
      <w:r>
        <w:rPr>
          <w:lang w:val="id-ID"/>
        </w:rPr>
        <w:t xml:space="preserve">Produk kedua yang diuji adalah </w:t>
      </w:r>
      <w:r w:rsidRPr="00FB5719">
        <w:rPr>
          <w:i/>
          <w:iCs/>
          <w:lang w:val="id-ID"/>
        </w:rPr>
        <w:t>Teh Pucuk Botol 350ML</w:t>
      </w:r>
      <w:r>
        <w:rPr>
          <w:i/>
          <w:iCs/>
          <w:lang w:val="id-ID"/>
        </w:rPr>
        <w:t>.</w:t>
      </w:r>
      <w:r>
        <w:rPr>
          <w:lang w:val="id-ID"/>
        </w:rPr>
        <w:t xml:space="preserve"> </w:t>
      </w:r>
      <w:r w:rsidR="00AB254C">
        <w:rPr>
          <w:lang w:val="id-ID"/>
        </w:rPr>
        <w:t>Dari</w:t>
      </w:r>
      <w:r>
        <w:rPr>
          <w:lang w:val="id-ID"/>
        </w:rPr>
        <w:t xml:space="preserve"> hasil pengujian pada</w:t>
      </w:r>
      <w:r w:rsidR="00AB254C">
        <w:rPr>
          <w:lang w:val="id-ID"/>
        </w:rPr>
        <w:t xml:space="preserve"> tabel </w:t>
      </w:r>
      <w:r w:rsidR="00BF55EB">
        <w:rPr>
          <w:lang w:val="id-ID"/>
        </w:rPr>
        <w:t>diatas</w:t>
      </w:r>
      <w:r w:rsidR="00AB254C">
        <w:rPr>
          <w:lang w:val="id-ID"/>
        </w:rPr>
        <w:t xml:space="preserve">, didapatkan hasil perbandingan </w:t>
      </w:r>
      <w:r>
        <w:rPr>
          <w:lang w:val="id-ID"/>
        </w:rPr>
        <w:t xml:space="preserve">dimana penjualan aktual pada bulan April adalah sebanyak 145 item dan data peramalan yang dihasilkan adalah sebanyak 244 item, sedangkan untuk nilai </w:t>
      </w:r>
      <w:r w:rsidRPr="00CB7548">
        <w:rPr>
          <w:i/>
          <w:iCs/>
          <w:lang w:val="id-ID"/>
        </w:rPr>
        <w:t>error</w:t>
      </w:r>
      <w:r>
        <w:rPr>
          <w:lang w:val="id-ID"/>
        </w:rPr>
        <w:t xml:space="preserve"> yang </w:t>
      </w:r>
      <w:r>
        <w:rPr>
          <w:lang w:val="id-ID"/>
        </w:rPr>
        <w:lastRenderedPageBreak/>
        <w:t>didapatkan sebesar 5,3.</w:t>
      </w:r>
      <w:r w:rsidR="00AB254C">
        <w:rPr>
          <w:lang w:val="id-ID"/>
        </w:rPr>
        <w:t xml:space="preserve"> </w:t>
      </w:r>
      <w:r>
        <w:rPr>
          <w:lang w:val="id-ID"/>
        </w:rPr>
        <w:t>Berdasarkan nilai tersebut, dapat disimpulkan</w:t>
      </w:r>
      <w:r w:rsidR="00991EB6">
        <w:rPr>
          <w:lang w:val="id-ID"/>
        </w:rPr>
        <w:t xml:space="preserve"> </w:t>
      </w:r>
      <w:r w:rsidR="00AB254C">
        <w:rPr>
          <w:lang w:val="id-ID"/>
        </w:rPr>
        <w:t xml:space="preserve">bahwa hasil peramalan </w:t>
      </w:r>
      <w:r w:rsidR="00991EB6">
        <w:rPr>
          <w:lang w:val="id-ID"/>
        </w:rPr>
        <w:t xml:space="preserve">tersebut memiliki selisih yang cukup besar dan nilai </w:t>
      </w:r>
      <w:r w:rsidR="00991EB6" w:rsidRPr="00991EB6">
        <w:rPr>
          <w:i/>
          <w:iCs/>
          <w:lang w:val="id-ID"/>
        </w:rPr>
        <w:t>error</w:t>
      </w:r>
      <w:r w:rsidR="00991EB6">
        <w:rPr>
          <w:lang w:val="id-ID"/>
        </w:rPr>
        <w:t xml:space="preserve"> yang lumayan tinggi, sehingga hasil peramalan</w:t>
      </w:r>
      <w:r w:rsidR="009F430D">
        <w:rPr>
          <w:lang w:val="id-ID"/>
        </w:rPr>
        <w:t xml:space="preserve"> bisa dikatakan masih kurang akurat</w:t>
      </w:r>
      <w:r w:rsidR="00AB254C">
        <w:rPr>
          <w:lang w:val="id-ID"/>
        </w:rPr>
        <w:t>.</w:t>
      </w:r>
    </w:p>
    <w:p w14:paraId="0F786F3F" w14:textId="62BB42EA" w:rsidR="009F430D" w:rsidRPr="00304207" w:rsidRDefault="009F430D" w:rsidP="009F430D">
      <w:pPr>
        <w:pStyle w:val="ListParagraph"/>
        <w:numPr>
          <w:ilvl w:val="0"/>
          <w:numId w:val="54"/>
        </w:numPr>
        <w:spacing w:before="0" w:after="0" w:line="480" w:lineRule="auto"/>
        <w:ind w:left="426"/>
        <w:rPr>
          <w:lang w:val="id-ID"/>
        </w:rPr>
      </w:pPr>
      <w:r>
        <w:rPr>
          <w:lang w:val="id-ID"/>
        </w:rPr>
        <w:t xml:space="preserve">Pengujian Produk </w:t>
      </w:r>
      <w:r w:rsidRPr="009F430D">
        <w:rPr>
          <w:i/>
          <w:iCs/>
          <w:lang w:val="id-ID"/>
        </w:rPr>
        <w:t>Club Isi Ulang 19 Ltr</w:t>
      </w:r>
    </w:p>
    <w:p w14:paraId="1A5087ED" w14:textId="35798F2B" w:rsidR="009F430D" w:rsidRDefault="009F430D" w:rsidP="009F430D">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3" w:name="_Hlk112281127"/>
      <w:r w:rsidR="00B636CC" w:rsidRPr="00B636CC">
        <w:rPr>
          <w:color w:val="000000" w:themeColor="text1"/>
          <w:sz w:val="24"/>
          <w:szCs w:val="24"/>
        </w:rPr>
        <w:t>Club Isi Ulang 19 Ltr</w:t>
      </w:r>
      <w:bookmarkEnd w:id="83"/>
    </w:p>
    <w:tbl>
      <w:tblPr>
        <w:tblStyle w:val="TableGrid"/>
        <w:tblW w:w="0" w:type="auto"/>
        <w:jc w:val="center"/>
        <w:tblLook w:val="04A0" w:firstRow="1" w:lastRow="0" w:firstColumn="1" w:lastColumn="0" w:noHBand="0" w:noVBand="1"/>
      </w:tblPr>
      <w:tblGrid>
        <w:gridCol w:w="1057"/>
        <w:gridCol w:w="2270"/>
        <w:gridCol w:w="1985"/>
        <w:gridCol w:w="1275"/>
      </w:tblGrid>
      <w:tr w:rsidR="009F430D" w:rsidRPr="00825C23" w14:paraId="1003644D" w14:textId="77777777" w:rsidTr="0012350C">
        <w:trPr>
          <w:jc w:val="center"/>
        </w:trPr>
        <w:tc>
          <w:tcPr>
            <w:tcW w:w="1057" w:type="dxa"/>
          </w:tcPr>
          <w:p w14:paraId="1E7B3FE1"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794E57B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4D88753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07061940"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B636CC" w:rsidRPr="00825C23" w14:paraId="121EF147" w14:textId="77777777" w:rsidTr="00E15713">
        <w:trPr>
          <w:jc w:val="center"/>
        </w:trPr>
        <w:tc>
          <w:tcPr>
            <w:tcW w:w="1057" w:type="dxa"/>
          </w:tcPr>
          <w:p w14:paraId="6D2B8C5A"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vAlign w:val="bottom"/>
          </w:tcPr>
          <w:p w14:paraId="3AB4433E" w14:textId="5F570F3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308486C1" w14:textId="0EBD730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67325CCC" w14:textId="2C8AB73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5BAEAB58" w14:textId="77777777" w:rsidTr="00E15713">
        <w:trPr>
          <w:jc w:val="center"/>
        </w:trPr>
        <w:tc>
          <w:tcPr>
            <w:tcW w:w="1057" w:type="dxa"/>
          </w:tcPr>
          <w:p w14:paraId="481AEB3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vAlign w:val="bottom"/>
          </w:tcPr>
          <w:p w14:paraId="4BBF50B6" w14:textId="039F764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w:t>
            </w:r>
          </w:p>
        </w:tc>
        <w:tc>
          <w:tcPr>
            <w:tcW w:w="1985" w:type="dxa"/>
            <w:vAlign w:val="bottom"/>
          </w:tcPr>
          <w:p w14:paraId="05882FE3" w14:textId="045A9A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54A1BBCE" w14:textId="77E3C3C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41590A95" w14:textId="77777777" w:rsidTr="00E15713">
        <w:trPr>
          <w:jc w:val="center"/>
        </w:trPr>
        <w:tc>
          <w:tcPr>
            <w:tcW w:w="1057" w:type="dxa"/>
          </w:tcPr>
          <w:p w14:paraId="56F0432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vAlign w:val="bottom"/>
          </w:tcPr>
          <w:p w14:paraId="5A4E3159" w14:textId="28DF3B1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04C803EB" w14:textId="58CB67A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084B0705" w14:textId="3D4144F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r>
      <w:tr w:rsidR="00B636CC" w:rsidRPr="00825C23" w14:paraId="7AFB5117" w14:textId="77777777" w:rsidTr="00E15713">
        <w:trPr>
          <w:jc w:val="center"/>
        </w:trPr>
        <w:tc>
          <w:tcPr>
            <w:tcW w:w="1057" w:type="dxa"/>
          </w:tcPr>
          <w:p w14:paraId="0FF7BFB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vAlign w:val="bottom"/>
          </w:tcPr>
          <w:p w14:paraId="2E826AD5" w14:textId="7CD2DE9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5C492C51" w14:textId="2BD9F6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7E360F71" w14:textId="537EED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8</w:t>
            </w:r>
          </w:p>
        </w:tc>
      </w:tr>
      <w:tr w:rsidR="00B636CC" w:rsidRPr="00825C23" w14:paraId="6A858C49" w14:textId="77777777" w:rsidTr="00E15713">
        <w:trPr>
          <w:jc w:val="center"/>
        </w:trPr>
        <w:tc>
          <w:tcPr>
            <w:tcW w:w="1057" w:type="dxa"/>
          </w:tcPr>
          <w:p w14:paraId="1662E70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vAlign w:val="bottom"/>
          </w:tcPr>
          <w:p w14:paraId="6B46B5C3" w14:textId="4B2EDE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12B7E417" w14:textId="2B11BA3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33B60FB6" w14:textId="5E9CF3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7EE9AB25" w14:textId="77777777" w:rsidTr="00E15713">
        <w:trPr>
          <w:jc w:val="center"/>
        </w:trPr>
        <w:tc>
          <w:tcPr>
            <w:tcW w:w="1057" w:type="dxa"/>
          </w:tcPr>
          <w:p w14:paraId="2063BE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vAlign w:val="bottom"/>
          </w:tcPr>
          <w:p w14:paraId="2D83FFF8" w14:textId="6E642CB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3BFFA057" w14:textId="75B79A8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58B6FBE0" w14:textId="5EF10E4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1B8EEE86" w14:textId="77777777" w:rsidTr="00E15713">
        <w:trPr>
          <w:jc w:val="center"/>
        </w:trPr>
        <w:tc>
          <w:tcPr>
            <w:tcW w:w="1057" w:type="dxa"/>
          </w:tcPr>
          <w:p w14:paraId="6557A46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vAlign w:val="bottom"/>
          </w:tcPr>
          <w:p w14:paraId="6E4BB858" w14:textId="3B4F72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9EC047F" w14:textId="1CE701F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E757825" w14:textId="75C2408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AFBD418" w14:textId="77777777" w:rsidTr="00E15713">
        <w:trPr>
          <w:jc w:val="center"/>
        </w:trPr>
        <w:tc>
          <w:tcPr>
            <w:tcW w:w="1057" w:type="dxa"/>
          </w:tcPr>
          <w:p w14:paraId="55613E4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vAlign w:val="bottom"/>
          </w:tcPr>
          <w:p w14:paraId="0EA015F3" w14:textId="605BC8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2E76B610" w14:textId="4ED4A7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B3352CA" w14:textId="085AF20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4F1073C" w14:textId="77777777" w:rsidTr="00E15713">
        <w:trPr>
          <w:jc w:val="center"/>
        </w:trPr>
        <w:tc>
          <w:tcPr>
            <w:tcW w:w="1057" w:type="dxa"/>
          </w:tcPr>
          <w:p w14:paraId="4A0465D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vAlign w:val="bottom"/>
          </w:tcPr>
          <w:p w14:paraId="25C41A76" w14:textId="4D0E6AA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F37F888" w14:textId="4725009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5146672D" w14:textId="6E5DE95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r>
      <w:tr w:rsidR="00B636CC" w:rsidRPr="00825C23" w14:paraId="4D4BAF48" w14:textId="77777777" w:rsidTr="00E15713">
        <w:trPr>
          <w:jc w:val="center"/>
        </w:trPr>
        <w:tc>
          <w:tcPr>
            <w:tcW w:w="1057" w:type="dxa"/>
          </w:tcPr>
          <w:p w14:paraId="7DAF531F"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vAlign w:val="bottom"/>
          </w:tcPr>
          <w:p w14:paraId="4A14D3A8" w14:textId="194F905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C08B691" w14:textId="59C8798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155086AF" w14:textId="1FA01D1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r>
      <w:tr w:rsidR="00B636CC" w:rsidRPr="00825C23" w14:paraId="6C2F06AB" w14:textId="77777777" w:rsidTr="00E15713">
        <w:trPr>
          <w:jc w:val="center"/>
        </w:trPr>
        <w:tc>
          <w:tcPr>
            <w:tcW w:w="1057" w:type="dxa"/>
          </w:tcPr>
          <w:p w14:paraId="6B90307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vAlign w:val="bottom"/>
          </w:tcPr>
          <w:p w14:paraId="15A09190" w14:textId="6622BB8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BFD01AD" w14:textId="49D24AB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443624D0" w14:textId="7B7065D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5</w:t>
            </w:r>
          </w:p>
        </w:tc>
      </w:tr>
      <w:tr w:rsidR="00B636CC" w:rsidRPr="00825C23" w14:paraId="52C2C6C0" w14:textId="77777777" w:rsidTr="00E15713">
        <w:trPr>
          <w:jc w:val="center"/>
        </w:trPr>
        <w:tc>
          <w:tcPr>
            <w:tcW w:w="1057" w:type="dxa"/>
          </w:tcPr>
          <w:p w14:paraId="631FB66B"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vAlign w:val="bottom"/>
          </w:tcPr>
          <w:p w14:paraId="52A62114" w14:textId="671287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4A4FDFEC" w14:textId="3A06CD0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754E2A89" w14:textId="07A59CA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6</w:t>
            </w:r>
          </w:p>
        </w:tc>
      </w:tr>
      <w:tr w:rsidR="00B636CC" w:rsidRPr="00825C23" w14:paraId="5F148F8C" w14:textId="77777777" w:rsidTr="00E15713">
        <w:trPr>
          <w:jc w:val="center"/>
        </w:trPr>
        <w:tc>
          <w:tcPr>
            <w:tcW w:w="1057" w:type="dxa"/>
          </w:tcPr>
          <w:p w14:paraId="154F8CB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vAlign w:val="bottom"/>
          </w:tcPr>
          <w:p w14:paraId="27D52D15" w14:textId="32D4247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w:t>
            </w:r>
          </w:p>
        </w:tc>
        <w:tc>
          <w:tcPr>
            <w:tcW w:w="1985" w:type="dxa"/>
            <w:vAlign w:val="bottom"/>
          </w:tcPr>
          <w:p w14:paraId="382F3CBF" w14:textId="78D48614"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073A351F" w14:textId="0F54693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4</w:t>
            </w:r>
          </w:p>
        </w:tc>
      </w:tr>
      <w:tr w:rsidR="00B636CC" w:rsidRPr="00825C23" w14:paraId="0977A0B5" w14:textId="77777777" w:rsidTr="00E15713">
        <w:trPr>
          <w:jc w:val="center"/>
        </w:trPr>
        <w:tc>
          <w:tcPr>
            <w:tcW w:w="1057" w:type="dxa"/>
          </w:tcPr>
          <w:p w14:paraId="32D3CAE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vAlign w:val="bottom"/>
          </w:tcPr>
          <w:p w14:paraId="021C8A24" w14:textId="1A1DE46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BEC48B8" w14:textId="2BCFC48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52AE72D1" w14:textId="628A541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r>
      <w:tr w:rsidR="00B636CC" w:rsidRPr="00825C23" w14:paraId="4C97B3DF" w14:textId="77777777" w:rsidTr="00E15713">
        <w:trPr>
          <w:jc w:val="center"/>
        </w:trPr>
        <w:tc>
          <w:tcPr>
            <w:tcW w:w="1057" w:type="dxa"/>
          </w:tcPr>
          <w:p w14:paraId="4D5CFEF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vAlign w:val="bottom"/>
          </w:tcPr>
          <w:p w14:paraId="03AF3BCE" w14:textId="0E9B9B9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4960607" w14:textId="5500099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3A724396" w14:textId="38065EF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3</w:t>
            </w:r>
          </w:p>
        </w:tc>
      </w:tr>
      <w:tr w:rsidR="00B636CC" w:rsidRPr="00825C23" w14:paraId="5C2E3412" w14:textId="77777777" w:rsidTr="00E15713">
        <w:trPr>
          <w:jc w:val="center"/>
        </w:trPr>
        <w:tc>
          <w:tcPr>
            <w:tcW w:w="1057" w:type="dxa"/>
          </w:tcPr>
          <w:p w14:paraId="72DC5EC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vAlign w:val="bottom"/>
          </w:tcPr>
          <w:p w14:paraId="0B2DFB27" w14:textId="5BF74E1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7E08B372" w14:textId="0815F4F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2ED92A08" w14:textId="599CEC4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7AF27F06" w14:textId="77777777" w:rsidTr="00E15713">
        <w:trPr>
          <w:jc w:val="center"/>
        </w:trPr>
        <w:tc>
          <w:tcPr>
            <w:tcW w:w="1057" w:type="dxa"/>
          </w:tcPr>
          <w:p w14:paraId="7390751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vAlign w:val="bottom"/>
          </w:tcPr>
          <w:p w14:paraId="07E922C4" w14:textId="20BF6C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15E77539" w14:textId="0E9E29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6B88D223" w14:textId="4459B41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3C5DF27C" w14:textId="77777777" w:rsidTr="00E15713">
        <w:trPr>
          <w:jc w:val="center"/>
        </w:trPr>
        <w:tc>
          <w:tcPr>
            <w:tcW w:w="1057" w:type="dxa"/>
          </w:tcPr>
          <w:p w14:paraId="440002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vAlign w:val="bottom"/>
          </w:tcPr>
          <w:p w14:paraId="4F60D2C3" w14:textId="094FDA3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50826F2F" w14:textId="0213D3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36F050F1" w14:textId="40E87A6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2CEB0557" w14:textId="77777777" w:rsidTr="00E15713">
        <w:trPr>
          <w:jc w:val="center"/>
        </w:trPr>
        <w:tc>
          <w:tcPr>
            <w:tcW w:w="1057" w:type="dxa"/>
          </w:tcPr>
          <w:p w14:paraId="7B2C5D1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vAlign w:val="bottom"/>
          </w:tcPr>
          <w:p w14:paraId="6FFBC6E4" w14:textId="2808BB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290A1822" w14:textId="0FFB4A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034C9B35" w14:textId="2A14300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0C5A8678" w14:textId="77777777" w:rsidTr="00E15713">
        <w:trPr>
          <w:jc w:val="center"/>
        </w:trPr>
        <w:tc>
          <w:tcPr>
            <w:tcW w:w="1057" w:type="dxa"/>
          </w:tcPr>
          <w:p w14:paraId="4F38A03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vAlign w:val="bottom"/>
          </w:tcPr>
          <w:p w14:paraId="4A674502" w14:textId="1BFAE4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6CF2E32" w14:textId="2E33267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052C3784" w14:textId="13C2F9B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r>
      <w:tr w:rsidR="00B636CC" w:rsidRPr="00825C23" w14:paraId="2E5465D3" w14:textId="77777777" w:rsidTr="00E15713">
        <w:trPr>
          <w:jc w:val="center"/>
        </w:trPr>
        <w:tc>
          <w:tcPr>
            <w:tcW w:w="1057" w:type="dxa"/>
          </w:tcPr>
          <w:p w14:paraId="07E54FF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vAlign w:val="bottom"/>
          </w:tcPr>
          <w:p w14:paraId="033943D9" w14:textId="51344C6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46EC8724" w14:textId="656E6B2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7B094977" w14:textId="545FA18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0</w:t>
            </w:r>
          </w:p>
        </w:tc>
      </w:tr>
      <w:tr w:rsidR="00B636CC" w:rsidRPr="00825C23" w14:paraId="3A3496B2" w14:textId="77777777" w:rsidTr="00E15713">
        <w:trPr>
          <w:jc w:val="center"/>
        </w:trPr>
        <w:tc>
          <w:tcPr>
            <w:tcW w:w="1057" w:type="dxa"/>
          </w:tcPr>
          <w:p w14:paraId="76D3126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vAlign w:val="bottom"/>
          </w:tcPr>
          <w:p w14:paraId="1A764048" w14:textId="708937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458CC0A1" w14:textId="2B2DAFE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43C6BC5A" w14:textId="2C53B9B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1</w:t>
            </w:r>
          </w:p>
        </w:tc>
      </w:tr>
      <w:tr w:rsidR="00B636CC" w:rsidRPr="00825C23" w14:paraId="7A73BEB1" w14:textId="77777777" w:rsidTr="00E15713">
        <w:trPr>
          <w:jc w:val="center"/>
        </w:trPr>
        <w:tc>
          <w:tcPr>
            <w:tcW w:w="1057" w:type="dxa"/>
          </w:tcPr>
          <w:p w14:paraId="0E8607E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vAlign w:val="bottom"/>
          </w:tcPr>
          <w:p w14:paraId="46E8F4B7" w14:textId="0F238A0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7200F03C" w14:textId="1CFA2E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290D333F" w14:textId="2B4F34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398F53F7" w14:textId="77777777" w:rsidTr="00E15713">
        <w:trPr>
          <w:jc w:val="center"/>
        </w:trPr>
        <w:tc>
          <w:tcPr>
            <w:tcW w:w="1057" w:type="dxa"/>
          </w:tcPr>
          <w:p w14:paraId="45677F1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vAlign w:val="bottom"/>
          </w:tcPr>
          <w:p w14:paraId="2E8379B0" w14:textId="74706AF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w:t>
            </w:r>
          </w:p>
        </w:tc>
        <w:tc>
          <w:tcPr>
            <w:tcW w:w="1985" w:type="dxa"/>
            <w:vAlign w:val="bottom"/>
          </w:tcPr>
          <w:p w14:paraId="04E010BC" w14:textId="5B01F86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22EEADD4" w14:textId="00901EB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6,2</w:t>
            </w:r>
          </w:p>
        </w:tc>
      </w:tr>
      <w:tr w:rsidR="00B636CC" w:rsidRPr="00825C23" w14:paraId="1DB58E91" w14:textId="77777777" w:rsidTr="00E15713">
        <w:trPr>
          <w:jc w:val="center"/>
        </w:trPr>
        <w:tc>
          <w:tcPr>
            <w:tcW w:w="1057" w:type="dxa"/>
          </w:tcPr>
          <w:p w14:paraId="4A94FC2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vAlign w:val="bottom"/>
          </w:tcPr>
          <w:p w14:paraId="509B3532" w14:textId="52CD1D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2</w:t>
            </w:r>
          </w:p>
        </w:tc>
        <w:tc>
          <w:tcPr>
            <w:tcW w:w="1985" w:type="dxa"/>
            <w:vAlign w:val="bottom"/>
          </w:tcPr>
          <w:p w14:paraId="6D5499C0" w14:textId="5ED73A7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619B4BBD" w14:textId="0636CF3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2</w:t>
            </w:r>
          </w:p>
        </w:tc>
      </w:tr>
      <w:tr w:rsidR="00B636CC" w:rsidRPr="00825C23" w14:paraId="0534CAB9" w14:textId="77777777" w:rsidTr="00E15713">
        <w:trPr>
          <w:jc w:val="center"/>
        </w:trPr>
        <w:tc>
          <w:tcPr>
            <w:tcW w:w="1057" w:type="dxa"/>
          </w:tcPr>
          <w:p w14:paraId="592B22A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vAlign w:val="bottom"/>
          </w:tcPr>
          <w:p w14:paraId="66DD0934" w14:textId="4AD08A1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8B6F3FF" w14:textId="2BE8448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2DBB4AE4" w14:textId="3B9AD2F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7</w:t>
            </w:r>
          </w:p>
        </w:tc>
      </w:tr>
      <w:tr w:rsidR="00B636CC" w:rsidRPr="00825C23" w14:paraId="3EF59936" w14:textId="77777777" w:rsidTr="00E15713">
        <w:trPr>
          <w:jc w:val="center"/>
        </w:trPr>
        <w:tc>
          <w:tcPr>
            <w:tcW w:w="1057" w:type="dxa"/>
          </w:tcPr>
          <w:p w14:paraId="5551D008"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vAlign w:val="bottom"/>
          </w:tcPr>
          <w:p w14:paraId="3EA69EEB" w14:textId="4B98A2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w:t>
            </w:r>
          </w:p>
        </w:tc>
        <w:tc>
          <w:tcPr>
            <w:tcW w:w="1985" w:type="dxa"/>
            <w:vAlign w:val="bottom"/>
          </w:tcPr>
          <w:p w14:paraId="192B7950" w14:textId="4B1944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33D9A0AB" w14:textId="4F3A9EA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7</w:t>
            </w:r>
          </w:p>
        </w:tc>
      </w:tr>
      <w:tr w:rsidR="00B636CC" w:rsidRPr="00825C23" w14:paraId="394AD272" w14:textId="77777777" w:rsidTr="00E15713">
        <w:trPr>
          <w:jc w:val="center"/>
        </w:trPr>
        <w:tc>
          <w:tcPr>
            <w:tcW w:w="1057" w:type="dxa"/>
          </w:tcPr>
          <w:p w14:paraId="6F03855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vAlign w:val="bottom"/>
          </w:tcPr>
          <w:p w14:paraId="751EEA1D" w14:textId="089D56C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3E084B74" w14:textId="56BBD1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5F4370CA" w14:textId="3E66BA5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6</w:t>
            </w:r>
          </w:p>
        </w:tc>
      </w:tr>
      <w:tr w:rsidR="00B636CC" w:rsidRPr="00825C23" w14:paraId="52B6E5E6" w14:textId="77777777" w:rsidTr="00E15713">
        <w:trPr>
          <w:jc w:val="center"/>
        </w:trPr>
        <w:tc>
          <w:tcPr>
            <w:tcW w:w="1057" w:type="dxa"/>
          </w:tcPr>
          <w:p w14:paraId="067829D2"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vAlign w:val="bottom"/>
          </w:tcPr>
          <w:p w14:paraId="4AE91EED" w14:textId="468A602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6</w:t>
            </w:r>
          </w:p>
        </w:tc>
        <w:tc>
          <w:tcPr>
            <w:tcW w:w="1985" w:type="dxa"/>
            <w:vAlign w:val="bottom"/>
          </w:tcPr>
          <w:p w14:paraId="6C54486E" w14:textId="762A892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786B9819" w14:textId="485F63B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4</w:t>
            </w:r>
          </w:p>
        </w:tc>
      </w:tr>
      <w:tr w:rsidR="00B636CC" w:rsidRPr="00825C23" w14:paraId="54EAB4A9" w14:textId="77777777" w:rsidTr="00E15713">
        <w:trPr>
          <w:jc w:val="center"/>
        </w:trPr>
        <w:tc>
          <w:tcPr>
            <w:tcW w:w="1057" w:type="dxa"/>
          </w:tcPr>
          <w:p w14:paraId="4D9E9B4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vAlign w:val="bottom"/>
          </w:tcPr>
          <w:p w14:paraId="58B7836D" w14:textId="69011B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w:t>
            </w:r>
          </w:p>
        </w:tc>
        <w:tc>
          <w:tcPr>
            <w:tcW w:w="1985" w:type="dxa"/>
            <w:vAlign w:val="bottom"/>
          </w:tcPr>
          <w:p w14:paraId="1339D2E1" w14:textId="42BE7E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c>
          <w:tcPr>
            <w:tcW w:w="1275" w:type="dxa"/>
            <w:vAlign w:val="bottom"/>
          </w:tcPr>
          <w:p w14:paraId="2C5BB2E5" w14:textId="20692C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5</w:t>
            </w:r>
          </w:p>
        </w:tc>
      </w:tr>
      <w:tr w:rsidR="009F430D" w:rsidRPr="00825C23" w14:paraId="255702D3" w14:textId="77777777" w:rsidTr="0012350C">
        <w:trPr>
          <w:jc w:val="center"/>
        </w:trPr>
        <w:tc>
          <w:tcPr>
            <w:tcW w:w="1057" w:type="dxa"/>
          </w:tcPr>
          <w:p w14:paraId="4B219D72" w14:textId="77777777" w:rsidR="009F430D" w:rsidRPr="00825C23" w:rsidRDefault="009F430D" w:rsidP="0012350C">
            <w:pPr>
              <w:jc w:val="center"/>
              <w:rPr>
                <w:rFonts w:ascii="Times New Roman" w:hAnsi="Times New Roman" w:cs="Times New Roman"/>
                <w:sz w:val="24"/>
                <w:szCs w:val="24"/>
              </w:rPr>
            </w:pPr>
          </w:p>
        </w:tc>
        <w:tc>
          <w:tcPr>
            <w:tcW w:w="4255" w:type="dxa"/>
            <w:gridSpan w:val="2"/>
          </w:tcPr>
          <w:p w14:paraId="63A20763"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024D29"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B636CC" w:rsidRPr="00825C23" w14:paraId="45B40C34" w14:textId="77777777" w:rsidTr="0012350C">
        <w:trPr>
          <w:jc w:val="center"/>
        </w:trPr>
        <w:tc>
          <w:tcPr>
            <w:tcW w:w="1057" w:type="dxa"/>
          </w:tcPr>
          <w:p w14:paraId="161425D5" w14:textId="77777777" w:rsidR="00B636CC" w:rsidRPr="00825C23" w:rsidRDefault="00B636CC" w:rsidP="00B636CC">
            <w:pPr>
              <w:jc w:val="center"/>
              <w:rPr>
                <w:rFonts w:ascii="Times New Roman" w:hAnsi="Times New Roman" w:cs="Times New Roman"/>
                <w:sz w:val="24"/>
                <w:szCs w:val="24"/>
              </w:rPr>
            </w:pPr>
          </w:p>
        </w:tc>
        <w:tc>
          <w:tcPr>
            <w:tcW w:w="2270" w:type="dxa"/>
            <w:vAlign w:val="bottom"/>
          </w:tcPr>
          <w:p w14:paraId="1DFC134E" w14:textId="3B05CD4B"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63</w:t>
            </w:r>
          </w:p>
        </w:tc>
        <w:tc>
          <w:tcPr>
            <w:tcW w:w="1985" w:type="dxa"/>
            <w:vAlign w:val="bottom"/>
          </w:tcPr>
          <w:p w14:paraId="6A7D5047" w14:textId="166F8CB5"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57,2</w:t>
            </w:r>
          </w:p>
        </w:tc>
        <w:tc>
          <w:tcPr>
            <w:tcW w:w="1275" w:type="dxa"/>
            <w:vAlign w:val="bottom"/>
          </w:tcPr>
          <w:p w14:paraId="647DB5CB" w14:textId="4C7D0B5E"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3,6</w:t>
            </w:r>
          </w:p>
        </w:tc>
      </w:tr>
    </w:tbl>
    <w:p w14:paraId="52C90850" w14:textId="0B996614" w:rsidR="001E7551" w:rsidRPr="001E7551" w:rsidRDefault="009F430D" w:rsidP="00D34F73">
      <w:pPr>
        <w:spacing w:after="0" w:line="480" w:lineRule="auto"/>
        <w:rPr>
          <w:lang w:val="id-ID"/>
        </w:rPr>
      </w:pPr>
      <w:r>
        <w:rPr>
          <w:lang w:val="id-ID"/>
        </w:rPr>
        <w:lastRenderedPageBreak/>
        <w:t xml:space="preserve">Produk </w:t>
      </w:r>
      <w:r w:rsidR="00BE629B">
        <w:rPr>
          <w:lang w:val="id-ID"/>
        </w:rPr>
        <w:t xml:space="preserve">selanjutnya </w:t>
      </w:r>
      <w:r>
        <w:rPr>
          <w:lang w:val="id-ID"/>
        </w:rPr>
        <w:t xml:space="preserve">adalah </w:t>
      </w:r>
      <w:r w:rsidR="00BE629B" w:rsidRPr="00BE629B">
        <w:rPr>
          <w:i/>
          <w:iCs/>
          <w:lang w:val="id-ID"/>
        </w:rPr>
        <w:t>Club Isi Ulang 19 Ltr</w:t>
      </w:r>
      <w:r>
        <w:rPr>
          <w:i/>
          <w:iCs/>
          <w:lang w:val="id-ID"/>
        </w:rPr>
        <w:t>.</w:t>
      </w:r>
      <w:r>
        <w:rPr>
          <w:lang w:val="id-ID"/>
        </w:rPr>
        <w:t xml:space="preserve"> Dari hasil pengujian pada tabel </w:t>
      </w:r>
      <w:r w:rsidR="00BF55EB">
        <w:rPr>
          <w:lang w:val="id-ID"/>
        </w:rPr>
        <w:t>diatas</w:t>
      </w:r>
      <w:r>
        <w:rPr>
          <w:lang w:val="id-ID"/>
        </w:rPr>
        <w:t xml:space="preserve">, </w:t>
      </w:r>
      <w:r w:rsidR="00BE629B">
        <w:rPr>
          <w:lang w:val="id-ID"/>
        </w:rPr>
        <w:t>dapat dilihat</w:t>
      </w:r>
      <w:r>
        <w:rPr>
          <w:lang w:val="id-ID"/>
        </w:rPr>
        <w:t xml:space="preserve"> perbandingan antara data penjualan aktual dan data hasil peramalan dimana penjualan aktual pada bulan April adalah sebanyak 1</w:t>
      </w:r>
      <w:r w:rsidR="00BE629B">
        <w:rPr>
          <w:lang w:val="id-ID"/>
        </w:rPr>
        <w:t>63</w:t>
      </w:r>
      <w:r>
        <w:rPr>
          <w:lang w:val="id-ID"/>
        </w:rPr>
        <w:t xml:space="preserve"> item dan data peramalan yang dihasilkan adalah sebanyak </w:t>
      </w:r>
      <w:r w:rsidR="00BE629B">
        <w:rPr>
          <w:lang w:val="id-ID"/>
        </w:rPr>
        <w:t>157</w:t>
      </w:r>
      <w:r>
        <w:rPr>
          <w:lang w:val="id-ID"/>
        </w:rPr>
        <w:t xml:space="preserve"> item, sedangkan untuk nilai </w:t>
      </w:r>
      <w:r w:rsidRPr="00CB7548">
        <w:rPr>
          <w:i/>
          <w:iCs/>
          <w:lang w:val="id-ID"/>
        </w:rPr>
        <w:t>error</w:t>
      </w:r>
      <w:r>
        <w:rPr>
          <w:lang w:val="id-ID"/>
        </w:rPr>
        <w:t xml:space="preserve"> yang didapatkan sebesar </w:t>
      </w:r>
      <w:r w:rsidR="00BE629B">
        <w:rPr>
          <w:lang w:val="id-ID"/>
        </w:rPr>
        <w:t>3,6</w:t>
      </w:r>
      <w:r>
        <w:rPr>
          <w:lang w:val="id-ID"/>
        </w:rPr>
        <w:t xml:space="preserve">. </w:t>
      </w:r>
      <w:r w:rsidR="00BE629B">
        <w:rPr>
          <w:lang w:val="id-ID"/>
        </w:rPr>
        <w:t>Dari hasil</w:t>
      </w:r>
      <w:r>
        <w:rPr>
          <w:lang w:val="id-ID"/>
        </w:rPr>
        <w:t xml:space="preserve"> tersebut, dapat disimpulkan bahwa hasil peramalan</w:t>
      </w:r>
      <w:r w:rsidR="00BE629B">
        <w:rPr>
          <w:lang w:val="id-ID"/>
        </w:rPr>
        <w:t xml:space="preserve"> yang didapatkan cukup akurat dengan </w:t>
      </w:r>
      <w:r>
        <w:rPr>
          <w:lang w:val="id-ID"/>
        </w:rPr>
        <w:t>selisih</w:t>
      </w:r>
      <w:r w:rsidR="00BE629B">
        <w:rPr>
          <w:lang w:val="id-ID"/>
        </w:rPr>
        <w:t xml:space="preserve"> antara penjual</w:t>
      </w:r>
      <w:r w:rsidR="00913FDB">
        <w:rPr>
          <w:lang w:val="id-ID"/>
        </w:rPr>
        <w:t>a</w:t>
      </w:r>
      <w:r w:rsidR="00BE629B">
        <w:rPr>
          <w:lang w:val="id-ID"/>
        </w:rPr>
        <w:t>n aktual dan hasil peramalan</w:t>
      </w:r>
      <w:r>
        <w:rPr>
          <w:lang w:val="id-ID"/>
        </w:rPr>
        <w:t xml:space="preserve"> yang </w:t>
      </w:r>
      <w:r w:rsidR="00BE629B">
        <w:rPr>
          <w:lang w:val="id-ID"/>
        </w:rPr>
        <w:t>tidak begitu</w:t>
      </w:r>
      <w:r>
        <w:rPr>
          <w:lang w:val="id-ID"/>
        </w:rPr>
        <w:t xml:space="preserve"> besar dan nilai </w:t>
      </w:r>
      <w:r w:rsidRPr="00991EB6">
        <w:rPr>
          <w:i/>
          <w:iCs/>
          <w:lang w:val="id-ID"/>
        </w:rPr>
        <w:t>error</w:t>
      </w:r>
      <w:r>
        <w:rPr>
          <w:lang w:val="id-ID"/>
        </w:rPr>
        <w:t xml:space="preserve"> </w:t>
      </w:r>
      <w:r w:rsidR="00BE629B">
        <w:rPr>
          <w:lang w:val="id-ID"/>
        </w:rPr>
        <w:t>nya ju</w:t>
      </w:r>
      <w:r w:rsidR="00C80648">
        <w:rPr>
          <w:lang w:val="id-ID"/>
        </w:rPr>
        <w:t>g</w:t>
      </w:r>
      <w:r w:rsidR="00BE629B">
        <w:rPr>
          <w:lang w:val="id-ID"/>
        </w:rPr>
        <w:t>a cukup kecil</w:t>
      </w:r>
      <w:r>
        <w:rPr>
          <w:lang w:val="id-ID"/>
        </w:rPr>
        <w:t>.</w:t>
      </w:r>
    </w:p>
    <w:p w14:paraId="40385E0C" w14:textId="030B6803" w:rsidR="008A1BA4" w:rsidRDefault="00361B33" w:rsidP="00D34F73">
      <w:pPr>
        <w:spacing w:before="0" w:line="480" w:lineRule="auto"/>
        <w:ind w:firstLine="0"/>
        <w:rPr>
          <w:lang w:val="id-ID"/>
        </w:rPr>
      </w:pPr>
      <w:r w:rsidRPr="008566B9">
        <w:rPr>
          <w:lang w:val="id-ID"/>
        </w:rPr>
        <w:tab/>
        <w:t xml:space="preserve"> Setelah </w:t>
      </w:r>
      <w:r w:rsidR="00FB005D">
        <w:rPr>
          <w:lang w:val="id-ID"/>
        </w:rPr>
        <w:t xml:space="preserve">melakukan pengujian pada 3 produk yang berbeda, </w:t>
      </w:r>
      <w:r w:rsidR="008A1BA4">
        <w:rPr>
          <w:lang w:val="id-ID"/>
        </w:rPr>
        <w:t xml:space="preserve">didapatkan hasil peramalan yang cukup akurat dimana selisih dari hasil peramalan dan data penjualan sebenarnya yang tidak terlalu besar dan nilai </w:t>
      </w:r>
      <w:r w:rsidR="008A1BA4" w:rsidRPr="008A1BA4">
        <w:rPr>
          <w:i/>
          <w:iCs/>
          <w:lang w:val="id-ID"/>
        </w:rPr>
        <w:t>error</w:t>
      </w:r>
      <w:r w:rsidR="008A1BA4">
        <w:rPr>
          <w:lang w:val="id-ID"/>
        </w:rPr>
        <w:t xml:space="preserve"> yang dihasilkan juga relatif kecil, sehingga dapat disimpulkan bahwa sistem yang dibuat menggunakan metode linear regression ini sudah layak untuk diterapkan dan diimplementasikan untuk menu</w:t>
      </w:r>
      <w:r w:rsidR="00913FDB">
        <w:rPr>
          <w:lang w:val="id-ID"/>
        </w:rPr>
        <w:t>n</w:t>
      </w:r>
      <w:r w:rsidR="008A1BA4">
        <w:rPr>
          <w:lang w:val="id-ID"/>
        </w:rPr>
        <w:t xml:space="preserve">jang proses operasional pada </w:t>
      </w:r>
      <w:r w:rsidR="00E74470" w:rsidRPr="00E74470">
        <w:rPr>
          <w:i/>
          <w:iCs/>
          <w:lang w:val="id-ID"/>
        </w:rPr>
        <w:t>minimarket</w:t>
      </w:r>
      <w:r w:rsidR="008A1BA4">
        <w:rPr>
          <w:i/>
          <w:iCs/>
          <w:lang w:val="id-ID"/>
        </w:rPr>
        <w:t xml:space="preserve"> </w:t>
      </w:r>
      <w:r w:rsidR="008A1BA4">
        <w:rPr>
          <w:lang w:val="id-ID"/>
        </w:rPr>
        <w:t>Macca Mart dan membantu dalam pengambilan keputusan un</w:t>
      </w:r>
      <w:r w:rsidR="00913FDB">
        <w:rPr>
          <w:lang w:val="id-ID"/>
        </w:rPr>
        <w:t>t</w:t>
      </w:r>
      <w:r w:rsidR="008A1BA4">
        <w:rPr>
          <w:lang w:val="id-ID"/>
        </w:rPr>
        <w:t>uk melakukan pe</w:t>
      </w:r>
      <w:r w:rsidR="009C4D13">
        <w:rPr>
          <w:lang w:val="id-ID"/>
        </w:rPr>
        <w:t>mesanan selanjutnya</w:t>
      </w:r>
      <w:r w:rsidR="008A1BA4">
        <w:rPr>
          <w:lang w:val="id-ID"/>
        </w:rPr>
        <w:t>.</w:t>
      </w:r>
    </w:p>
    <w:p w14:paraId="66C1F381" w14:textId="25A18357" w:rsidR="004A77B1" w:rsidRDefault="008A1BA4" w:rsidP="00D34F73">
      <w:pPr>
        <w:spacing w:before="0" w:line="480" w:lineRule="auto"/>
        <w:ind w:firstLine="0"/>
        <w:rPr>
          <w:rFonts w:cs="Times New Roman"/>
          <w:b/>
          <w:bCs/>
          <w:szCs w:val="24"/>
          <w:lang w:val="id-ID"/>
        </w:rPr>
      </w:pPr>
      <w:r>
        <w:rPr>
          <w:rFonts w:cs="Times New Roman"/>
          <w:b/>
          <w:bCs/>
          <w:szCs w:val="24"/>
          <w:lang w:val="id-ID"/>
        </w:rPr>
        <w:t xml:space="preserve"> </w:t>
      </w:r>
      <w:r w:rsidR="00972ACB">
        <w:rPr>
          <w:rFonts w:cs="Times New Roman"/>
          <w:b/>
          <w:bCs/>
          <w:szCs w:val="24"/>
          <w:lang w:val="id-ID"/>
        </w:rPr>
        <w:br/>
      </w:r>
      <w:bookmarkStart w:id="84" w:name="_Toc98667413"/>
    </w:p>
    <w:p w14:paraId="19BFC65A" w14:textId="77777777" w:rsidR="004A77B1" w:rsidRDefault="004A77B1">
      <w:pPr>
        <w:rPr>
          <w:rFonts w:cs="Times New Roman"/>
          <w:b/>
          <w:bCs/>
          <w:szCs w:val="24"/>
          <w:lang w:val="id-ID"/>
        </w:rPr>
        <w:sectPr w:rsidR="004A77B1" w:rsidSect="006F1540">
          <w:headerReference w:type="default" r:id="rId115"/>
          <w:footerReference w:type="default" r:id="rId116"/>
          <w:pgSz w:w="11906" w:h="16838" w:code="9"/>
          <w:pgMar w:top="2268" w:right="1701" w:bottom="1701" w:left="2268" w:header="708" w:footer="708" w:gutter="0"/>
          <w:cols w:space="708"/>
          <w:docGrid w:linePitch="360"/>
        </w:sectPr>
      </w:pPr>
      <w:r>
        <w:rPr>
          <w:rFonts w:cs="Times New Roman"/>
          <w:b/>
          <w:bCs/>
          <w:szCs w:val="24"/>
          <w:lang w:val="id-ID"/>
        </w:rPr>
        <w:br w:type="page"/>
      </w:r>
    </w:p>
    <w:p w14:paraId="42101708" w14:textId="22FB844C" w:rsidR="004A77B1" w:rsidRPr="008566B9" w:rsidRDefault="004A77B1" w:rsidP="004A77B1">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VI</w:t>
      </w:r>
      <w:bookmarkEnd w:id="84"/>
    </w:p>
    <w:p w14:paraId="7E5071DB" w14:textId="77777777" w:rsidR="004A77B1" w:rsidRPr="008566B9" w:rsidRDefault="004A77B1" w:rsidP="004A77B1">
      <w:pPr>
        <w:pStyle w:val="Heading1"/>
        <w:ind w:firstLine="0"/>
        <w:jc w:val="center"/>
        <w:rPr>
          <w:rFonts w:ascii="Times New Roman" w:hAnsi="Times New Roman"/>
          <w:b/>
          <w:color w:val="auto"/>
          <w:sz w:val="24"/>
          <w:lang w:val="id-ID"/>
        </w:rPr>
      </w:pPr>
      <w:bookmarkStart w:id="85" w:name="_Toc94716562"/>
      <w:bookmarkStart w:id="86" w:name="_Toc97564479"/>
      <w:bookmarkStart w:id="87" w:name="_Toc98667414"/>
      <w:r w:rsidRPr="008566B9">
        <w:rPr>
          <w:rFonts w:ascii="Times New Roman" w:hAnsi="Times New Roman"/>
          <w:b/>
          <w:color w:val="auto"/>
          <w:sz w:val="24"/>
          <w:lang w:val="id-ID"/>
        </w:rPr>
        <w:t>PENUTUP</w:t>
      </w:r>
      <w:bookmarkEnd w:id="85"/>
      <w:bookmarkEnd w:id="86"/>
      <w:bookmarkEnd w:id="87"/>
    </w:p>
    <w:p w14:paraId="6F2CEA99" w14:textId="77777777" w:rsidR="004A77B1" w:rsidRPr="008566B9" w:rsidRDefault="004A77B1" w:rsidP="004A77B1">
      <w:pPr>
        <w:pStyle w:val="Heading2"/>
        <w:numPr>
          <w:ilvl w:val="0"/>
          <w:numId w:val="52"/>
        </w:numPr>
        <w:ind w:left="426" w:hanging="426"/>
        <w:rPr>
          <w:rFonts w:ascii="Times New Roman" w:hAnsi="Times New Roman" w:cs="Times New Roman"/>
          <w:b/>
          <w:bCs/>
          <w:color w:val="auto"/>
          <w:sz w:val="24"/>
          <w:szCs w:val="24"/>
          <w:lang w:val="id-ID"/>
        </w:rPr>
      </w:pPr>
      <w:bookmarkStart w:id="88" w:name="_Toc98667415"/>
      <w:r w:rsidRPr="008566B9">
        <w:rPr>
          <w:rFonts w:ascii="Times New Roman" w:hAnsi="Times New Roman" w:cs="Times New Roman"/>
          <w:b/>
          <w:bCs/>
          <w:color w:val="auto"/>
          <w:sz w:val="24"/>
          <w:szCs w:val="24"/>
          <w:lang w:val="id-ID"/>
        </w:rPr>
        <w:t>Kesimpulan</w:t>
      </w:r>
      <w:bookmarkEnd w:id="88"/>
    </w:p>
    <w:p w14:paraId="2930DC28" w14:textId="49588D37" w:rsidR="004A77B1" w:rsidRPr="008566B9" w:rsidRDefault="004A77B1" w:rsidP="004A77B1">
      <w:pPr>
        <w:pStyle w:val="ListParagraph"/>
        <w:spacing w:after="0" w:line="480" w:lineRule="auto"/>
        <w:ind w:left="0" w:firstLine="720"/>
        <w:rPr>
          <w:lang w:val="id-ID"/>
        </w:rPr>
      </w:pPr>
      <w:r w:rsidRPr="008566B9">
        <w:rPr>
          <w:lang w:val="id-ID"/>
        </w:rPr>
        <w:t xml:space="preserve">Berdasarkan hasil penelitian yang telah dilakukan hingga pada tahap pembuatan dan pengimplementasian sistem, aplikasi </w:t>
      </w:r>
      <w:r w:rsidR="003E223F">
        <w:rPr>
          <w:lang w:val="id-ID"/>
        </w:rPr>
        <w:t xml:space="preserve">Sistem Monitoring dan </w:t>
      </w:r>
      <w:r w:rsidR="003E223F" w:rsidRPr="003E223F">
        <w:rPr>
          <w:i/>
          <w:iCs/>
          <w:lang w:val="id-ID"/>
        </w:rPr>
        <w:t>Forecasting</w:t>
      </w:r>
      <w:r w:rsidR="003E223F">
        <w:rPr>
          <w:lang w:val="id-ID"/>
        </w:rPr>
        <w:t xml:space="preserve"> </w:t>
      </w:r>
      <w:r w:rsidRPr="008566B9">
        <w:rPr>
          <w:lang w:val="id-ID"/>
        </w:rPr>
        <w:t xml:space="preserve"> </w:t>
      </w:r>
      <w:r w:rsidR="003E223F">
        <w:rPr>
          <w:lang w:val="id-ID"/>
        </w:rPr>
        <w:t xml:space="preserve">yang </w:t>
      </w:r>
      <w:r w:rsidRPr="008566B9">
        <w:rPr>
          <w:lang w:val="id-ID"/>
        </w:rPr>
        <w:t xml:space="preserve">menggunakan Metode </w:t>
      </w:r>
      <w:r w:rsidR="003E223F">
        <w:rPr>
          <w:i/>
          <w:iCs/>
          <w:lang w:val="id-ID"/>
        </w:rPr>
        <w:t>Linear Regression</w:t>
      </w:r>
      <w:r w:rsidRPr="008566B9">
        <w:rPr>
          <w:i/>
          <w:iCs/>
          <w:lang w:val="id-ID"/>
        </w:rPr>
        <w:t xml:space="preserve"> </w:t>
      </w:r>
      <w:r w:rsidRPr="008566B9">
        <w:rPr>
          <w:lang w:val="id-ID"/>
        </w:rPr>
        <w:t xml:space="preserve">ini menghasilkan sistem </w:t>
      </w:r>
      <w:r w:rsidR="00834879">
        <w:rPr>
          <w:lang w:val="id-ID"/>
        </w:rPr>
        <w:t xml:space="preserve">peramalan yang cukup akurat sehingga layak digunakan dalam menunjang proses operasional pada </w:t>
      </w:r>
      <w:r w:rsidR="00E74470" w:rsidRPr="00E74470">
        <w:rPr>
          <w:i/>
          <w:iCs/>
          <w:lang w:val="id-ID"/>
        </w:rPr>
        <w:t>minimarket</w:t>
      </w:r>
      <w:r w:rsidR="00834879">
        <w:rPr>
          <w:i/>
          <w:iCs/>
          <w:lang w:val="id-ID"/>
        </w:rPr>
        <w:t xml:space="preserve"> </w:t>
      </w:r>
      <w:r w:rsidR="00834879">
        <w:rPr>
          <w:lang w:val="id-ID"/>
        </w:rPr>
        <w:t>Macca Mart dan diharapkan dapat membantu dalam pengambilan keputusan untuk pemesanan selanjutnya.</w:t>
      </w:r>
      <w:r w:rsidRPr="008566B9">
        <w:rPr>
          <w:lang w:val="id-ID"/>
        </w:rPr>
        <w:t xml:space="preserve"> Berdasarkan hasil pengujian </w:t>
      </w:r>
      <w:r w:rsidR="00834879">
        <w:rPr>
          <w:i/>
          <w:iCs/>
          <w:lang w:val="id-ID"/>
        </w:rPr>
        <w:t>white</w:t>
      </w:r>
      <w:r w:rsidRPr="008566B9">
        <w:rPr>
          <w:i/>
          <w:iCs/>
          <w:lang w:val="id-ID"/>
        </w:rPr>
        <w:t xml:space="preserve"> box, </w:t>
      </w:r>
      <w:r w:rsidR="00D16FB3">
        <w:rPr>
          <w:lang w:val="id-ID"/>
        </w:rPr>
        <w:t>alur</w:t>
      </w:r>
      <w:r w:rsidR="00EF0439">
        <w:rPr>
          <w:lang w:val="id-ID"/>
        </w:rPr>
        <w:t xml:space="preserve"> dan struktur</w:t>
      </w:r>
      <w:r w:rsidR="00D16FB3">
        <w:rPr>
          <w:lang w:val="id-ID"/>
        </w:rPr>
        <w:t xml:space="preserve"> program </w:t>
      </w:r>
      <w:r w:rsidRPr="008566B9">
        <w:rPr>
          <w:lang w:val="id-ID"/>
        </w:rPr>
        <w:t>sistem yang dibuat</w:t>
      </w:r>
      <w:r w:rsidR="00D16FB3">
        <w:rPr>
          <w:lang w:val="id-ID"/>
        </w:rPr>
        <w:t xml:space="preserve"> dan diuji</w:t>
      </w:r>
      <w:r w:rsidRPr="008566B9">
        <w:rPr>
          <w:lang w:val="id-ID"/>
        </w:rPr>
        <w:t xml:space="preserve"> </w:t>
      </w:r>
      <w:r w:rsidR="00D16FB3">
        <w:rPr>
          <w:lang w:val="id-ID"/>
        </w:rPr>
        <w:t xml:space="preserve">berjalan sesuai dengan yang diharapkan dan </w:t>
      </w:r>
      <w:r w:rsidR="00EF0439">
        <w:rPr>
          <w:lang w:val="id-ID"/>
        </w:rPr>
        <w:t xml:space="preserve">bebas dari kesalahan logika program </w:t>
      </w:r>
      <w:r w:rsidR="00D16FB3" w:rsidRPr="008566B9">
        <w:rPr>
          <w:lang w:val="id-ID"/>
        </w:rPr>
        <w:t>sedangkan hasil uji simulasi yang dilakukan</w:t>
      </w:r>
      <w:r w:rsidR="00D16FB3">
        <w:rPr>
          <w:lang w:val="id-ID"/>
        </w:rPr>
        <w:t xml:space="preserve"> dari 3 produk yang diuji</w:t>
      </w:r>
      <w:r w:rsidR="00D16FB3" w:rsidRPr="008566B9">
        <w:rPr>
          <w:lang w:val="id-ID"/>
        </w:rPr>
        <w:t xml:space="preserve">, </w:t>
      </w:r>
      <w:r w:rsidR="00D16FB3">
        <w:rPr>
          <w:lang w:val="id-ID"/>
        </w:rPr>
        <w:t>menghasilkan peramalan yang cukup akurat dimana data penjualan aktual dan hasil peramalan yang dilakukan mempunyai selisih yang tidak begitu besar.</w:t>
      </w:r>
      <w:r w:rsidRPr="008566B9">
        <w:rPr>
          <w:lang w:val="id-ID"/>
        </w:rPr>
        <w:t xml:space="preserve"> </w:t>
      </w:r>
    </w:p>
    <w:p w14:paraId="527AA5A6" w14:textId="77777777" w:rsidR="004A77B1" w:rsidRPr="008566B9" w:rsidRDefault="004A77B1" w:rsidP="004A77B1">
      <w:pPr>
        <w:pStyle w:val="Heading2"/>
        <w:numPr>
          <w:ilvl w:val="0"/>
          <w:numId w:val="52"/>
        </w:numPr>
        <w:spacing w:before="0" w:after="240"/>
        <w:ind w:left="426" w:hanging="426"/>
        <w:rPr>
          <w:rFonts w:ascii="Times New Roman" w:hAnsi="Times New Roman" w:cs="Times New Roman"/>
          <w:b/>
          <w:bCs/>
          <w:color w:val="auto"/>
          <w:sz w:val="24"/>
          <w:szCs w:val="24"/>
          <w:lang w:val="id-ID"/>
        </w:rPr>
      </w:pPr>
      <w:bookmarkStart w:id="89" w:name="_Toc98667416"/>
      <w:r w:rsidRPr="008566B9">
        <w:rPr>
          <w:rFonts w:ascii="Times New Roman" w:hAnsi="Times New Roman" w:cs="Times New Roman"/>
          <w:b/>
          <w:bCs/>
          <w:color w:val="auto"/>
          <w:sz w:val="24"/>
          <w:szCs w:val="24"/>
          <w:lang w:val="id-ID"/>
        </w:rPr>
        <w:t>Saran</w:t>
      </w:r>
      <w:bookmarkEnd w:id="89"/>
    </w:p>
    <w:p w14:paraId="553FAF5C" w14:textId="77777777" w:rsidR="004A77B1" w:rsidRDefault="004A77B1" w:rsidP="004A77B1">
      <w:pPr>
        <w:spacing w:before="0" w:after="0" w:line="480" w:lineRule="auto"/>
        <w:ind w:firstLine="0"/>
        <w:rPr>
          <w:lang w:val="id-ID"/>
        </w:rPr>
        <w:sectPr w:rsidR="004A77B1" w:rsidSect="006F1540">
          <w:headerReference w:type="default" r:id="rId117"/>
          <w:footerReference w:type="default" r:id="rId118"/>
          <w:pgSz w:w="11906" w:h="16838" w:code="9"/>
          <w:pgMar w:top="2268" w:right="1701" w:bottom="1701" w:left="2268" w:header="708" w:footer="708" w:gutter="0"/>
          <w:cols w:space="708"/>
          <w:docGrid w:linePitch="360"/>
        </w:sectPr>
      </w:pPr>
      <w:r w:rsidRPr="008566B9">
        <w:rPr>
          <w:lang w:val="id-ID"/>
        </w:rPr>
        <w:tab/>
        <w:t>Pembuatan sistem yang baik perlu dilakukan pengembangan. Baik pengembangan dari segi  manfaat maupun dari segi kerja sistem itu sendiri, seperti:</w:t>
      </w:r>
      <w:r>
        <w:rPr>
          <w:lang w:val="id-ID"/>
        </w:rPr>
        <w:t xml:space="preserve"> </w:t>
      </w:r>
    </w:p>
    <w:p w14:paraId="4E1AE0A9" w14:textId="77777777" w:rsidR="009F5B8B" w:rsidRDefault="004A77B1" w:rsidP="009F5B8B">
      <w:pPr>
        <w:pStyle w:val="ListParagraph"/>
        <w:numPr>
          <w:ilvl w:val="0"/>
          <w:numId w:val="51"/>
        </w:numPr>
        <w:spacing w:before="0" w:line="480" w:lineRule="auto"/>
        <w:ind w:left="426"/>
        <w:rPr>
          <w:lang w:val="id-ID"/>
        </w:rPr>
      </w:pPr>
      <w:r w:rsidRPr="008566B9">
        <w:rPr>
          <w:lang w:val="id-ID"/>
        </w:rPr>
        <w:lastRenderedPageBreak/>
        <w:t>Diharapkan untuk pengembangan selanjutnya, sistem ini</w:t>
      </w:r>
      <w:r w:rsidR="001F60A1">
        <w:rPr>
          <w:lang w:val="id-ID"/>
        </w:rPr>
        <w:t xml:space="preserve"> menggunakan metode yang berbeda untuk membandingkan metode yang lebih akurat dalam melakukan peramalan</w:t>
      </w:r>
      <w:r w:rsidRPr="008566B9">
        <w:rPr>
          <w:lang w:val="id-ID"/>
        </w:rPr>
        <w:t>.</w:t>
      </w:r>
    </w:p>
    <w:p w14:paraId="0C1BBCCB" w14:textId="087FE4DE" w:rsidR="00E87DCB" w:rsidRDefault="009F5B8B" w:rsidP="009F5B8B">
      <w:pPr>
        <w:pStyle w:val="ListParagraph"/>
        <w:numPr>
          <w:ilvl w:val="0"/>
          <w:numId w:val="51"/>
        </w:numPr>
        <w:spacing w:before="0" w:line="480" w:lineRule="auto"/>
        <w:ind w:left="426"/>
        <w:rPr>
          <w:lang w:val="id-ID"/>
        </w:rPr>
      </w:pPr>
      <w:r w:rsidRPr="009F5B8B">
        <w:rPr>
          <w:lang w:val="id-ID"/>
        </w:rPr>
        <w:t>Diperlukan ketelitian yang tinggi untuk menentukan model</w:t>
      </w:r>
      <w:r>
        <w:rPr>
          <w:lang w:val="id-ID"/>
        </w:rPr>
        <w:t xml:space="preserve"> atau metode</w:t>
      </w:r>
      <w:r w:rsidRPr="009F5B8B">
        <w:rPr>
          <w:lang w:val="id-ID"/>
        </w:rPr>
        <w:t xml:space="preserve"> yang sesuai dalam memodelkan data </w:t>
      </w:r>
      <w:r>
        <w:rPr>
          <w:lang w:val="id-ID"/>
        </w:rPr>
        <w:t>penjualan yang kompleks</w:t>
      </w:r>
      <w:r w:rsidRPr="009F5B8B">
        <w:rPr>
          <w:lang w:val="id-ID"/>
        </w:rPr>
        <w:t>.</w:t>
      </w:r>
    </w:p>
    <w:p w14:paraId="2D7BC861" w14:textId="45E06566" w:rsidR="007E0EEB" w:rsidRPr="009F5B8B" w:rsidRDefault="007E0EEB" w:rsidP="009F5B8B">
      <w:pPr>
        <w:pStyle w:val="ListParagraph"/>
        <w:numPr>
          <w:ilvl w:val="0"/>
          <w:numId w:val="51"/>
        </w:numPr>
        <w:spacing w:before="0" w:line="480" w:lineRule="auto"/>
        <w:ind w:left="426"/>
        <w:rPr>
          <w:lang w:val="id-ID"/>
        </w:rPr>
      </w:pPr>
      <w:r>
        <w:rPr>
          <w:lang w:val="id-ID"/>
        </w:rPr>
        <w:t xml:space="preserve">Pada penelitian selanjutnya, diharapkan dapat juga ditambahkan penerapan </w:t>
      </w:r>
      <w:r w:rsidRPr="007E0EEB">
        <w:rPr>
          <w:i/>
          <w:iCs/>
          <w:lang w:val="id-ID"/>
        </w:rPr>
        <w:t>data</w:t>
      </w:r>
      <w:r>
        <w:rPr>
          <w:lang w:val="id-ID"/>
        </w:rPr>
        <w:t xml:space="preserve"> </w:t>
      </w:r>
      <w:r w:rsidRPr="007E0EEB">
        <w:rPr>
          <w:i/>
          <w:iCs/>
          <w:lang w:val="id-ID"/>
        </w:rPr>
        <w:t>mining</w:t>
      </w:r>
      <w:r>
        <w:rPr>
          <w:i/>
          <w:iCs/>
          <w:lang w:val="id-ID"/>
        </w:rPr>
        <w:t xml:space="preserve"> </w:t>
      </w:r>
      <w:r>
        <w:rPr>
          <w:lang w:val="id-ID"/>
        </w:rPr>
        <w:t>sehingga menghasilkan hasil yang lebih variatif dan bernilai informasi yang tinggi</w:t>
      </w:r>
    </w:p>
    <w:p w14:paraId="3977B71E" w14:textId="77777777" w:rsidR="00E87DCB" w:rsidRDefault="004A77B1" w:rsidP="00E87DCB">
      <w:pPr>
        <w:pStyle w:val="ListParagraph"/>
        <w:numPr>
          <w:ilvl w:val="0"/>
          <w:numId w:val="51"/>
        </w:numPr>
        <w:spacing w:before="0" w:line="480" w:lineRule="auto"/>
        <w:ind w:left="426"/>
        <w:rPr>
          <w:lang w:val="id-ID"/>
        </w:rPr>
      </w:pPr>
      <w:r w:rsidRPr="008566B9">
        <w:rPr>
          <w:lang w:val="id-ID"/>
        </w:rPr>
        <w:t xml:space="preserve"> Diharapkan sistem ini dapat diuji menggunakan teknik pengujian yang berbeda agar mendapatkan hasil yang lebih maksima</w:t>
      </w:r>
      <w:r w:rsidR="0009377A">
        <w:rPr>
          <w:lang w:val="id-ID"/>
        </w:rPr>
        <w:t>l</w:t>
      </w:r>
      <w:r w:rsidR="001F60A1">
        <w:rPr>
          <w:lang w:val="id-ID"/>
        </w:rPr>
        <w:t>.</w:t>
      </w:r>
    </w:p>
    <w:p w14:paraId="6211D652" w14:textId="4B7097AD" w:rsidR="00E87DCB" w:rsidRPr="00E87DCB" w:rsidRDefault="00E87DCB" w:rsidP="00E87DCB">
      <w:pPr>
        <w:pStyle w:val="ListParagraph"/>
        <w:numPr>
          <w:ilvl w:val="0"/>
          <w:numId w:val="51"/>
        </w:numPr>
        <w:spacing w:before="0" w:line="480" w:lineRule="auto"/>
        <w:ind w:left="426"/>
        <w:rPr>
          <w:lang w:val="id-ID"/>
        </w:rPr>
        <w:sectPr w:rsidR="00E87DCB" w:rsidRPr="00E87DCB" w:rsidSect="00C21442">
          <w:headerReference w:type="default" r:id="rId119"/>
          <w:footerReference w:type="default" r:id="rId120"/>
          <w:pgSz w:w="11906" w:h="16838" w:code="9"/>
          <w:pgMar w:top="2268" w:right="1701" w:bottom="1701" w:left="2268" w:header="708" w:footer="708" w:gutter="0"/>
          <w:pgNumType w:start="82"/>
          <w:cols w:space="708"/>
          <w:docGrid w:linePitch="360"/>
        </w:sectPr>
      </w:pPr>
    </w:p>
    <w:p w14:paraId="50F1A387" w14:textId="454C6FCB" w:rsidR="0097216C" w:rsidRDefault="003D0803" w:rsidP="003D0803">
      <w:pPr>
        <w:pStyle w:val="Heading1"/>
        <w:ind w:firstLine="0"/>
        <w:jc w:val="center"/>
        <w:rPr>
          <w:rFonts w:ascii="Times New Roman" w:hAnsi="Times New Roman" w:cs="Times New Roman"/>
          <w:b/>
          <w:bCs/>
          <w:color w:val="auto"/>
          <w:sz w:val="24"/>
          <w:szCs w:val="24"/>
          <w:lang w:val="id-ID"/>
        </w:rPr>
      </w:pPr>
      <w:r w:rsidRPr="003D0803">
        <w:rPr>
          <w:rFonts w:ascii="Times New Roman" w:hAnsi="Times New Roman" w:cs="Times New Roman"/>
          <w:b/>
          <w:bCs/>
          <w:color w:val="auto"/>
          <w:sz w:val="24"/>
          <w:szCs w:val="24"/>
          <w:lang w:val="id-ID"/>
        </w:rPr>
        <w:lastRenderedPageBreak/>
        <w:t>DAFTAR PUSTAKA</w:t>
      </w:r>
      <w:bookmarkEnd w:id="69"/>
    </w:p>
    <w:p w14:paraId="75125EBB" w14:textId="75CDBD7D" w:rsidR="00DB1428" w:rsidRDefault="00DB1428" w:rsidP="00DB1428">
      <w:pPr>
        <w:spacing w:after="0" w:line="240" w:lineRule="auto"/>
        <w:ind w:left="810" w:hanging="720"/>
        <w:rPr>
          <w:rFonts w:eastAsia="Times New Roman"/>
          <w:szCs w:val="24"/>
        </w:rPr>
      </w:pPr>
      <w:r>
        <w:rPr>
          <w:rFonts w:eastAsia="Times New Roman"/>
          <w:szCs w:val="24"/>
        </w:rPr>
        <w:t>Amalia, Yulia Rizki. 2018. “Penerapan Data Mining Untuk Prediksi Penjualan Produk Elektronik Terlaris Menggunakan Metode K-Nearest Neighbor (Studi Kasus: PT. Bintang Multi Sarana Palembang)”, Skripsi. Palembang:  Universitas Islam Negeri Raden Fatah.</w:t>
      </w:r>
    </w:p>
    <w:p w14:paraId="0F6EC495" w14:textId="77777777" w:rsidR="00362F4F" w:rsidRDefault="00362F4F" w:rsidP="00362F4F">
      <w:pPr>
        <w:spacing w:after="0" w:line="240" w:lineRule="auto"/>
        <w:ind w:left="810" w:hanging="720"/>
        <w:rPr>
          <w:rFonts w:eastAsia="Times New Roman"/>
          <w:szCs w:val="24"/>
        </w:rPr>
      </w:pPr>
      <w:r>
        <w:rPr>
          <w:rFonts w:eastAsia="Times New Roman"/>
          <w:szCs w:val="24"/>
        </w:rPr>
        <w:t xml:space="preserve">Arief, M.Rudyanto. 2011. </w:t>
      </w:r>
      <w:r>
        <w:rPr>
          <w:rFonts w:eastAsia="Times New Roman"/>
          <w:i/>
          <w:szCs w:val="24"/>
        </w:rPr>
        <w:t>Pemrograman Web Dinamis Menggunakan PHP dan MYSQL</w:t>
      </w:r>
      <w:r>
        <w:rPr>
          <w:rFonts w:eastAsia="Times New Roman"/>
          <w:szCs w:val="24"/>
        </w:rPr>
        <w:t>.  Yogyakarta: Andi Offset.</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00A8FA8" w14:textId="6DEA3DCC" w:rsidR="00362F4F" w:rsidRDefault="00362F4F" w:rsidP="00DB1428">
      <w:pPr>
        <w:spacing w:after="0" w:line="240" w:lineRule="auto"/>
        <w:ind w:left="810" w:hanging="720"/>
        <w:rPr>
          <w:rFonts w:eastAsia="Times New Roman"/>
          <w:szCs w:val="24"/>
        </w:rPr>
      </w:pPr>
      <w:r>
        <w:t>Ghozali, Imam. 2013. Aplikasi Analisis Multivariate dengan Program IBM SPSS 21 Update PLS Regresi. Semarang: Badan Penerbit Universitas Diponegoro.</w:t>
      </w:r>
    </w:p>
    <w:p w14:paraId="3304A288" w14:textId="0A6EDCFD" w:rsidR="00DB1428" w:rsidRDefault="00DB1428" w:rsidP="00DB1428">
      <w:pPr>
        <w:spacing w:after="0" w:line="240" w:lineRule="auto"/>
        <w:ind w:left="810" w:hanging="720"/>
        <w:rPr>
          <w:rFonts w:eastAsia="Times New Roman"/>
          <w:szCs w:val="24"/>
        </w:rPr>
      </w:pPr>
      <w:r>
        <w:rPr>
          <w:rFonts w:eastAsia="Times New Roman"/>
          <w:szCs w:val="24"/>
        </w:rPr>
        <w:t xml:space="preserve">Handoko, T. Hani. 1995. </w:t>
      </w:r>
      <w:r>
        <w:rPr>
          <w:rFonts w:eastAsia="Times New Roman"/>
          <w:i/>
          <w:szCs w:val="24"/>
        </w:rPr>
        <w:t>Manajemen Personalia dan Sumber Daya Manusia</w:t>
      </w:r>
      <w:r>
        <w:rPr>
          <w:rFonts w:eastAsia="Times New Roman"/>
          <w:szCs w:val="24"/>
        </w:rPr>
        <w:t>. Yogyakarta :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Fatta. 2007. </w:t>
      </w:r>
      <w:r>
        <w:rPr>
          <w:rFonts w:eastAsia="Times New Roman"/>
          <w:i/>
          <w:szCs w:val="24"/>
        </w:rPr>
        <w:t>Analisis dan Perancangan Sistem Informasi</w:t>
      </w:r>
      <w:r>
        <w:rPr>
          <w:rFonts w:eastAsia="Times New Roman"/>
          <w:szCs w:val="24"/>
        </w:rPr>
        <w:t>. Yogyakarta: Andi Offset.</w:t>
      </w:r>
    </w:p>
    <w:p w14:paraId="2E46BAFA" w14:textId="0FA40AB1"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r>
        <w:rPr>
          <w:rFonts w:eastAsia="Times New Roman"/>
          <w:i/>
          <w:szCs w:val="24"/>
        </w:rPr>
        <w:t>Manajemen Operasi, Edisi 7</w:t>
      </w:r>
      <w:r>
        <w:rPr>
          <w:rFonts w:eastAsia="Times New Roman"/>
          <w:szCs w:val="24"/>
        </w:rPr>
        <w:t>. Jakarta: Salemba Empat.</w:t>
      </w:r>
    </w:p>
    <w:p w14:paraId="233AF0E9" w14:textId="6FEEE9D8" w:rsidR="00BB5B2A" w:rsidRDefault="00BB5B2A" w:rsidP="00DB1428">
      <w:pPr>
        <w:spacing w:after="0" w:line="240" w:lineRule="auto"/>
        <w:ind w:left="851" w:hanging="761"/>
        <w:rPr>
          <w:rFonts w:eastAsia="Times New Roman"/>
          <w:szCs w:val="24"/>
        </w:rPr>
      </w:pPr>
      <w:r>
        <w:t>Hendri, Ma’ruf,</w:t>
      </w:r>
      <w:r>
        <w:rPr>
          <w:lang w:val="id-ID"/>
        </w:rPr>
        <w:t xml:space="preserve"> </w:t>
      </w:r>
      <w:r>
        <w:t>2005 Pemasaran Ritel</w:t>
      </w:r>
      <w:r w:rsidR="008B2D5D">
        <w:rPr>
          <w:lang w:val="id-ID"/>
        </w:rPr>
        <w:t xml:space="preserve">. </w:t>
      </w:r>
      <w:r>
        <w:t>Jakarta: PT Gramedia Pustaka Utama</w:t>
      </w:r>
    </w:p>
    <w:p w14:paraId="42619608" w14:textId="19B84F74" w:rsidR="00DB1428" w:rsidRDefault="00DB1428" w:rsidP="00DB1428">
      <w:pPr>
        <w:spacing w:after="0" w:line="240" w:lineRule="auto"/>
        <w:ind w:left="851" w:hanging="761"/>
        <w:rPr>
          <w:rFonts w:eastAsia="Times New Roman"/>
          <w:szCs w:val="24"/>
        </w:rPr>
      </w:pPr>
      <w:r>
        <w:rPr>
          <w:rFonts w:eastAsia="Times New Roman"/>
          <w:szCs w:val="24"/>
        </w:rPr>
        <w:t xml:space="preserve">Iriawan, N. dan Astuti, S.P. 2006. </w:t>
      </w:r>
      <w:r>
        <w:rPr>
          <w:rFonts w:eastAsia="Times New Roman"/>
          <w:i/>
          <w:szCs w:val="24"/>
        </w:rPr>
        <w:t>Mengolah Data Statistik dengan Mudah Menggunakan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Moelong, Lexi. 2002. </w:t>
      </w:r>
      <w:r>
        <w:rPr>
          <w:rFonts w:eastAsia="Times New Roman"/>
          <w:i/>
          <w:szCs w:val="24"/>
        </w:rPr>
        <w:t>Metodologi Penelitian Kualitatif</w:t>
      </w:r>
      <w:r>
        <w:rPr>
          <w:rFonts w:eastAsia="Times New Roman"/>
          <w:szCs w:val="24"/>
        </w:rPr>
        <w:t>. Bandung: Remaja Karya.</w:t>
      </w:r>
    </w:p>
    <w:p w14:paraId="55D9D7F3" w14:textId="5462FD8A" w:rsidR="00DB1428" w:rsidRDefault="00DB1428" w:rsidP="00B950DF">
      <w:pPr>
        <w:spacing w:after="0" w:line="240" w:lineRule="auto"/>
        <w:ind w:left="851" w:hanging="761"/>
        <w:rPr>
          <w:rFonts w:eastAsia="Times New Roman"/>
          <w:szCs w:val="24"/>
        </w:rPr>
      </w:pPr>
      <w:r>
        <w:rPr>
          <w:rFonts w:eastAsia="Times New Roman"/>
          <w:szCs w:val="24"/>
        </w:rPr>
        <w:t xml:space="preserve">Jogiyanto. 2014. </w:t>
      </w:r>
      <w:r>
        <w:rPr>
          <w:rFonts w:eastAsia="Times New Roman"/>
          <w:i/>
          <w:szCs w:val="24"/>
        </w:rPr>
        <w:t>Analisis dan Desain Sistem Informasi, Sistem Informasi, Pendekatan Terstruktur Teori dan Praktek Aplikasi Bisnis</w:t>
      </w:r>
      <w:r>
        <w:rPr>
          <w:rFonts w:eastAsia="Times New Roman"/>
          <w:szCs w:val="24"/>
        </w:rPr>
        <w:t>. Yogyakarta: Andi Offset.</w:t>
      </w:r>
    </w:p>
    <w:p w14:paraId="7240E325" w14:textId="650562DA" w:rsidR="00DB1428" w:rsidRDefault="00DB1428" w:rsidP="00DB1428">
      <w:pPr>
        <w:spacing w:after="0" w:line="240" w:lineRule="auto"/>
        <w:ind w:left="720" w:hanging="630"/>
        <w:rPr>
          <w:rFonts w:eastAsia="Times New Roman"/>
          <w:szCs w:val="24"/>
        </w:rPr>
      </w:pPr>
      <w:r>
        <w:rPr>
          <w:rFonts w:eastAsia="Times New Roman"/>
          <w:szCs w:val="24"/>
        </w:rPr>
        <w:t xml:space="preserve">Ladjamuddin. 2005. </w:t>
      </w:r>
      <w:r>
        <w:rPr>
          <w:rFonts w:eastAsia="Times New Roman"/>
          <w:i/>
          <w:szCs w:val="24"/>
        </w:rPr>
        <w:t>Analisis dan Desain Sistem Informasi</w:t>
      </w:r>
      <w:r>
        <w:rPr>
          <w:rFonts w:eastAsia="Times New Roman"/>
          <w:szCs w:val="24"/>
        </w:rPr>
        <w:t xml:space="preserve">. Yogyakarta: Graha Ilmu. </w:t>
      </w:r>
    </w:p>
    <w:p w14:paraId="274A50F0" w14:textId="4D84A9B7" w:rsidR="00DB1428" w:rsidRDefault="00DB1428" w:rsidP="00DB1428">
      <w:pPr>
        <w:spacing w:after="0" w:line="240" w:lineRule="auto"/>
        <w:ind w:left="720" w:hanging="630"/>
        <w:rPr>
          <w:rFonts w:eastAsia="Times New Roman"/>
          <w:szCs w:val="24"/>
        </w:rPr>
      </w:pPr>
      <w:r>
        <w:rPr>
          <w:rFonts w:eastAsia="Times New Roman"/>
          <w:szCs w:val="24"/>
        </w:rPr>
        <w:t xml:space="preserve">Ladjamuddin. 2008. </w:t>
      </w:r>
      <w:r>
        <w:rPr>
          <w:rFonts w:eastAsia="Times New Roman"/>
          <w:i/>
          <w:szCs w:val="24"/>
        </w:rPr>
        <w:t>Rekayasa Perangkat Lunak. Cetakan II</w:t>
      </w:r>
      <w:r>
        <w:rPr>
          <w:rFonts w:eastAsia="Times New Roman"/>
          <w:szCs w:val="24"/>
        </w:rPr>
        <w:t>”. Yogyakarta: Graha Ilmu.</w:t>
      </w:r>
    </w:p>
    <w:p w14:paraId="756FA8EB" w14:textId="6331240D" w:rsidR="00FE4F51" w:rsidRDefault="00FE4F51" w:rsidP="00DB1428">
      <w:pPr>
        <w:spacing w:after="0" w:line="240" w:lineRule="auto"/>
        <w:ind w:left="720" w:hanging="630"/>
        <w:rPr>
          <w:rFonts w:eastAsia="Times New Roman"/>
          <w:szCs w:val="24"/>
        </w:rPr>
      </w:pPr>
      <w:r>
        <w:t>Malik, Shadan (2005). Enterprise Dashboard. New Jersey : John &amp; Willey, Inc</w:t>
      </w:r>
    </w:p>
    <w:p w14:paraId="690FE00D" w14:textId="77777777" w:rsidR="00DB1428" w:rsidRDefault="00DB1428" w:rsidP="00DB1428">
      <w:pPr>
        <w:spacing w:after="0" w:line="240" w:lineRule="auto"/>
        <w:ind w:left="720" w:hanging="630"/>
        <w:rPr>
          <w:rFonts w:eastAsia="Times New Roman"/>
          <w:szCs w:val="24"/>
        </w:rPr>
      </w:pPr>
      <w:r>
        <w:rPr>
          <w:rFonts w:eastAsia="Times New Roman"/>
          <w:szCs w:val="24"/>
        </w:rPr>
        <w:lastRenderedPageBreak/>
        <w:t xml:space="preserve">Masrur, Mukhamad. 2015. </w:t>
      </w:r>
      <w:r>
        <w:rPr>
          <w:rFonts w:eastAsia="Times New Roman"/>
          <w:i/>
          <w:szCs w:val="24"/>
        </w:rPr>
        <w:t>Pemrograman Web Dinamis Menggunakan Java Server Pages Dengan Java Database Relasional MySQL</w:t>
      </w:r>
      <w:r>
        <w:rPr>
          <w:rFonts w:eastAsia="Times New Roman"/>
          <w:szCs w:val="24"/>
        </w:rPr>
        <w:t>, Yogyakarta : Andi Offset.</w:t>
      </w:r>
    </w:p>
    <w:p w14:paraId="21133CE6" w14:textId="77777777" w:rsidR="00DB1428" w:rsidRDefault="00DB1428" w:rsidP="00DB1428">
      <w:pPr>
        <w:spacing w:after="0" w:line="240" w:lineRule="auto"/>
        <w:ind w:left="720" w:hanging="630"/>
        <w:rPr>
          <w:rFonts w:eastAsia="Times New Roman"/>
          <w:szCs w:val="24"/>
        </w:rPr>
      </w:pPr>
    </w:p>
    <w:p w14:paraId="22F5BE13" w14:textId="24D23586" w:rsidR="00DB1428" w:rsidRDefault="00DB1428" w:rsidP="00353734">
      <w:pPr>
        <w:spacing w:after="0" w:line="240" w:lineRule="auto"/>
        <w:ind w:left="720" w:hanging="630"/>
        <w:rPr>
          <w:rFonts w:eastAsia="Times New Roman"/>
          <w:szCs w:val="24"/>
        </w:rPr>
      </w:pPr>
      <w:r>
        <w:rPr>
          <w:rFonts w:eastAsia="Times New Roman"/>
          <w:szCs w:val="24"/>
          <w:lang w:val="en-US"/>
        </w:rPr>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r>
        <w:rPr>
          <w:rFonts w:eastAsia="Times New Roman"/>
          <w:szCs w:val="24"/>
          <w:lang w:val="en-US"/>
        </w:rPr>
        <w:t xml:space="preserve">Bogor </w:t>
      </w:r>
      <w:r>
        <w:rPr>
          <w:rFonts w:eastAsia="Times New Roman"/>
          <w:szCs w:val="24"/>
        </w:rPr>
        <w:t xml:space="preserve">: </w:t>
      </w:r>
      <w:r>
        <w:rPr>
          <w:rFonts w:eastAsia="Times New Roman"/>
          <w:szCs w:val="24"/>
          <w:lang w:val="en-US"/>
        </w:rPr>
        <w:t>Mitra Wacana Media</w:t>
      </w:r>
      <w:r>
        <w:rPr>
          <w:rFonts w:eastAsia="Times New Roman"/>
          <w:szCs w:val="24"/>
        </w:rPr>
        <w:t xml:space="preserve">.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Tri Dharma Perguruan Tinggi</w:t>
      </w:r>
      <w:r>
        <w:rPr>
          <w:rFonts w:eastAsia="Times New Roman"/>
          <w:szCs w:val="24"/>
        </w:rPr>
        <w:t>. Jakarta: Catatan Aktivis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Selvya Aviana. 2012. </w:t>
      </w:r>
      <w:r>
        <w:rPr>
          <w:rFonts w:eastAsia="Times New Roman"/>
          <w:i/>
          <w:szCs w:val="24"/>
        </w:rPr>
        <w:t>Penerapan Pengendalian Internal dalam Sistem Informasi Akuntansi Berbasis Komputer</w:t>
      </w:r>
      <w:r>
        <w:rPr>
          <w:rFonts w:eastAsia="Times New Roman"/>
          <w:szCs w:val="24"/>
        </w:rPr>
        <w:t>.  Surabaya: Unika Widya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Murdick, dkk.1991. </w:t>
      </w:r>
      <w:r>
        <w:rPr>
          <w:rFonts w:eastAsia="Times New Roman"/>
          <w:i/>
          <w:szCs w:val="24"/>
        </w:rPr>
        <w:t>Sistem Informasi Untuk Manajemen Modern</w:t>
      </w:r>
      <w:r>
        <w:rPr>
          <w:rFonts w:eastAsia="Times New Roman"/>
          <w:szCs w:val="24"/>
        </w:rPr>
        <w:t>. Jakarta : Erlangga.</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r>
        <w:rPr>
          <w:rFonts w:eastAsia="Times New Roman"/>
          <w:i/>
          <w:szCs w:val="24"/>
        </w:rPr>
        <w:t>Rekayasa Perangkat Lunak Pendekatan Praktisi (Buku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New York :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Sari, Ani Oktarini dan Nuari, Elan. 2017. “Rancang Bangun Sistem Informasi Persediaan Barang Berbasis Web Dengan Metode Fast (</w:t>
      </w:r>
      <w:r>
        <w:rPr>
          <w:rFonts w:eastAsia="Times New Roman"/>
          <w:i/>
          <w:szCs w:val="24"/>
        </w:rPr>
        <w:t>Framework For The Applications</w:t>
      </w:r>
      <w:r>
        <w:rPr>
          <w:rFonts w:eastAsia="Times New Roman"/>
          <w:szCs w:val="24"/>
        </w:rPr>
        <w:t>)”, Jurnal. Jakarta: Program Studi Manajemen Informatika AMIK BSI Jakarta</w:t>
      </w:r>
    </w:p>
    <w:p w14:paraId="11C62959" w14:textId="614AF554" w:rsidR="00DB1428" w:rsidRDefault="00DB1428" w:rsidP="00DB1428">
      <w:pPr>
        <w:spacing w:after="0" w:line="240" w:lineRule="auto"/>
        <w:ind w:left="810" w:hanging="720"/>
        <w:rPr>
          <w:rFonts w:eastAsia="Times New Roman"/>
          <w:szCs w:val="24"/>
        </w:rPr>
      </w:pPr>
      <w:r>
        <w:rPr>
          <w:rFonts w:eastAsia="Times New Roman"/>
          <w:szCs w:val="24"/>
        </w:rPr>
        <w:t xml:space="preserve">Sari, Ajeng Kartika Mutiara. 2016. Sistem </w:t>
      </w:r>
      <w:r>
        <w:rPr>
          <w:rFonts w:eastAsia="Times New Roman"/>
          <w:i/>
          <w:szCs w:val="24"/>
        </w:rPr>
        <w:t>Forecasting</w:t>
      </w:r>
      <w:r>
        <w:rPr>
          <w:rFonts w:eastAsia="Times New Roman"/>
          <w:szCs w:val="24"/>
        </w:rPr>
        <w:t xml:space="preserve"> Persediaan Barang Dengan Menggunakan Metode </w:t>
      </w:r>
      <w:r>
        <w:rPr>
          <w:rFonts w:eastAsia="Times New Roman"/>
          <w:i/>
          <w:szCs w:val="24"/>
        </w:rPr>
        <w:t>Least Square</w:t>
      </w:r>
      <w:r>
        <w:rPr>
          <w:rFonts w:eastAsia="Times New Roman"/>
          <w:szCs w:val="24"/>
        </w:rPr>
        <w:t xml:space="preserve"> Pada CV. Atmaja Jaya. Skripsi. Kediri: Universitas Nusantara PGRI Kediri.</w:t>
      </w:r>
    </w:p>
    <w:p w14:paraId="13B28224" w14:textId="1A7E6215" w:rsidR="00FE4F51" w:rsidRPr="00FE4F51" w:rsidRDefault="00FE4F51" w:rsidP="00DB1428">
      <w:pPr>
        <w:spacing w:after="0" w:line="240" w:lineRule="auto"/>
        <w:ind w:left="810" w:hanging="720"/>
        <w:rPr>
          <w:rFonts w:eastAsia="Times New Roman"/>
          <w:szCs w:val="24"/>
          <w:lang w:val="id-ID"/>
        </w:rPr>
      </w:pPr>
      <w:r>
        <w:rPr>
          <w:rFonts w:eastAsia="Times New Roman"/>
          <w:szCs w:val="24"/>
          <w:lang w:val="id-ID"/>
        </w:rPr>
        <w:t xml:space="preserve">Shihab, M. Quraish. 2002. </w:t>
      </w:r>
      <w:r>
        <w:rPr>
          <w:rFonts w:eastAsia="Times New Roman"/>
          <w:i/>
          <w:iCs/>
          <w:szCs w:val="24"/>
          <w:lang w:val="id-ID"/>
        </w:rPr>
        <w:t xml:space="preserve">Tafsir Al-Misbah. </w:t>
      </w:r>
      <w:r>
        <w:rPr>
          <w:rFonts w:eastAsia="Times New Roman"/>
          <w:szCs w:val="24"/>
          <w:lang w:val="id-ID"/>
        </w:rPr>
        <w:t>Jakarta: Lentera Hati</w:t>
      </w:r>
      <w:r w:rsidR="004F3895">
        <w:rPr>
          <w:rFonts w:eastAsia="Times New Roman"/>
          <w:szCs w:val="24"/>
          <w:lang w:val="id-ID"/>
        </w:rPr>
        <w:t>, vol. V.</w:t>
      </w:r>
    </w:p>
    <w:p w14:paraId="2C4D64C8" w14:textId="4164D661" w:rsidR="00DB1428" w:rsidRDefault="00DB1428" w:rsidP="00DB1428">
      <w:pPr>
        <w:spacing w:after="0" w:line="240" w:lineRule="auto"/>
        <w:ind w:left="720" w:hanging="630"/>
        <w:rPr>
          <w:rFonts w:eastAsia="Times New Roman"/>
          <w:szCs w:val="24"/>
        </w:rPr>
      </w:pPr>
      <w:r>
        <w:rPr>
          <w:rFonts w:eastAsia="Times New Roman"/>
          <w:szCs w:val="24"/>
        </w:rPr>
        <w:t xml:space="preserve">Sugiyono. 2014. </w:t>
      </w:r>
      <w:r>
        <w:rPr>
          <w:rFonts w:eastAsia="Times New Roman"/>
          <w:i/>
          <w:szCs w:val="24"/>
        </w:rPr>
        <w:t>Metode Penelitian Pendekatan Kuantitatif, Kualitatif Dan R&amp;D.</w:t>
      </w:r>
      <w:r>
        <w:rPr>
          <w:rFonts w:eastAsia="Times New Roman"/>
          <w:szCs w:val="24"/>
        </w:rPr>
        <w:t xml:space="preserve"> Bandung: Alfabeta</w:t>
      </w:r>
    </w:p>
    <w:p w14:paraId="5AA5BC80" w14:textId="6D59326A" w:rsidR="00DB1428" w:rsidRDefault="00DB1428" w:rsidP="00DB1428">
      <w:pPr>
        <w:spacing w:after="0" w:line="240" w:lineRule="auto"/>
        <w:ind w:left="720" w:hanging="630"/>
        <w:rPr>
          <w:rFonts w:eastAsia="Times New Roman"/>
          <w:szCs w:val="24"/>
        </w:rPr>
      </w:pPr>
      <w:r>
        <w:rPr>
          <w:rFonts w:eastAsia="Times New Roman"/>
          <w:szCs w:val="24"/>
        </w:rPr>
        <w:t xml:space="preserve">Sutabri, Tata. 2012. </w:t>
      </w:r>
      <w:r>
        <w:rPr>
          <w:rFonts w:eastAsia="Times New Roman"/>
          <w:i/>
          <w:szCs w:val="24"/>
        </w:rPr>
        <w:t>Konsep Sistem Informasi</w:t>
      </w:r>
      <w:r>
        <w:rPr>
          <w:rFonts w:eastAsia="Times New Roman"/>
          <w:szCs w:val="24"/>
        </w:rPr>
        <w:t>. Yogyakarta: Andi Publisher.</w:t>
      </w:r>
    </w:p>
    <w:p w14:paraId="11F00153" w14:textId="6F6C37F0" w:rsidR="00A70A1D" w:rsidRDefault="00A70A1D" w:rsidP="00DB1428">
      <w:pPr>
        <w:spacing w:after="0" w:line="240" w:lineRule="auto"/>
        <w:ind w:left="720" w:hanging="630"/>
        <w:rPr>
          <w:rFonts w:eastAsia="Times New Roman"/>
          <w:szCs w:val="24"/>
        </w:rPr>
      </w:pPr>
      <w:r>
        <w:t xml:space="preserve">Syarifudin </w:t>
      </w:r>
      <w:r>
        <w:rPr>
          <w:lang w:val="id-ID"/>
        </w:rPr>
        <w:t>dan</w:t>
      </w:r>
      <w:r>
        <w:t xml:space="preserve"> Kosasi, </w:t>
      </w:r>
      <w:r>
        <w:rPr>
          <w:lang w:val="id-ID"/>
        </w:rPr>
        <w:t>“</w:t>
      </w:r>
      <w:r>
        <w:t>Perancang Aplikasi Point Of Sale Dalam Pemesanan Menu Restoran,” Semin. Nas. Teknol. Inf. dan Multimed. 2015, vol. 7, pp. 409–414, 2015.</w:t>
      </w:r>
    </w:p>
    <w:p w14:paraId="7D1F0B95" w14:textId="62BA2DA8" w:rsidR="00361FBC" w:rsidRDefault="00DB1428" w:rsidP="00DB1428">
      <w:pPr>
        <w:spacing w:after="0" w:line="240" w:lineRule="auto"/>
        <w:ind w:left="720" w:hanging="630"/>
        <w:rPr>
          <w:rFonts w:eastAsia="Times New Roman"/>
          <w:szCs w:val="24"/>
        </w:rPr>
      </w:pPr>
      <w:r>
        <w:rPr>
          <w:rFonts w:eastAsia="Times New Roman"/>
          <w:szCs w:val="24"/>
        </w:rPr>
        <w:t xml:space="preserve">Zaki, Ali. 2009. </w:t>
      </w:r>
      <w:r>
        <w:rPr>
          <w:rFonts w:eastAsia="Times New Roman"/>
          <w:i/>
          <w:szCs w:val="24"/>
        </w:rPr>
        <w:t>Kiat Jitu Membuat Website Tanpa Modal</w:t>
      </w:r>
      <w:r>
        <w:rPr>
          <w:rFonts w:eastAsia="Times New Roman"/>
          <w:szCs w:val="24"/>
        </w:rPr>
        <w:t>. Jakarta: Elexmedia Komputindo.</w:t>
      </w:r>
    </w:p>
    <w:p w14:paraId="52F38174" w14:textId="10576028" w:rsidR="00CC2284" w:rsidRPr="00DB1428" w:rsidRDefault="00CC2284" w:rsidP="00582EA2">
      <w:pPr>
        <w:ind w:firstLine="0"/>
        <w:rPr>
          <w:rFonts w:eastAsia="Times New Roman"/>
          <w:szCs w:val="24"/>
        </w:rPr>
      </w:pPr>
    </w:p>
    <w:sectPr w:rsidR="00CC2284" w:rsidRPr="00DB1428" w:rsidSect="006F1540">
      <w:headerReference w:type="default" r:id="rId121"/>
      <w:footerReference w:type="default" r:id="rId122"/>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453BB7" w14:textId="77777777" w:rsidR="00813C6A" w:rsidRDefault="00813C6A" w:rsidP="00720B90">
      <w:pPr>
        <w:spacing w:before="0" w:after="0" w:line="240" w:lineRule="auto"/>
      </w:pPr>
      <w:r>
        <w:separator/>
      </w:r>
    </w:p>
  </w:endnote>
  <w:endnote w:type="continuationSeparator" w:id="0">
    <w:p w14:paraId="77F9CF10" w14:textId="77777777" w:rsidR="00813C6A" w:rsidRDefault="00813C6A"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3699509A"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492737"/>
      <w:docPartObj>
        <w:docPartGallery w:val="Page Numbers (Bottom of Page)"/>
        <w:docPartUnique/>
      </w:docPartObj>
    </w:sdtPr>
    <w:sdtEndPr>
      <w:rPr>
        <w:noProof/>
      </w:rPr>
    </w:sdtEndPr>
    <w:sdtContent>
      <w:p w14:paraId="4E093FA9" w14:textId="27B8C69F"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E861B" w14:textId="77777777" w:rsidR="0073691F" w:rsidRDefault="0073691F">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5D221" w14:textId="77777777" w:rsidR="00B50D77" w:rsidRDefault="00B50D77">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0027126"/>
      <w:docPartObj>
        <w:docPartGallery w:val="Page Numbers (Bottom of Page)"/>
        <w:docPartUnique/>
      </w:docPartObj>
    </w:sdtPr>
    <w:sdtEndPr>
      <w:rPr>
        <w:noProof/>
      </w:rPr>
    </w:sdtEndPr>
    <w:sdtContent>
      <w:p w14:paraId="4240DD11" w14:textId="727CF77A" w:rsidR="00774E5A" w:rsidRDefault="00774E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1C30F" w14:textId="77777777" w:rsidR="008648F3" w:rsidRDefault="008648F3">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111CD" w14:textId="4B39FA6C" w:rsidR="004A77B1" w:rsidRDefault="004A77B1">
    <w:pPr>
      <w:pStyle w:val="Footer"/>
      <w:jc w:val="center"/>
    </w:pPr>
  </w:p>
  <w:p w14:paraId="59C4A9F5" w14:textId="77777777" w:rsidR="004A77B1" w:rsidRDefault="004A77B1">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8488626"/>
      <w:docPartObj>
        <w:docPartGallery w:val="Page Numbers (Bottom of Page)"/>
        <w:docPartUnique/>
      </w:docPartObj>
    </w:sdtPr>
    <w:sdtEndPr>
      <w:rPr>
        <w:noProof/>
      </w:rPr>
    </w:sdtEndPr>
    <w:sdtContent>
      <w:p w14:paraId="6BEFDFC3" w14:textId="02F5229D" w:rsidR="004A77B1" w:rsidRDefault="004A77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1E8E0E" w14:textId="77777777" w:rsidR="004A77B1" w:rsidRDefault="004A77B1">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442C6" w14:textId="6BC1D98C" w:rsidR="004A77B1" w:rsidRDefault="004A77B1">
    <w:pPr>
      <w:pStyle w:val="Footer"/>
      <w:jc w:val="center"/>
    </w:pPr>
  </w:p>
  <w:p w14:paraId="67B27BB8" w14:textId="77777777" w:rsidR="004A77B1" w:rsidRDefault="004A77B1">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BE879B" w14:textId="06ED00D5" w:rsidR="00774E5A" w:rsidRDefault="00774E5A" w:rsidP="00774E5A">
    <w:pPr>
      <w:pStyle w:val="Footer"/>
    </w:pPr>
  </w:p>
  <w:p w14:paraId="18650753" w14:textId="77777777" w:rsidR="00774E5A" w:rsidRDefault="00774E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65C919D"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EC95A" w14:textId="00A42F29" w:rsidR="00954CF6" w:rsidRPr="000C141A" w:rsidRDefault="00000000">
    <w:pPr>
      <w:pStyle w:val="Footer"/>
      <w:jc w:val="center"/>
      <w:rPr>
        <w:lang w:val="id-ID"/>
      </w:rPr>
    </w:pPr>
    <w:sdt>
      <w:sdtPr>
        <w:id w:val="707686063"/>
        <w:docPartObj>
          <w:docPartGallery w:val="Page Numbers (Bottom of Page)"/>
          <w:docPartUnique/>
        </w:docPartObj>
      </w:sdtPr>
      <w:sdtContent>
        <w:r w:rsidR="00954CF6">
          <w:fldChar w:fldCharType="begin"/>
        </w:r>
        <w:r w:rsidR="00954CF6">
          <w:instrText>PAGE   \* MERGEFORMAT</w:instrText>
        </w:r>
        <w:r w:rsidR="00954CF6">
          <w:fldChar w:fldCharType="separate"/>
        </w:r>
        <w:r w:rsidR="00954CF6">
          <w:rPr>
            <w:lang w:val="id-ID"/>
          </w:rPr>
          <w:t>2</w:t>
        </w:r>
        <w:r w:rsidR="00954CF6">
          <w:fldChar w:fldCharType="end"/>
        </w:r>
      </w:sdtContent>
    </w:sdt>
  </w:p>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D32FA" w14:textId="2B054690" w:rsidR="00237F25" w:rsidRDefault="00237F25">
    <w:pPr>
      <w:pStyle w:val="Footer"/>
      <w:jc w:val="center"/>
    </w:pPr>
  </w:p>
  <w:p w14:paraId="2B798440" w14:textId="77777777" w:rsidR="00237F25" w:rsidRDefault="00237F2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615763"/>
      <w:docPartObj>
        <w:docPartGallery w:val="Page Numbers (Bottom of Page)"/>
        <w:docPartUnique/>
      </w:docPartObj>
    </w:sdtPr>
    <w:sdtEndPr>
      <w:rPr>
        <w:noProof/>
      </w:rPr>
    </w:sdtEndPr>
    <w:sdtContent>
      <w:p w14:paraId="685F1FA9" w14:textId="18CA2261"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448437" w14:textId="77777777" w:rsidR="00724EC5" w:rsidRDefault="00724E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0D29D3" w14:textId="77777777" w:rsidR="00813C6A" w:rsidRDefault="00813C6A" w:rsidP="00720B90">
      <w:pPr>
        <w:spacing w:before="0" w:after="0" w:line="240" w:lineRule="auto"/>
      </w:pPr>
      <w:r>
        <w:separator/>
      </w:r>
    </w:p>
  </w:footnote>
  <w:footnote w:type="continuationSeparator" w:id="0">
    <w:p w14:paraId="610C7352" w14:textId="77777777" w:rsidR="00813C6A" w:rsidRDefault="00813C6A"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FCFC8" w14:textId="4266CBDB" w:rsidR="002F38DA" w:rsidRDefault="002F38DA" w:rsidP="002F38DA">
    <w:pPr>
      <w:pStyle w:val="Header"/>
      <w:tabs>
        <w:tab w:val="clear" w:pos="4513"/>
        <w:tab w:val="clear" w:pos="9026"/>
        <w:tab w:val="left" w:pos="6636"/>
      </w:tabs>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12464FA"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336842"/>
      <w:docPartObj>
        <w:docPartGallery w:val="Page Numbers (Top of Page)"/>
        <w:docPartUnique/>
      </w:docPartObj>
    </w:sdtPr>
    <w:sdtEndPr>
      <w:rPr>
        <w:noProof/>
      </w:rPr>
    </w:sdtEndPr>
    <w:sdtContent>
      <w:p w14:paraId="0EC78F1C" w14:textId="7E9682AB"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CCFE75" w14:textId="77777777" w:rsidR="00B50D77" w:rsidRDefault="00B50D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E828" w14:textId="1E423419" w:rsidR="00774E5A" w:rsidRDefault="00774E5A">
    <w:pPr>
      <w:pStyle w:val="Header"/>
      <w:jc w:val="right"/>
    </w:pPr>
  </w:p>
  <w:p w14:paraId="6DB492B0" w14:textId="77777777" w:rsidR="00774E5A" w:rsidRDefault="00774E5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050A1D0F" w14:textId="77777777" w:rsidR="004A77B1" w:rsidRDefault="004A77B1">
        <w:pPr>
          <w:pStyle w:val="Header"/>
          <w:jc w:val="right"/>
        </w:pPr>
        <w:r>
          <w:fldChar w:fldCharType="begin"/>
        </w:r>
        <w:r>
          <w:instrText>PAGE   \* MERGEFORMAT</w:instrText>
        </w:r>
        <w:r>
          <w:fldChar w:fldCharType="separate"/>
        </w:r>
        <w:r>
          <w:rPr>
            <w:lang w:val="id-ID"/>
          </w:rPr>
          <w:t>2</w:t>
        </w:r>
        <w:r>
          <w:fldChar w:fldCharType="end"/>
        </w:r>
      </w:p>
    </w:sdtContent>
  </w:sdt>
  <w:p w14:paraId="700979F9" w14:textId="77777777" w:rsidR="004A77B1" w:rsidRDefault="004A77B1">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8030971"/>
      <w:docPartObj>
        <w:docPartGallery w:val="Page Numbers (Top of Page)"/>
        <w:docPartUnique/>
      </w:docPartObj>
    </w:sdtPr>
    <w:sdtContent>
      <w:p w14:paraId="1D6ECABD" w14:textId="44061D84" w:rsidR="004A77B1" w:rsidRDefault="00000000">
        <w:pPr>
          <w:pStyle w:val="Header"/>
          <w:jc w:val="right"/>
        </w:pPr>
      </w:p>
    </w:sdtContent>
  </w:sdt>
  <w:p w14:paraId="3E6465D0" w14:textId="77777777" w:rsidR="004A77B1" w:rsidRDefault="004A77B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767947"/>
      <w:docPartObj>
        <w:docPartGallery w:val="Page Numbers (Top of Page)"/>
        <w:docPartUnique/>
      </w:docPartObj>
    </w:sdtPr>
    <w:sdtEndPr>
      <w:rPr>
        <w:noProof/>
      </w:rPr>
    </w:sdtEndPr>
    <w:sdtContent>
      <w:p w14:paraId="2D7D67C6" w14:textId="16C0A256" w:rsidR="0087159B" w:rsidRDefault="008715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937118" w14:textId="77777777" w:rsidR="0087159B" w:rsidRDefault="0087159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893643"/>
      <w:docPartObj>
        <w:docPartGallery w:val="Page Numbers (Top of Page)"/>
        <w:docPartUnique/>
      </w:docPartObj>
    </w:sdtPr>
    <w:sdtEndPr>
      <w:rPr>
        <w:noProof/>
      </w:rPr>
    </w:sdtEndPr>
    <w:sdtContent>
      <w:p w14:paraId="2A206090" w14:textId="77777777"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2532CE" w14:textId="77777777" w:rsidR="00774E5A" w:rsidRDefault="00774E5A">
    <w:pPr>
      <w:pStyle w:val="Header"/>
    </w:pPr>
  </w:p>
  <w:p w14:paraId="3A02C56F" w14:textId="77777777" w:rsidR="00773F63" w:rsidRDefault="00773F6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731CCA65"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8005953"/>
      <w:docPartObj>
        <w:docPartGallery w:val="Page Numbers (Top of Page)"/>
        <w:docPartUnique/>
      </w:docPartObj>
    </w:sdtPr>
    <w:sdtEndPr>
      <w:rPr>
        <w:noProof/>
      </w:rPr>
    </w:sdtEndPr>
    <w:sdtContent>
      <w:p w14:paraId="7CA75BC9" w14:textId="6F68E694" w:rsidR="00E45C78" w:rsidRDefault="00E45C7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8" w15:restartNumberingAfterBreak="0">
    <w:nsid w:val="15120E7A"/>
    <w:multiLevelType w:val="hybridMultilevel"/>
    <w:tmpl w:val="A7E6CDEC"/>
    <w:lvl w:ilvl="0" w:tplc="FFFFFFFF">
      <w:start w:val="1"/>
      <w:numFmt w:val="upperLetter"/>
      <w:lvlText w:val="%1."/>
      <w:lvlJc w:val="left"/>
      <w:pPr>
        <w:ind w:left="1429" w:hanging="360"/>
      </w:pPr>
    </w:lvl>
    <w:lvl w:ilvl="1" w:tplc="60841120">
      <w:start w:val="1"/>
      <w:numFmt w:val="lowerLetter"/>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9" w15:restartNumberingAfterBreak="0">
    <w:nsid w:val="1B2C2FFE"/>
    <w:multiLevelType w:val="hybridMultilevel"/>
    <w:tmpl w:val="9F1A351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6" w15:restartNumberingAfterBreak="0">
    <w:nsid w:val="2D1F2827"/>
    <w:multiLevelType w:val="hybridMultilevel"/>
    <w:tmpl w:val="50C402B2"/>
    <w:lvl w:ilvl="0" w:tplc="90BAB384">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2F9A6976"/>
    <w:multiLevelType w:val="hybridMultilevel"/>
    <w:tmpl w:val="0C48A27C"/>
    <w:lvl w:ilvl="0" w:tplc="EC6CA89C">
      <w:start w:val="1"/>
      <w:numFmt w:val="decimal"/>
      <w:lvlText w:val="%1."/>
      <w:lvlJc w:val="left"/>
      <w:pPr>
        <w:ind w:left="1789" w:hanging="360"/>
      </w:pPr>
      <w:rPr>
        <w:rFonts w:hint="default"/>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9"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20"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9338F5"/>
    <w:multiLevelType w:val="hybridMultilevel"/>
    <w:tmpl w:val="5DAE4CCC"/>
    <w:lvl w:ilvl="0" w:tplc="AA40CE06">
      <w:start w:val="1"/>
      <w:numFmt w:val="lowerLetter"/>
      <w:lvlText w:val="%1."/>
      <w:lvlJc w:val="left"/>
      <w:pPr>
        <w:ind w:left="1069" w:hanging="360"/>
      </w:pPr>
      <w:rPr>
        <w:rFonts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558D4CC6"/>
    <w:multiLevelType w:val="hybridMultilevel"/>
    <w:tmpl w:val="0C48A27C"/>
    <w:lvl w:ilvl="0" w:tplc="FFFFFFFF">
      <w:start w:val="1"/>
      <w:numFmt w:val="decimal"/>
      <w:lvlText w:val="%1."/>
      <w:lvlJc w:val="left"/>
      <w:pPr>
        <w:ind w:left="1789" w:hanging="360"/>
      </w:pPr>
      <w:rPr>
        <w:rFonts w:hint="default"/>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5"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7"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9"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0"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1"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2"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3"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8"/>
  </w:num>
  <w:num w:numId="2" w16cid:durableId="177039259">
    <w:abstractNumId w:val="26"/>
  </w:num>
  <w:num w:numId="3" w16cid:durableId="1552570664">
    <w:abstractNumId w:val="50"/>
  </w:num>
  <w:num w:numId="4" w16cid:durableId="1521550199">
    <w:abstractNumId w:val="6"/>
  </w:num>
  <w:num w:numId="5" w16cid:durableId="924385770">
    <w:abstractNumId w:val="37"/>
  </w:num>
  <w:num w:numId="6" w16cid:durableId="2066365511">
    <w:abstractNumId w:val="40"/>
  </w:num>
  <w:num w:numId="7" w16cid:durableId="1644507637">
    <w:abstractNumId w:val="30"/>
  </w:num>
  <w:num w:numId="8" w16cid:durableId="319818408">
    <w:abstractNumId w:val="0"/>
  </w:num>
  <w:num w:numId="9" w16cid:durableId="1986272954">
    <w:abstractNumId w:val="4"/>
  </w:num>
  <w:num w:numId="10" w16cid:durableId="1459883965">
    <w:abstractNumId w:val="52"/>
  </w:num>
  <w:num w:numId="11" w16cid:durableId="677853537">
    <w:abstractNumId w:val="32"/>
  </w:num>
  <w:num w:numId="12" w16cid:durableId="2032685007">
    <w:abstractNumId w:val="45"/>
  </w:num>
  <w:num w:numId="13" w16cid:durableId="67846363">
    <w:abstractNumId w:val="47"/>
  </w:num>
  <w:num w:numId="14" w16cid:durableId="1601982814">
    <w:abstractNumId w:val="5"/>
  </w:num>
  <w:num w:numId="15" w16cid:durableId="365956993">
    <w:abstractNumId w:val="20"/>
  </w:num>
  <w:num w:numId="16" w16cid:durableId="1625230297">
    <w:abstractNumId w:val="8"/>
  </w:num>
  <w:num w:numId="17" w16cid:durableId="933519477">
    <w:abstractNumId w:val="39"/>
  </w:num>
  <w:num w:numId="18" w16cid:durableId="453868992">
    <w:abstractNumId w:val="42"/>
  </w:num>
  <w:num w:numId="19" w16cid:durableId="2001691226">
    <w:abstractNumId w:val="41"/>
  </w:num>
  <w:num w:numId="20" w16cid:durableId="1303344215">
    <w:abstractNumId w:val="12"/>
  </w:num>
  <w:num w:numId="21" w16cid:durableId="858396595">
    <w:abstractNumId w:val="49"/>
  </w:num>
  <w:num w:numId="22" w16cid:durableId="1678772482">
    <w:abstractNumId w:val="21"/>
  </w:num>
  <w:num w:numId="23" w16cid:durableId="703408519">
    <w:abstractNumId w:val="43"/>
  </w:num>
  <w:num w:numId="24" w16cid:durableId="312023304">
    <w:abstractNumId w:val="25"/>
  </w:num>
  <w:num w:numId="25" w16cid:durableId="532423219">
    <w:abstractNumId w:val="22"/>
  </w:num>
  <w:num w:numId="26" w16cid:durableId="240649335">
    <w:abstractNumId w:val="14"/>
  </w:num>
  <w:num w:numId="27" w16cid:durableId="113528028">
    <w:abstractNumId w:val="48"/>
  </w:num>
  <w:num w:numId="28" w16cid:durableId="2096658216">
    <w:abstractNumId w:val="46"/>
  </w:num>
  <w:num w:numId="29" w16cid:durableId="1524052116">
    <w:abstractNumId w:val="51"/>
  </w:num>
  <w:num w:numId="30" w16cid:durableId="248396418">
    <w:abstractNumId w:val="10"/>
  </w:num>
  <w:num w:numId="31" w16cid:durableId="351298722">
    <w:abstractNumId w:val="1"/>
  </w:num>
  <w:num w:numId="32" w16cid:durableId="293490703">
    <w:abstractNumId w:val="2"/>
  </w:num>
  <w:num w:numId="33" w16cid:durableId="1276714346">
    <w:abstractNumId w:val="11"/>
  </w:num>
  <w:num w:numId="34" w16cid:durableId="572086398">
    <w:abstractNumId w:val="9"/>
  </w:num>
  <w:num w:numId="35" w16cid:durableId="316806404">
    <w:abstractNumId w:val="53"/>
  </w:num>
  <w:num w:numId="36" w16cid:durableId="658660013">
    <w:abstractNumId w:val="35"/>
  </w:num>
  <w:num w:numId="37" w16cid:durableId="46800180">
    <w:abstractNumId w:val="23"/>
  </w:num>
  <w:num w:numId="38" w16cid:durableId="1136680519">
    <w:abstractNumId w:val="13"/>
  </w:num>
  <w:num w:numId="39" w16cid:durableId="920912887">
    <w:abstractNumId w:val="29"/>
  </w:num>
  <w:num w:numId="40" w16cid:durableId="76484725">
    <w:abstractNumId w:val="44"/>
  </w:num>
  <w:num w:numId="41" w16cid:durableId="1415855122">
    <w:abstractNumId w:val="36"/>
  </w:num>
  <w:num w:numId="42" w16cid:durableId="28528556">
    <w:abstractNumId w:val="7"/>
  </w:num>
  <w:num w:numId="43" w16cid:durableId="1367371734">
    <w:abstractNumId w:val="15"/>
  </w:num>
  <w:num w:numId="44" w16cid:durableId="59719509">
    <w:abstractNumId w:val="31"/>
  </w:num>
  <w:num w:numId="45" w16cid:durableId="468016140">
    <w:abstractNumId w:val="18"/>
  </w:num>
  <w:num w:numId="46" w16cid:durableId="330377148">
    <w:abstractNumId w:val="34"/>
  </w:num>
  <w:num w:numId="47" w16cid:durableId="242421121">
    <w:abstractNumId w:val="28"/>
  </w:num>
  <w:num w:numId="48" w16cid:durableId="1731147694">
    <w:abstractNumId w:val="16"/>
  </w:num>
  <w:num w:numId="49" w16cid:durableId="1455445871">
    <w:abstractNumId w:val="3"/>
  </w:num>
  <w:num w:numId="50" w16cid:durableId="1511942506">
    <w:abstractNumId w:val="19"/>
  </w:num>
  <w:num w:numId="51" w16cid:durableId="1823083717">
    <w:abstractNumId w:val="27"/>
  </w:num>
  <w:num w:numId="52" w16cid:durableId="72514040">
    <w:abstractNumId w:val="17"/>
  </w:num>
  <w:num w:numId="53" w16cid:durableId="1230535516">
    <w:abstractNumId w:val="33"/>
  </w:num>
  <w:num w:numId="54" w16cid:durableId="1484472299">
    <w:abstractNumId w:val="24"/>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115"/>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07644"/>
    <w:rsid w:val="00010746"/>
    <w:rsid w:val="00010B1E"/>
    <w:rsid w:val="0001150B"/>
    <w:rsid w:val="00013101"/>
    <w:rsid w:val="00013877"/>
    <w:rsid w:val="00015584"/>
    <w:rsid w:val="0001757D"/>
    <w:rsid w:val="00021D5A"/>
    <w:rsid w:val="00022416"/>
    <w:rsid w:val="0002293B"/>
    <w:rsid w:val="00024AC1"/>
    <w:rsid w:val="00024E3C"/>
    <w:rsid w:val="00025382"/>
    <w:rsid w:val="000304D5"/>
    <w:rsid w:val="000304FF"/>
    <w:rsid w:val="000326A2"/>
    <w:rsid w:val="00033046"/>
    <w:rsid w:val="00033238"/>
    <w:rsid w:val="00036D2D"/>
    <w:rsid w:val="000372AB"/>
    <w:rsid w:val="00037930"/>
    <w:rsid w:val="000412FC"/>
    <w:rsid w:val="00042FDA"/>
    <w:rsid w:val="000435F4"/>
    <w:rsid w:val="0004507F"/>
    <w:rsid w:val="000476AD"/>
    <w:rsid w:val="000501D1"/>
    <w:rsid w:val="00050335"/>
    <w:rsid w:val="000506B2"/>
    <w:rsid w:val="0005350D"/>
    <w:rsid w:val="000557AC"/>
    <w:rsid w:val="000610EF"/>
    <w:rsid w:val="000634BA"/>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0ED1"/>
    <w:rsid w:val="00092589"/>
    <w:rsid w:val="0009377A"/>
    <w:rsid w:val="0009503C"/>
    <w:rsid w:val="000A0E2B"/>
    <w:rsid w:val="000A21B2"/>
    <w:rsid w:val="000A3466"/>
    <w:rsid w:val="000A49BA"/>
    <w:rsid w:val="000A6656"/>
    <w:rsid w:val="000B0724"/>
    <w:rsid w:val="000B531F"/>
    <w:rsid w:val="000B6FE3"/>
    <w:rsid w:val="000C0082"/>
    <w:rsid w:val="000C141A"/>
    <w:rsid w:val="000C3EEF"/>
    <w:rsid w:val="000C4A12"/>
    <w:rsid w:val="000C5AEC"/>
    <w:rsid w:val="000D0030"/>
    <w:rsid w:val="000D45B6"/>
    <w:rsid w:val="000D538C"/>
    <w:rsid w:val="000D5B87"/>
    <w:rsid w:val="000D6C9A"/>
    <w:rsid w:val="000D6F51"/>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1E3D"/>
    <w:rsid w:val="00102FEE"/>
    <w:rsid w:val="00103BB2"/>
    <w:rsid w:val="0010463F"/>
    <w:rsid w:val="00106ACD"/>
    <w:rsid w:val="001103E8"/>
    <w:rsid w:val="00111267"/>
    <w:rsid w:val="001117D8"/>
    <w:rsid w:val="0011299C"/>
    <w:rsid w:val="00113F39"/>
    <w:rsid w:val="001156E9"/>
    <w:rsid w:val="00115802"/>
    <w:rsid w:val="00122106"/>
    <w:rsid w:val="00123B01"/>
    <w:rsid w:val="00123DD2"/>
    <w:rsid w:val="00125D4E"/>
    <w:rsid w:val="00127106"/>
    <w:rsid w:val="001271D4"/>
    <w:rsid w:val="00132873"/>
    <w:rsid w:val="00133FDD"/>
    <w:rsid w:val="001347D5"/>
    <w:rsid w:val="0014037B"/>
    <w:rsid w:val="0014083B"/>
    <w:rsid w:val="00142CD6"/>
    <w:rsid w:val="00142CF5"/>
    <w:rsid w:val="00143771"/>
    <w:rsid w:val="00143BF9"/>
    <w:rsid w:val="00144922"/>
    <w:rsid w:val="00145970"/>
    <w:rsid w:val="00145A8C"/>
    <w:rsid w:val="001475FD"/>
    <w:rsid w:val="00147CA6"/>
    <w:rsid w:val="001505AC"/>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7799E"/>
    <w:rsid w:val="001807A1"/>
    <w:rsid w:val="00186730"/>
    <w:rsid w:val="00187E82"/>
    <w:rsid w:val="00192405"/>
    <w:rsid w:val="00192A63"/>
    <w:rsid w:val="00193737"/>
    <w:rsid w:val="00195542"/>
    <w:rsid w:val="00196290"/>
    <w:rsid w:val="001967E1"/>
    <w:rsid w:val="001A0270"/>
    <w:rsid w:val="001A2F3D"/>
    <w:rsid w:val="001A31A9"/>
    <w:rsid w:val="001A347E"/>
    <w:rsid w:val="001A3B28"/>
    <w:rsid w:val="001A47FF"/>
    <w:rsid w:val="001A4F66"/>
    <w:rsid w:val="001A5F9E"/>
    <w:rsid w:val="001B4A86"/>
    <w:rsid w:val="001B4E89"/>
    <w:rsid w:val="001B6220"/>
    <w:rsid w:val="001C0B72"/>
    <w:rsid w:val="001C157B"/>
    <w:rsid w:val="001C431B"/>
    <w:rsid w:val="001C4712"/>
    <w:rsid w:val="001C60E3"/>
    <w:rsid w:val="001D1246"/>
    <w:rsid w:val="001D264D"/>
    <w:rsid w:val="001D47DA"/>
    <w:rsid w:val="001D6712"/>
    <w:rsid w:val="001E0F76"/>
    <w:rsid w:val="001E30B9"/>
    <w:rsid w:val="001E48E3"/>
    <w:rsid w:val="001E5751"/>
    <w:rsid w:val="001E5764"/>
    <w:rsid w:val="001E639B"/>
    <w:rsid w:val="001E68B7"/>
    <w:rsid w:val="001E7551"/>
    <w:rsid w:val="001E76D0"/>
    <w:rsid w:val="001F01BF"/>
    <w:rsid w:val="001F1FA2"/>
    <w:rsid w:val="001F2A90"/>
    <w:rsid w:val="001F60A1"/>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374"/>
    <w:rsid w:val="00237B09"/>
    <w:rsid w:val="00237F25"/>
    <w:rsid w:val="00240AAA"/>
    <w:rsid w:val="00241ED9"/>
    <w:rsid w:val="0024405D"/>
    <w:rsid w:val="0024414C"/>
    <w:rsid w:val="002448E8"/>
    <w:rsid w:val="002457BE"/>
    <w:rsid w:val="00245D67"/>
    <w:rsid w:val="00246555"/>
    <w:rsid w:val="00247EC2"/>
    <w:rsid w:val="00247F7B"/>
    <w:rsid w:val="00251623"/>
    <w:rsid w:val="00254878"/>
    <w:rsid w:val="00256E7F"/>
    <w:rsid w:val="002575BA"/>
    <w:rsid w:val="00260B62"/>
    <w:rsid w:val="0026158B"/>
    <w:rsid w:val="00261A4B"/>
    <w:rsid w:val="00265B66"/>
    <w:rsid w:val="00265BB8"/>
    <w:rsid w:val="00270940"/>
    <w:rsid w:val="0027172F"/>
    <w:rsid w:val="00271C9C"/>
    <w:rsid w:val="002732B3"/>
    <w:rsid w:val="00275D71"/>
    <w:rsid w:val="002779AA"/>
    <w:rsid w:val="00277C6E"/>
    <w:rsid w:val="00281ED8"/>
    <w:rsid w:val="002840AC"/>
    <w:rsid w:val="00286583"/>
    <w:rsid w:val="00286D08"/>
    <w:rsid w:val="00290246"/>
    <w:rsid w:val="00293AAF"/>
    <w:rsid w:val="0029649F"/>
    <w:rsid w:val="00297AC0"/>
    <w:rsid w:val="002A036E"/>
    <w:rsid w:val="002A2042"/>
    <w:rsid w:val="002A4849"/>
    <w:rsid w:val="002A4ACC"/>
    <w:rsid w:val="002A4CD8"/>
    <w:rsid w:val="002A5104"/>
    <w:rsid w:val="002A7875"/>
    <w:rsid w:val="002A7A85"/>
    <w:rsid w:val="002B0210"/>
    <w:rsid w:val="002B45E9"/>
    <w:rsid w:val="002C47A1"/>
    <w:rsid w:val="002C64BE"/>
    <w:rsid w:val="002C7DED"/>
    <w:rsid w:val="002D01F6"/>
    <w:rsid w:val="002D0B9E"/>
    <w:rsid w:val="002D173D"/>
    <w:rsid w:val="002D2140"/>
    <w:rsid w:val="002D53E8"/>
    <w:rsid w:val="002E0923"/>
    <w:rsid w:val="002E15D3"/>
    <w:rsid w:val="002E245E"/>
    <w:rsid w:val="002E2490"/>
    <w:rsid w:val="002E3B09"/>
    <w:rsid w:val="002E618E"/>
    <w:rsid w:val="002E6301"/>
    <w:rsid w:val="002F0C46"/>
    <w:rsid w:val="002F38DA"/>
    <w:rsid w:val="002F3EA2"/>
    <w:rsid w:val="002F4AEC"/>
    <w:rsid w:val="002F5A9C"/>
    <w:rsid w:val="00300CDA"/>
    <w:rsid w:val="00301077"/>
    <w:rsid w:val="00302713"/>
    <w:rsid w:val="00303EDE"/>
    <w:rsid w:val="00304207"/>
    <w:rsid w:val="00305373"/>
    <w:rsid w:val="003054D4"/>
    <w:rsid w:val="00306C2B"/>
    <w:rsid w:val="0031040A"/>
    <w:rsid w:val="00310D02"/>
    <w:rsid w:val="003116E4"/>
    <w:rsid w:val="003120CC"/>
    <w:rsid w:val="00313129"/>
    <w:rsid w:val="0031661B"/>
    <w:rsid w:val="00320238"/>
    <w:rsid w:val="00320F45"/>
    <w:rsid w:val="003226F2"/>
    <w:rsid w:val="00322741"/>
    <w:rsid w:val="00323654"/>
    <w:rsid w:val="00323C85"/>
    <w:rsid w:val="00323DA0"/>
    <w:rsid w:val="0032418C"/>
    <w:rsid w:val="0032643B"/>
    <w:rsid w:val="0033064C"/>
    <w:rsid w:val="00330668"/>
    <w:rsid w:val="003322AF"/>
    <w:rsid w:val="0033414B"/>
    <w:rsid w:val="0033532C"/>
    <w:rsid w:val="00336578"/>
    <w:rsid w:val="003378D2"/>
    <w:rsid w:val="00340446"/>
    <w:rsid w:val="003404FD"/>
    <w:rsid w:val="0034120D"/>
    <w:rsid w:val="00343085"/>
    <w:rsid w:val="00345924"/>
    <w:rsid w:val="00345C87"/>
    <w:rsid w:val="003470E8"/>
    <w:rsid w:val="0034776C"/>
    <w:rsid w:val="00353734"/>
    <w:rsid w:val="00354363"/>
    <w:rsid w:val="0035537E"/>
    <w:rsid w:val="00355489"/>
    <w:rsid w:val="003564CA"/>
    <w:rsid w:val="00356554"/>
    <w:rsid w:val="00357676"/>
    <w:rsid w:val="003602B4"/>
    <w:rsid w:val="00361B33"/>
    <w:rsid w:val="00361B3D"/>
    <w:rsid w:val="00361FBC"/>
    <w:rsid w:val="00362F4F"/>
    <w:rsid w:val="003639F3"/>
    <w:rsid w:val="00363D23"/>
    <w:rsid w:val="00365445"/>
    <w:rsid w:val="00366377"/>
    <w:rsid w:val="003735DA"/>
    <w:rsid w:val="003775C6"/>
    <w:rsid w:val="00377BD5"/>
    <w:rsid w:val="00380993"/>
    <w:rsid w:val="00380DB1"/>
    <w:rsid w:val="00381941"/>
    <w:rsid w:val="00381A2C"/>
    <w:rsid w:val="00381A4B"/>
    <w:rsid w:val="00381E63"/>
    <w:rsid w:val="00382FFA"/>
    <w:rsid w:val="003839F9"/>
    <w:rsid w:val="00385122"/>
    <w:rsid w:val="00385288"/>
    <w:rsid w:val="00385569"/>
    <w:rsid w:val="00385C7A"/>
    <w:rsid w:val="00386281"/>
    <w:rsid w:val="00386C87"/>
    <w:rsid w:val="003872D8"/>
    <w:rsid w:val="00390E10"/>
    <w:rsid w:val="003916EB"/>
    <w:rsid w:val="003939B4"/>
    <w:rsid w:val="00394B2B"/>
    <w:rsid w:val="00395C85"/>
    <w:rsid w:val="00396071"/>
    <w:rsid w:val="003972AD"/>
    <w:rsid w:val="003A00F5"/>
    <w:rsid w:val="003A0789"/>
    <w:rsid w:val="003A08C0"/>
    <w:rsid w:val="003A0AD4"/>
    <w:rsid w:val="003A11F1"/>
    <w:rsid w:val="003A165D"/>
    <w:rsid w:val="003A6630"/>
    <w:rsid w:val="003A701D"/>
    <w:rsid w:val="003B1ABE"/>
    <w:rsid w:val="003B21F6"/>
    <w:rsid w:val="003B2255"/>
    <w:rsid w:val="003B3836"/>
    <w:rsid w:val="003B4646"/>
    <w:rsid w:val="003B5039"/>
    <w:rsid w:val="003B5A31"/>
    <w:rsid w:val="003B66B4"/>
    <w:rsid w:val="003B6BA1"/>
    <w:rsid w:val="003B78A9"/>
    <w:rsid w:val="003B7C17"/>
    <w:rsid w:val="003C0DD5"/>
    <w:rsid w:val="003C15C2"/>
    <w:rsid w:val="003C23EC"/>
    <w:rsid w:val="003C3B3F"/>
    <w:rsid w:val="003C4A40"/>
    <w:rsid w:val="003C4EF1"/>
    <w:rsid w:val="003C676A"/>
    <w:rsid w:val="003D0803"/>
    <w:rsid w:val="003D11F4"/>
    <w:rsid w:val="003D19D2"/>
    <w:rsid w:val="003D44C7"/>
    <w:rsid w:val="003D583F"/>
    <w:rsid w:val="003D68FA"/>
    <w:rsid w:val="003E223F"/>
    <w:rsid w:val="003E225E"/>
    <w:rsid w:val="003E3661"/>
    <w:rsid w:val="003E6781"/>
    <w:rsid w:val="003E77CC"/>
    <w:rsid w:val="003E7E79"/>
    <w:rsid w:val="003F01CB"/>
    <w:rsid w:val="003F0EB8"/>
    <w:rsid w:val="003F3F25"/>
    <w:rsid w:val="003F5046"/>
    <w:rsid w:val="003F558B"/>
    <w:rsid w:val="003F5FFB"/>
    <w:rsid w:val="003F6698"/>
    <w:rsid w:val="003F6829"/>
    <w:rsid w:val="003F72EA"/>
    <w:rsid w:val="00403A40"/>
    <w:rsid w:val="004045FE"/>
    <w:rsid w:val="004101AD"/>
    <w:rsid w:val="00412F14"/>
    <w:rsid w:val="00415661"/>
    <w:rsid w:val="00415910"/>
    <w:rsid w:val="004213D8"/>
    <w:rsid w:val="00422FDE"/>
    <w:rsid w:val="00423A1D"/>
    <w:rsid w:val="004241A1"/>
    <w:rsid w:val="004302F3"/>
    <w:rsid w:val="004305F0"/>
    <w:rsid w:val="00431629"/>
    <w:rsid w:val="00431B2C"/>
    <w:rsid w:val="00432218"/>
    <w:rsid w:val="00432581"/>
    <w:rsid w:val="00432C19"/>
    <w:rsid w:val="0043463C"/>
    <w:rsid w:val="00434A93"/>
    <w:rsid w:val="00435EA0"/>
    <w:rsid w:val="00441DE7"/>
    <w:rsid w:val="00442B1E"/>
    <w:rsid w:val="004441B0"/>
    <w:rsid w:val="0044555F"/>
    <w:rsid w:val="0044687B"/>
    <w:rsid w:val="00452FC1"/>
    <w:rsid w:val="00452FFF"/>
    <w:rsid w:val="00454EEF"/>
    <w:rsid w:val="00455CFB"/>
    <w:rsid w:val="00460545"/>
    <w:rsid w:val="00460B9B"/>
    <w:rsid w:val="00460FA0"/>
    <w:rsid w:val="00463CE1"/>
    <w:rsid w:val="00465A94"/>
    <w:rsid w:val="00467637"/>
    <w:rsid w:val="00467D57"/>
    <w:rsid w:val="00467DC1"/>
    <w:rsid w:val="00467EA4"/>
    <w:rsid w:val="00470F28"/>
    <w:rsid w:val="00475139"/>
    <w:rsid w:val="00475E03"/>
    <w:rsid w:val="00480673"/>
    <w:rsid w:val="0048068A"/>
    <w:rsid w:val="0048084C"/>
    <w:rsid w:val="00482A58"/>
    <w:rsid w:val="0048427A"/>
    <w:rsid w:val="00486310"/>
    <w:rsid w:val="004879A0"/>
    <w:rsid w:val="00487C71"/>
    <w:rsid w:val="00487E21"/>
    <w:rsid w:val="00490591"/>
    <w:rsid w:val="00491CB4"/>
    <w:rsid w:val="00491F4D"/>
    <w:rsid w:val="00497B66"/>
    <w:rsid w:val="004A15B7"/>
    <w:rsid w:val="004A36DC"/>
    <w:rsid w:val="004A5741"/>
    <w:rsid w:val="004A5AF6"/>
    <w:rsid w:val="004A68C8"/>
    <w:rsid w:val="004A6FCC"/>
    <w:rsid w:val="004A77B1"/>
    <w:rsid w:val="004B0221"/>
    <w:rsid w:val="004B1689"/>
    <w:rsid w:val="004B3316"/>
    <w:rsid w:val="004B479F"/>
    <w:rsid w:val="004B48CF"/>
    <w:rsid w:val="004B531A"/>
    <w:rsid w:val="004B53B2"/>
    <w:rsid w:val="004B74BA"/>
    <w:rsid w:val="004B7DD2"/>
    <w:rsid w:val="004C0E5C"/>
    <w:rsid w:val="004C107B"/>
    <w:rsid w:val="004C3FE7"/>
    <w:rsid w:val="004C691D"/>
    <w:rsid w:val="004D3133"/>
    <w:rsid w:val="004D31CF"/>
    <w:rsid w:val="004D6D72"/>
    <w:rsid w:val="004D7E0D"/>
    <w:rsid w:val="004F0E85"/>
    <w:rsid w:val="004F2792"/>
    <w:rsid w:val="004F2C86"/>
    <w:rsid w:val="004F37D8"/>
    <w:rsid w:val="004F3895"/>
    <w:rsid w:val="004F3AFF"/>
    <w:rsid w:val="0050102F"/>
    <w:rsid w:val="00502A78"/>
    <w:rsid w:val="005030F2"/>
    <w:rsid w:val="0050396D"/>
    <w:rsid w:val="0050408B"/>
    <w:rsid w:val="0050471A"/>
    <w:rsid w:val="005104D4"/>
    <w:rsid w:val="00510E3C"/>
    <w:rsid w:val="00512A69"/>
    <w:rsid w:val="005133BC"/>
    <w:rsid w:val="00513CC6"/>
    <w:rsid w:val="00514669"/>
    <w:rsid w:val="005149C9"/>
    <w:rsid w:val="00514B1C"/>
    <w:rsid w:val="00515B77"/>
    <w:rsid w:val="00516EC5"/>
    <w:rsid w:val="005178A2"/>
    <w:rsid w:val="005211F2"/>
    <w:rsid w:val="00521422"/>
    <w:rsid w:val="00524853"/>
    <w:rsid w:val="00525787"/>
    <w:rsid w:val="00525DED"/>
    <w:rsid w:val="00527E00"/>
    <w:rsid w:val="00530EEA"/>
    <w:rsid w:val="005312FC"/>
    <w:rsid w:val="00531A5E"/>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578FE"/>
    <w:rsid w:val="005600C3"/>
    <w:rsid w:val="0056277A"/>
    <w:rsid w:val="005628B2"/>
    <w:rsid w:val="005629D3"/>
    <w:rsid w:val="005636ED"/>
    <w:rsid w:val="00565FC5"/>
    <w:rsid w:val="00566AE1"/>
    <w:rsid w:val="00576DDC"/>
    <w:rsid w:val="00576E56"/>
    <w:rsid w:val="005778C6"/>
    <w:rsid w:val="00580C90"/>
    <w:rsid w:val="00582EA2"/>
    <w:rsid w:val="00585031"/>
    <w:rsid w:val="005858F7"/>
    <w:rsid w:val="00586C2F"/>
    <w:rsid w:val="005877AE"/>
    <w:rsid w:val="00590443"/>
    <w:rsid w:val="00594BA7"/>
    <w:rsid w:val="00595BF3"/>
    <w:rsid w:val="00596E42"/>
    <w:rsid w:val="00597B0A"/>
    <w:rsid w:val="00597B5D"/>
    <w:rsid w:val="005A0FA8"/>
    <w:rsid w:val="005A1F81"/>
    <w:rsid w:val="005A2500"/>
    <w:rsid w:val="005A4180"/>
    <w:rsid w:val="005B228D"/>
    <w:rsid w:val="005B2B19"/>
    <w:rsid w:val="005B40E3"/>
    <w:rsid w:val="005B4FAC"/>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849"/>
    <w:rsid w:val="005D798D"/>
    <w:rsid w:val="005E09B4"/>
    <w:rsid w:val="005E2CF1"/>
    <w:rsid w:val="005E4104"/>
    <w:rsid w:val="005F0082"/>
    <w:rsid w:val="005F1339"/>
    <w:rsid w:val="005F1789"/>
    <w:rsid w:val="005F2889"/>
    <w:rsid w:val="005F3A38"/>
    <w:rsid w:val="005F4522"/>
    <w:rsid w:val="005F51AF"/>
    <w:rsid w:val="005F6B52"/>
    <w:rsid w:val="0060068F"/>
    <w:rsid w:val="00601274"/>
    <w:rsid w:val="0060167B"/>
    <w:rsid w:val="00601C71"/>
    <w:rsid w:val="006029C3"/>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44BB"/>
    <w:rsid w:val="00635271"/>
    <w:rsid w:val="00635429"/>
    <w:rsid w:val="0063542B"/>
    <w:rsid w:val="00635876"/>
    <w:rsid w:val="00635B6F"/>
    <w:rsid w:val="0063654A"/>
    <w:rsid w:val="0063791B"/>
    <w:rsid w:val="00641D66"/>
    <w:rsid w:val="006426BE"/>
    <w:rsid w:val="00643098"/>
    <w:rsid w:val="00643A78"/>
    <w:rsid w:val="00646411"/>
    <w:rsid w:val="00647A79"/>
    <w:rsid w:val="006505AC"/>
    <w:rsid w:val="00652348"/>
    <w:rsid w:val="00652872"/>
    <w:rsid w:val="00656B6A"/>
    <w:rsid w:val="00660384"/>
    <w:rsid w:val="00661F5B"/>
    <w:rsid w:val="0066224D"/>
    <w:rsid w:val="0066375D"/>
    <w:rsid w:val="00663A3E"/>
    <w:rsid w:val="00663FCC"/>
    <w:rsid w:val="00664E9E"/>
    <w:rsid w:val="006655CF"/>
    <w:rsid w:val="00665EAE"/>
    <w:rsid w:val="00667D24"/>
    <w:rsid w:val="0067097D"/>
    <w:rsid w:val="00673237"/>
    <w:rsid w:val="00673A05"/>
    <w:rsid w:val="00674338"/>
    <w:rsid w:val="00674425"/>
    <w:rsid w:val="00677EE0"/>
    <w:rsid w:val="00682D48"/>
    <w:rsid w:val="006849D6"/>
    <w:rsid w:val="00685D0A"/>
    <w:rsid w:val="0068651B"/>
    <w:rsid w:val="006907F9"/>
    <w:rsid w:val="00691AC2"/>
    <w:rsid w:val="00692B22"/>
    <w:rsid w:val="00692C55"/>
    <w:rsid w:val="006947A4"/>
    <w:rsid w:val="00695823"/>
    <w:rsid w:val="006963EE"/>
    <w:rsid w:val="006974AA"/>
    <w:rsid w:val="00697F74"/>
    <w:rsid w:val="006A0835"/>
    <w:rsid w:val="006A0D2C"/>
    <w:rsid w:val="006A286E"/>
    <w:rsid w:val="006A33B1"/>
    <w:rsid w:val="006A6765"/>
    <w:rsid w:val="006B13B1"/>
    <w:rsid w:val="006B376B"/>
    <w:rsid w:val="006B69BA"/>
    <w:rsid w:val="006B746C"/>
    <w:rsid w:val="006C0F0E"/>
    <w:rsid w:val="006C264F"/>
    <w:rsid w:val="006C3168"/>
    <w:rsid w:val="006D1FE0"/>
    <w:rsid w:val="006D2121"/>
    <w:rsid w:val="006D4527"/>
    <w:rsid w:val="006D753F"/>
    <w:rsid w:val="006D7F4B"/>
    <w:rsid w:val="006E011A"/>
    <w:rsid w:val="006E1009"/>
    <w:rsid w:val="006E14A9"/>
    <w:rsid w:val="006E1F56"/>
    <w:rsid w:val="006E43A9"/>
    <w:rsid w:val="006E5228"/>
    <w:rsid w:val="006E5CEF"/>
    <w:rsid w:val="006E5FD0"/>
    <w:rsid w:val="006E611A"/>
    <w:rsid w:val="006F03FB"/>
    <w:rsid w:val="006F0587"/>
    <w:rsid w:val="006F1540"/>
    <w:rsid w:val="006F15B3"/>
    <w:rsid w:val="006F2CD7"/>
    <w:rsid w:val="006F57F0"/>
    <w:rsid w:val="007011F5"/>
    <w:rsid w:val="00702653"/>
    <w:rsid w:val="00703625"/>
    <w:rsid w:val="0070509C"/>
    <w:rsid w:val="00706E04"/>
    <w:rsid w:val="007102D4"/>
    <w:rsid w:val="0071293E"/>
    <w:rsid w:val="007145AE"/>
    <w:rsid w:val="0071517D"/>
    <w:rsid w:val="00716584"/>
    <w:rsid w:val="00716A03"/>
    <w:rsid w:val="00720B90"/>
    <w:rsid w:val="00724006"/>
    <w:rsid w:val="00724EC5"/>
    <w:rsid w:val="00726D68"/>
    <w:rsid w:val="00726E79"/>
    <w:rsid w:val="00731580"/>
    <w:rsid w:val="00732F2E"/>
    <w:rsid w:val="0073359B"/>
    <w:rsid w:val="007351E9"/>
    <w:rsid w:val="00735424"/>
    <w:rsid w:val="0073572A"/>
    <w:rsid w:val="00735B08"/>
    <w:rsid w:val="00735CAA"/>
    <w:rsid w:val="0073691F"/>
    <w:rsid w:val="00736B7C"/>
    <w:rsid w:val="00736B91"/>
    <w:rsid w:val="00736D30"/>
    <w:rsid w:val="00737634"/>
    <w:rsid w:val="00744D01"/>
    <w:rsid w:val="00745C84"/>
    <w:rsid w:val="00747D30"/>
    <w:rsid w:val="00747F41"/>
    <w:rsid w:val="00750632"/>
    <w:rsid w:val="007510DC"/>
    <w:rsid w:val="007520FF"/>
    <w:rsid w:val="00752A45"/>
    <w:rsid w:val="00752F9C"/>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F61"/>
    <w:rsid w:val="007668BB"/>
    <w:rsid w:val="00767A7B"/>
    <w:rsid w:val="00767E9E"/>
    <w:rsid w:val="007709B2"/>
    <w:rsid w:val="00770ADE"/>
    <w:rsid w:val="00770C87"/>
    <w:rsid w:val="00773F63"/>
    <w:rsid w:val="00774494"/>
    <w:rsid w:val="00774E5A"/>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97F50"/>
    <w:rsid w:val="007A029B"/>
    <w:rsid w:val="007A0A44"/>
    <w:rsid w:val="007A0D40"/>
    <w:rsid w:val="007A17C5"/>
    <w:rsid w:val="007A1BCB"/>
    <w:rsid w:val="007A56D4"/>
    <w:rsid w:val="007A5FB0"/>
    <w:rsid w:val="007A6113"/>
    <w:rsid w:val="007A70EA"/>
    <w:rsid w:val="007B6622"/>
    <w:rsid w:val="007B6DCB"/>
    <w:rsid w:val="007B7808"/>
    <w:rsid w:val="007C0881"/>
    <w:rsid w:val="007C2AF0"/>
    <w:rsid w:val="007C35B1"/>
    <w:rsid w:val="007C7797"/>
    <w:rsid w:val="007D16A7"/>
    <w:rsid w:val="007D422C"/>
    <w:rsid w:val="007D57BA"/>
    <w:rsid w:val="007D58FF"/>
    <w:rsid w:val="007D593D"/>
    <w:rsid w:val="007E048B"/>
    <w:rsid w:val="007E0EEB"/>
    <w:rsid w:val="007E2905"/>
    <w:rsid w:val="007F126C"/>
    <w:rsid w:val="007F28C3"/>
    <w:rsid w:val="007F3631"/>
    <w:rsid w:val="007F4960"/>
    <w:rsid w:val="007F5C14"/>
    <w:rsid w:val="007F63E8"/>
    <w:rsid w:val="007F6613"/>
    <w:rsid w:val="007F7350"/>
    <w:rsid w:val="00800009"/>
    <w:rsid w:val="008017D1"/>
    <w:rsid w:val="008021A1"/>
    <w:rsid w:val="008030EA"/>
    <w:rsid w:val="008045C3"/>
    <w:rsid w:val="0080617C"/>
    <w:rsid w:val="00810921"/>
    <w:rsid w:val="008116C2"/>
    <w:rsid w:val="00811745"/>
    <w:rsid w:val="00813369"/>
    <w:rsid w:val="00813563"/>
    <w:rsid w:val="00813747"/>
    <w:rsid w:val="00813A65"/>
    <w:rsid w:val="00813C6A"/>
    <w:rsid w:val="00816AA6"/>
    <w:rsid w:val="00820AE5"/>
    <w:rsid w:val="00820B6D"/>
    <w:rsid w:val="008238EF"/>
    <w:rsid w:val="008247E7"/>
    <w:rsid w:val="008250BC"/>
    <w:rsid w:val="008256FD"/>
    <w:rsid w:val="00825C23"/>
    <w:rsid w:val="00827EE6"/>
    <w:rsid w:val="00831376"/>
    <w:rsid w:val="00832537"/>
    <w:rsid w:val="0083264C"/>
    <w:rsid w:val="0083407C"/>
    <w:rsid w:val="00834879"/>
    <w:rsid w:val="00834A9E"/>
    <w:rsid w:val="00841F2D"/>
    <w:rsid w:val="008426BA"/>
    <w:rsid w:val="00842881"/>
    <w:rsid w:val="00845437"/>
    <w:rsid w:val="0084547A"/>
    <w:rsid w:val="00846053"/>
    <w:rsid w:val="0084610F"/>
    <w:rsid w:val="0084641D"/>
    <w:rsid w:val="008475AA"/>
    <w:rsid w:val="00852F62"/>
    <w:rsid w:val="008540BC"/>
    <w:rsid w:val="008566B9"/>
    <w:rsid w:val="00856AE8"/>
    <w:rsid w:val="00856ED0"/>
    <w:rsid w:val="00857045"/>
    <w:rsid w:val="00857284"/>
    <w:rsid w:val="008574E1"/>
    <w:rsid w:val="00857D8E"/>
    <w:rsid w:val="008600B0"/>
    <w:rsid w:val="0086248B"/>
    <w:rsid w:val="00862BD0"/>
    <w:rsid w:val="00862C4E"/>
    <w:rsid w:val="008648F3"/>
    <w:rsid w:val="0087159B"/>
    <w:rsid w:val="0087576D"/>
    <w:rsid w:val="00875F5D"/>
    <w:rsid w:val="0088049B"/>
    <w:rsid w:val="00881276"/>
    <w:rsid w:val="0088214D"/>
    <w:rsid w:val="0088297D"/>
    <w:rsid w:val="00882FAC"/>
    <w:rsid w:val="008835AF"/>
    <w:rsid w:val="00885170"/>
    <w:rsid w:val="0088520E"/>
    <w:rsid w:val="00885DAA"/>
    <w:rsid w:val="008870F3"/>
    <w:rsid w:val="0089311D"/>
    <w:rsid w:val="0089488E"/>
    <w:rsid w:val="00894997"/>
    <w:rsid w:val="00894A57"/>
    <w:rsid w:val="0089580F"/>
    <w:rsid w:val="008A01C9"/>
    <w:rsid w:val="008A1BA4"/>
    <w:rsid w:val="008A2C81"/>
    <w:rsid w:val="008A3114"/>
    <w:rsid w:val="008A33C5"/>
    <w:rsid w:val="008A4570"/>
    <w:rsid w:val="008A4DDB"/>
    <w:rsid w:val="008A5567"/>
    <w:rsid w:val="008A673A"/>
    <w:rsid w:val="008A6914"/>
    <w:rsid w:val="008A7613"/>
    <w:rsid w:val="008B1CD9"/>
    <w:rsid w:val="008B2D5D"/>
    <w:rsid w:val="008B48C0"/>
    <w:rsid w:val="008B5D93"/>
    <w:rsid w:val="008B76A1"/>
    <w:rsid w:val="008C1CFB"/>
    <w:rsid w:val="008C337B"/>
    <w:rsid w:val="008C38FE"/>
    <w:rsid w:val="008C3ECE"/>
    <w:rsid w:val="008C6867"/>
    <w:rsid w:val="008C79A0"/>
    <w:rsid w:val="008D13ED"/>
    <w:rsid w:val="008D19FB"/>
    <w:rsid w:val="008D1AFB"/>
    <w:rsid w:val="008D325B"/>
    <w:rsid w:val="008D489B"/>
    <w:rsid w:val="008D4F13"/>
    <w:rsid w:val="008D5546"/>
    <w:rsid w:val="008D596B"/>
    <w:rsid w:val="008D677D"/>
    <w:rsid w:val="008D7504"/>
    <w:rsid w:val="008E096C"/>
    <w:rsid w:val="008E0ECB"/>
    <w:rsid w:val="008E1863"/>
    <w:rsid w:val="008E2620"/>
    <w:rsid w:val="008E2EB7"/>
    <w:rsid w:val="008E31D0"/>
    <w:rsid w:val="008E4436"/>
    <w:rsid w:val="008E59C1"/>
    <w:rsid w:val="008F303E"/>
    <w:rsid w:val="008F3962"/>
    <w:rsid w:val="008F4DD9"/>
    <w:rsid w:val="008F54B8"/>
    <w:rsid w:val="008F7E12"/>
    <w:rsid w:val="00900367"/>
    <w:rsid w:val="00900407"/>
    <w:rsid w:val="00901C4C"/>
    <w:rsid w:val="00901D3F"/>
    <w:rsid w:val="009030C5"/>
    <w:rsid w:val="00903455"/>
    <w:rsid w:val="00904C0E"/>
    <w:rsid w:val="0090579B"/>
    <w:rsid w:val="00907B9B"/>
    <w:rsid w:val="00911110"/>
    <w:rsid w:val="00912391"/>
    <w:rsid w:val="00913E56"/>
    <w:rsid w:val="00913FDB"/>
    <w:rsid w:val="00915281"/>
    <w:rsid w:val="00915B27"/>
    <w:rsid w:val="009160B4"/>
    <w:rsid w:val="009209BA"/>
    <w:rsid w:val="00921395"/>
    <w:rsid w:val="00921F09"/>
    <w:rsid w:val="0092217F"/>
    <w:rsid w:val="0092231E"/>
    <w:rsid w:val="009258C0"/>
    <w:rsid w:val="009316AB"/>
    <w:rsid w:val="00931E16"/>
    <w:rsid w:val="0093268D"/>
    <w:rsid w:val="00933A28"/>
    <w:rsid w:val="0093598D"/>
    <w:rsid w:val="009359F7"/>
    <w:rsid w:val="00935E20"/>
    <w:rsid w:val="00937D29"/>
    <w:rsid w:val="00941759"/>
    <w:rsid w:val="00944B15"/>
    <w:rsid w:val="00945040"/>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030"/>
    <w:rsid w:val="0097477E"/>
    <w:rsid w:val="00974DEE"/>
    <w:rsid w:val="00975D5C"/>
    <w:rsid w:val="0097616B"/>
    <w:rsid w:val="00977CA1"/>
    <w:rsid w:val="009811F9"/>
    <w:rsid w:val="009820D8"/>
    <w:rsid w:val="009825AA"/>
    <w:rsid w:val="00983552"/>
    <w:rsid w:val="00983DE3"/>
    <w:rsid w:val="00984508"/>
    <w:rsid w:val="00985602"/>
    <w:rsid w:val="009857DB"/>
    <w:rsid w:val="009875E9"/>
    <w:rsid w:val="0099121F"/>
    <w:rsid w:val="00991EB6"/>
    <w:rsid w:val="00992450"/>
    <w:rsid w:val="00994C41"/>
    <w:rsid w:val="00994D39"/>
    <w:rsid w:val="009951D0"/>
    <w:rsid w:val="00995925"/>
    <w:rsid w:val="00997B76"/>
    <w:rsid w:val="009A3F0F"/>
    <w:rsid w:val="009A4FCE"/>
    <w:rsid w:val="009A5E51"/>
    <w:rsid w:val="009A691F"/>
    <w:rsid w:val="009B08B1"/>
    <w:rsid w:val="009B142B"/>
    <w:rsid w:val="009B2842"/>
    <w:rsid w:val="009B3A9C"/>
    <w:rsid w:val="009B4488"/>
    <w:rsid w:val="009B4A86"/>
    <w:rsid w:val="009B6716"/>
    <w:rsid w:val="009B7C49"/>
    <w:rsid w:val="009C001A"/>
    <w:rsid w:val="009C1AA6"/>
    <w:rsid w:val="009C25BD"/>
    <w:rsid w:val="009C2718"/>
    <w:rsid w:val="009C4D13"/>
    <w:rsid w:val="009C529D"/>
    <w:rsid w:val="009C5B4C"/>
    <w:rsid w:val="009C7497"/>
    <w:rsid w:val="009D0A99"/>
    <w:rsid w:val="009D19C5"/>
    <w:rsid w:val="009D1AA4"/>
    <w:rsid w:val="009D519C"/>
    <w:rsid w:val="009D52B7"/>
    <w:rsid w:val="009D52FE"/>
    <w:rsid w:val="009D5AE1"/>
    <w:rsid w:val="009D5FE7"/>
    <w:rsid w:val="009D76FA"/>
    <w:rsid w:val="009D7BAE"/>
    <w:rsid w:val="009D7FA6"/>
    <w:rsid w:val="009E3E5C"/>
    <w:rsid w:val="009E757F"/>
    <w:rsid w:val="009E7AE8"/>
    <w:rsid w:val="009F025E"/>
    <w:rsid w:val="009F0E73"/>
    <w:rsid w:val="009F119A"/>
    <w:rsid w:val="009F2953"/>
    <w:rsid w:val="009F29E1"/>
    <w:rsid w:val="009F3888"/>
    <w:rsid w:val="009F430D"/>
    <w:rsid w:val="009F5B8B"/>
    <w:rsid w:val="009F62BB"/>
    <w:rsid w:val="009F65A6"/>
    <w:rsid w:val="009F7C71"/>
    <w:rsid w:val="00A0085F"/>
    <w:rsid w:val="00A016FB"/>
    <w:rsid w:val="00A019BE"/>
    <w:rsid w:val="00A027FC"/>
    <w:rsid w:val="00A031B4"/>
    <w:rsid w:val="00A04481"/>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703"/>
    <w:rsid w:val="00A3781B"/>
    <w:rsid w:val="00A41AB2"/>
    <w:rsid w:val="00A42432"/>
    <w:rsid w:val="00A442B5"/>
    <w:rsid w:val="00A4499B"/>
    <w:rsid w:val="00A44D00"/>
    <w:rsid w:val="00A4759A"/>
    <w:rsid w:val="00A47D9A"/>
    <w:rsid w:val="00A508B0"/>
    <w:rsid w:val="00A50B92"/>
    <w:rsid w:val="00A51FE1"/>
    <w:rsid w:val="00A52022"/>
    <w:rsid w:val="00A526CB"/>
    <w:rsid w:val="00A54B5D"/>
    <w:rsid w:val="00A5583B"/>
    <w:rsid w:val="00A57516"/>
    <w:rsid w:val="00A57CE2"/>
    <w:rsid w:val="00A61311"/>
    <w:rsid w:val="00A6203B"/>
    <w:rsid w:val="00A62726"/>
    <w:rsid w:val="00A63994"/>
    <w:rsid w:val="00A64FC8"/>
    <w:rsid w:val="00A652DB"/>
    <w:rsid w:val="00A65A94"/>
    <w:rsid w:val="00A66401"/>
    <w:rsid w:val="00A70A1D"/>
    <w:rsid w:val="00A711C1"/>
    <w:rsid w:val="00A71451"/>
    <w:rsid w:val="00A71490"/>
    <w:rsid w:val="00A71566"/>
    <w:rsid w:val="00A76A67"/>
    <w:rsid w:val="00A77DE5"/>
    <w:rsid w:val="00A80565"/>
    <w:rsid w:val="00A828BE"/>
    <w:rsid w:val="00A840EF"/>
    <w:rsid w:val="00A857A7"/>
    <w:rsid w:val="00A86C07"/>
    <w:rsid w:val="00A8736C"/>
    <w:rsid w:val="00A8786E"/>
    <w:rsid w:val="00A91A1B"/>
    <w:rsid w:val="00A94692"/>
    <w:rsid w:val="00A96092"/>
    <w:rsid w:val="00A9690C"/>
    <w:rsid w:val="00AA29EF"/>
    <w:rsid w:val="00AA3AEF"/>
    <w:rsid w:val="00AA7B5E"/>
    <w:rsid w:val="00AB068A"/>
    <w:rsid w:val="00AB254C"/>
    <w:rsid w:val="00AB3399"/>
    <w:rsid w:val="00AB38E4"/>
    <w:rsid w:val="00AB3BAA"/>
    <w:rsid w:val="00AB5955"/>
    <w:rsid w:val="00AB7B1A"/>
    <w:rsid w:val="00AC45BB"/>
    <w:rsid w:val="00AC4812"/>
    <w:rsid w:val="00AC48AC"/>
    <w:rsid w:val="00AC5B37"/>
    <w:rsid w:val="00AC6253"/>
    <w:rsid w:val="00AC65E6"/>
    <w:rsid w:val="00AD02D4"/>
    <w:rsid w:val="00AD0F30"/>
    <w:rsid w:val="00AD560D"/>
    <w:rsid w:val="00AD7D17"/>
    <w:rsid w:val="00AE0B90"/>
    <w:rsid w:val="00AE1AAB"/>
    <w:rsid w:val="00AE1E0F"/>
    <w:rsid w:val="00AE1E89"/>
    <w:rsid w:val="00AE3400"/>
    <w:rsid w:val="00AE3DF6"/>
    <w:rsid w:val="00AE3FD9"/>
    <w:rsid w:val="00AE4769"/>
    <w:rsid w:val="00AE4E6E"/>
    <w:rsid w:val="00AE63ED"/>
    <w:rsid w:val="00AE7212"/>
    <w:rsid w:val="00AE79DA"/>
    <w:rsid w:val="00AF1439"/>
    <w:rsid w:val="00AF1DBF"/>
    <w:rsid w:val="00AF28F3"/>
    <w:rsid w:val="00AF49D7"/>
    <w:rsid w:val="00AF707E"/>
    <w:rsid w:val="00B014B1"/>
    <w:rsid w:val="00B0168A"/>
    <w:rsid w:val="00B017C7"/>
    <w:rsid w:val="00B01C04"/>
    <w:rsid w:val="00B04C4A"/>
    <w:rsid w:val="00B06288"/>
    <w:rsid w:val="00B064D3"/>
    <w:rsid w:val="00B16940"/>
    <w:rsid w:val="00B16EEA"/>
    <w:rsid w:val="00B20125"/>
    <w:rsid w:val="00B20339"/>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36CC"/>
    <w:rsid w:val="00B6646A"/>
    <w:rsid w:val="00B67B9B"/>
    <w:rsid w:val="00B70DA1"/>
    <w:rsid w:val="00B72ABF"/>
    <w:rsid w:val="00B75162"/>
    <w:rsid w:val="00B75273"/>
    <w:rsid w:val="00B767D2"/>
    <w:rsid w:val="00B81668"/>
    <w:rsid w:val="00B817E1"/>
    <w:rsid w:val="00B821EA"/>
    <w:rsid w:val="00B84EF0"/>
    <w:rsid w:val="00B862E1"/>
    <w:rsid w:val="00B87D10"/>
    <w:rsid w:val="00B91AF7"/>
    <w:rsid w:val="00B9203A"/>
    <w:rsid w:val="00B93688"/>
    <w:rsid w:val="00B93BD1"/>
    <w:rsid w:val="00B93F5A"/>
    <w:rsid w:val="00B943B8"/>
    <w:rsid w:val="00B94647"/>
    <w:rsid w:val="00B950DF"/>
    <w:rsid w:val="00B960A1"/>
    <w:rsid w:val="00B96870"/>
    <w:rsid w:val="00B97148"/>
    <w:rsid w:val="00BA07FF"/>
    <w:rsid w:val="00BA1CE8"/>
    <w:rsid w:val="00BA1F71"/>
    <w:rsid w:val="00BA3EE2"/>
    <w:rsid w:val="00BA496D"/>
    <w:rsid w:val="00BA6A78"/>
    <w:rsid w:val="00BA6C30"/>
    <w:rsid w:val="00BA7F0A"/>
    <w:rsid w:val="00BB13C4"/>
    <w:rsid w:val="00BB1455"/>
    <w:rsid w:val="00BB489C"/>
    <w:rsid w:val="00BB5430"/>
    <w:rsid w:val="00BB5B2A"/>
    <w:rsid w:val="00BB6705"/>
    <w:rsid w:val="00BB6810"/>
    <w:rsid w:val="00BC392B"/>
    <w:rsid w:val="00BD062F"/>
    <w:rsid w:val="00BE03B8"/>
    <w:rsid w:val="00BE1D4B"/>
    <w:rsid w:val="00BE61AD"/>
    <w:rsid w:val="00BE61D8"/>
    <w:rsid w:val="00BE629B"/>
    <w:rsid w:val="00BE6C4A"/>
    <w:rsid w:val="00BF2201"/>
    <w:rsid w:val="00BF298D"/>
    <w:rsid w:val="00BF3BE1"/>
    <w:rsid w:val="00BF4566"/>
    <w:rsid w:val="00BF4AAC"/>
    <w:rsid w:val="00BF55EB"/>
    <w:rsid w:val="00BF6279"/>
    <w:rsid w:val="00BF637A"/>
    <w:rsid w:val="00BF79DB"/>
    <w:rsid w:val="00BF7CA0"/>
    <w:rsid w:val="00BF7DEF"/>
    <w:rsid w:val="00C02423"/>
    <w:rsid w:val="00C056C1"/>
    <w:rsid w:val="00C06B5D"/>
    <w:rsid w:val="00C07D84"/>
    <w:rsid w:val="00C11D0C"/>
    <w:rsid w:val="00C1316A"/>
    <w:rsid w:val="00C132E3"/>
    <w:rsid w:val="00C145D6"/>
    <w:rsid w:val="00C15FCC"/>
    <w:rsid w:val="00C17803"/>
    <w:rsid w:val="00C21442"/>
    <w:rsid w:val="00C21F9B"/>
    <w:rsid w:val="00C226A3"/>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294"/>
    <w:rsid w:val="00C77FDA"/>
    <w:rsid w:val="00C800A8"/>
    <w:rsid w:val="00C80648"/>
    <w:rsid w:val="00C81732"/>
    <w:rsid w:val="00C829BC"/>
    <w:rsid w:val="00C866EA"/>
    <w:rsid w:val="00C867F0"/>
    <w:rsid w:val="00C868E7"/>
    <w:rsid w:val="00C92EF3"/>
    <w:rsid w:val="00C96168"/>
    <w:rsid w:val="00C97B1D"/>
    <w:rsid w:val="00CA0DAC"/>
    <w:rsid w:val="00CA0DD6"/>
    <w:rsid w:val="00CA2A95"/>
    <w:rsid w:val="00CA3D9F"/>
    <w:rsid w:val="00CA402F"/>
    <w:rsid w:val="00CA593B"/>
    <w:rsid w:val="00CB201A"/>
    <w:rsid w:val="00CB26C2"/>
    <w:rsid w:val="00CB43DB"/>
    <w:rsid w:val="00CB44EF"/>
    <w:rsid w:val="00CB4B14"/>
    <w:rsid w:val="00CB5EA9"/>
    <w:rsid w:val="00CB7548"/>
    <w:rsid w:val="00CC03AD"/>
    <w:rsid w:val="00CC0853"/>
    <w:rsid w:val="00CC08EC"/>
    <w:rsid w:val="00CC1946"/>
    <w:rsid w:val="00CC1C3B"/>
    <w:rsid w:val="00CC2284"/>
    <w:rsid w:val="00CC26D6"/>
    <w:rsid w:val="00CC763C"/>
    <w:rsid w:val="00CD15CD"/>
    <w:rsid w:val="00CD1710"/>
    <w:rsid w:val="00CD3DAB"/>
    <w:rsid w:val="00CE2572"/>
    <w:rsid w:val="00CE29C0"/>
    <w:rsid w:val="00CE2B1C"/>
    <w:rsid w:val="00CE3124"/>
    <w:rsid w:val="00CE3AEF"/>
    <w:rsid w:val="00CE63C0"/>
    <w:rsid w:val="00CE6B8D"/>
    <w:rsid w:val="00CF07CE"/>
    <w:rsid w:val="00CF0DC6"/>
    <w:rsid w:val="00CF1711"/>
    <w:rsid w:val="00CF1BF6"/>
    <w:rsid w:val="00CF2700"/>
    <w:rsid w:val="00CF2E1E"/>
    <w:rsid w:val="00CF378C"/>
    <w:rsid w:val="00CF5594"/>
    <w:rsid w:val="00CF5F79"/>
    <w:rsid w:val="00D02033"/>
    <w:rsid w:val="00D03162"/>
    <w:rsid w:val="00D0574E"/>
    <w:rsid w:val="00D06DE7"/>
    <w:rsid w:val="00D07758"/>
    <w:rsid w:val="00D10C2C"/>
    <w:rsid w:val="00D11297"/>
    <w:rsid w:val="00D117B3"/>
    <w:rsid w:val="00D13E78"/>
    <w:rsid w:val="00D14EAE"/>
    <w:rsid w:val="00D158C3"/>
    <w:rsid w:val="00D16FB3"/>
    <w:rsid w:val="00D17937"/>
    <w:rsid w:val="00D2007D"/>
    <w:rsid w:val="00D21E03"/>
    <w:rsid w:val="00D23C24"/>
    <w:rsid w:val="00D24928"/>
    <w:rsid w:val="00D30173"/>
    <w:rsid w:val="00D338CE"/>
    <w:rsid w:val="00D34EF6"/>
    <w:rsid w:val="00D34F73"/>
    <w:rsid w:val="00D361B0"/>
    <w:rsid w:val="00D36D84"/>
    <w:rsid w:val="00D41C06"/>
    <w:rsid w:val="00D4251D"/>
    <w:rsid w:val="00D435C3"/>
    <w:rsid w:val="00D43882"/>
    <w:rsid w:val="00D44CB0"/>
    <w:rsid w:val="00D46076"/>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755F5"/>
    <w:rsid w:val="00D766F9"/>
    <w:rsid w:val="00D77670"/>
    <w:rsid w:val="00D802D3"/>
    <w:rsid w:val="00D80C5B"/>
    <w:rsid w:val="00D812E8"/>
    <w:rsid w:val="00D81EF0"/>
    <w:rsid w:val="00D84B5D"/>
    <w:rsid w:val="00D85F03"/>
    <w:rsid w:val="00D876B0"/>
    <w:rsid w:val="00D87913"/>
    <w:rsid w:val="00D9149B"/>
    <w:rsid w:val="00D91DF4"/>
    <w:rsid w:val="00D930DB"/>
    <w:rsid w:val="00D95003"/>
    <w:rsid w:val="00D95006"/>
    <w:rsid w:val="00DA20A2"/>
    <w:rsid w:val="00DA3F4C"/>
    <w:rsid w:val="00DA47C8"/>
    <w:rsid w:val="00DA52CC"/>
    <w:rsid w:val="00DA693B"/>
    <w:rsid w:val="00DA6D80"/>
    <w:rsid w:val="00DA7577"/>
    <w:rsid w:val="00DA757B"/>
    <w:rsid w:val="00DA7E83"/>
    <w:rsid w:val="00DB1042"/>
    <w:rsid w:val="00DB1428"/>
    <w:rsid w:val="00DB20F2"/>
    <w:rsid w:val="00DB2C38"/>
    <w:rsid w:val="00DB3B30"/>
    <w:rsid w:val="00DB6288"/>
    <w:rsid w:val="00DB7B50"/>
    <w:rsid w:val="00DC2465"/>
    <w:rsid w:val="00DC2F26"/>
    <w:rsid w:val="00DC6C9B"/>
    <w:rsid w:val="00DC75DB"/>
    <w:rsid w:val="00DD16B8"/>
    <w:rsid w:val="00DD28F6"/>
    <w:rsid w:val="00DD39B0"/>
    <w:rsid w:val="00DD47DE"/>
    <w:rsid w:val="00DD4D04"/>
    <w:rsid w:val="00DD768F"/>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30090"/>
    <w:rsid w:val="00E31750"/>
    <w:rsid w:val="00E3240D"/>
    <w:rsid w:val="00E3693D"/>
    <w:rsid w:val="00E40ACB"/>
    <w:rsid w:val="00E45C78"/>
    <w:rsid w:val="00E46183"/>
    <w:rsid w:val="00E472AC"/>
    <w:rsid w:val="00E47812"/>
    <w:rsid w:val="00E50501"/>
    <w:rsid w:val="00E50F00"/>
    <w:rsid w:val="00E51C10"/>
    <w:rsid w:val="00E55F2E"/>
    <w:rsid w:val="00E65165"/>
    <w:rsid w:val="00E65351"/>
    <w:rsid w:val="00E711FA"/>
    <w:rsid w:val="00E730F9"/>
    <w:rsid w:val="00E73DDD"/>
    <w:rsid w:val="00E74065"/>
    <w:rsid w:val="00E74470"/>
    <w:rsid w:val="00E74ED1"/>
    <w:rsid w:val="00E75F1D"/>
    <w:rsid w:val="00E76038"/>
    <w:rsid w:val="00E76883"/>
    <w:rsid w:val="00E803E8"/>
    <w:rsid w:val="00E80403"/>
    <w:rsid w:val="00E82AA0"/>
    <w:rsid w:val="00E84409"/>
    <w:rsid w:val="00E84B75"/>
    <w:rsid w:val="00E8594D"/>
    <w:rsid w:val="00E876AF"/>
    <w:rsid w:val="00E87DCB"/>
    <w:rsid w:val="00E93216"/>
    <w:rsid w:val="00E93AA2"/>
    <w:rsid w:val="00E946E5"/>
    <w:rsid w:val="00EA0384"/>
    <w:rsid w:val="00EA058A"/>
    <w:rsid w:val="00EA1761"/>
    <w:rsid w:val="00EA27A4"/>
    <w:rsid w:val="00EA27AE"/>
    <w:rsid w:val="00EA2C9E"/>
    <w:rsid w:val="00EA32EE"/>
    <w:rsid w:val="00EA3BB1"/>
    <w:rsid w:val="00EA4C2E"/>
    <w:rsid w:val="00EA7CD9"/>
    <w:rsid w:val="00EB2574"/>
    <w:rsid w:val="00EB2D30"/>
    <w:rsid w:val="00EB5AB3"/>
    <w:rsid w:val="00EB5BD3"/>
    <w:rsid w:val="00EB7762"/>
    <w:rsid w:val="00EC0CA5"/>
    <w:rsid w:val="00EC137F"/>
    <w:rsid w:val="00EC28DA"/>
    <w:rsid w:val="00EC2B8A"/>
    <w:rsid w:val="00EC4273"/>
    <w:rsid w:val="00EC7465"/>
    <w:rsid w:val="00EC7EA0"/>
    <w:rsid w:val="00ED11EA"/>
    <w:rsid w:val="00ED1B72"/>
    <w:rsid w:val="00ED1F5F"/>
    <w:rsid w:val="00ED2B08"/>
    <w:rsid w:val="00ED2EB7"/>
    <w:rsid w:val="00ED4438"/>
    <w:rsid w:val="00ED4641"/>
    <w:rsid w:val="00ED58FB"/>
    <w:rsid w:val="00ED5FD0"/>
    <w:rsid w:val="00ED7849"/>
    <w:rsid w:val="00EE31A4"/>
    <w:rsid w:val="00EE709D"/>
    <w:rsid w:val="00EF0439"/>
    <w:rsid w:val="00EF16EE"/>
    <w:rsid w:val="00EF6544"/>
    <w:rsid w:val="00F005AF"/>
    <w:rsid w:val="00F00ADF"/>
    <w:rsid w:val="00F03D50"/>
    <w:rsid w:val="00F06A2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57F"/>
    <w:rsid w:val="00F37696"/>
    <w:rsid w:val="00F414E8"/>
    <w:rsid w:val="00F46C80"/>
    <w:rsid w:val="00F47104"/>
    <w:rsid w:val="00F47C75"/>
    <w:rsid w:val="00F47EA0"/>
    <w:rsid w:val="00F50D56"/>
    <w:rsid w:val="00F524C8"/>
    <w:rsid w:val="00F53CAF"/>
    <w:rsid w:val="00F549BB"/>
    <w:rsid w:val="00F55D63"/>
    <w:rsid w:val="00F560A5"/>
    <w:rsid w:val="00F56C9E"/>
    <w:rsid w:val="00F5710B"/>
    <w:rsid w:val="00F57F5D"/>
    <w:rsid w:val="00F60601"/>
    <w:rsid w:val="00F61A2D"/>
    <w:rsid w:val="00F64DEE"/>
    <w:rsid w:val="00F65D16"/>
    <w:rsid w:val="00F662F2"/>
    <w:rsid w:val="00F74E83"/>
    <w:rsid w:val="00F75014"/>
    <w:rsid w:val="00F75F5A"/>
    <w:rsid w:val="00F8014F"/>
    <w:rsid w:val="00F80DB8"/>
    <w:rsid w:val="00F81B55"/>
    <w:rsid w:val="00F83482"/>
    <w:rsid w:val="00F929AD"/>
    <w:rsid w:val="00F945E8"/>
    <w:rsid w:val="00F949CD"/>
    <w:rsid w:val="00F960B3"/>
    <w:rsid w:val="00FA069C"/>
    <w:rsid w:val="00FA0789"/>
    <w:rsid w:val="00FA4F69"/>
    <w:rsid w:val="00FA53B2"/>
    <w:rsid w:val="00FA633A"/>
    <w:rsid w:val="00FA6938"/>
    <w:rsid w:val="00FA749A"/>
    <w:rsid w:val="00FB005D"/>
    <w:rsid w:val="00FB2823"/>
    <w:rsid w:val="00FB467C"/>
    <w:rsid w:val="00FB4F31"/>
    <w:rsid w:val="00FB5719"/>
    <w:rsid w:val="00FB6A19"/>
    <w:rsid w:val="00FB6E8E"/>
    <w:rsid w:val="00FC008A"/>
    <w:rsid w:val="00FC04BF"/>
    <w:rsid w:val="00FC2D3F"/>
    <w:rsid w:val="00FC357C"/>
    <w:rsid w:val="00FD3EB9"/>
    <w:rsid w:val="00FD4EB1"/>
    <w:rsid w:val="00FD7146"/>
    <w:rsid w:val="00FD7A4D"/>
    <w:rsid w:val="00FE1065"/>
    <w:rsid w:val="00FE15C0"/>
    <w:rsid w:val="00FE1F7B"/>
    <w:rsid w:val="00FE2277"/>
    <w:rsid w:val="00FE2EB7"/>
    <w:rsid w:val="00FE41F1"/>
    <w:rsid w:val="00FE4F5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5"/>
    <o:shapelayout v:ext="edit">
      <o:idmap v:ext="edit" data="2"/>
      <o:rules v:ext="edit">
        <o:r id="V:Rule1" type="connector" idref="#Straight Arrow Connector 58"/>
        <o:r id="V:Rule2" type="connector" idref="#Straight Arrow Connector 34"/>
        <o:r id="V:Rule3" type="connector" idref="#Straight Arrow Connector 29"/>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594"/>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A5E51"/>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5">
    <w:name w:val="heading 5"/>
    <w:basedOn w:val="Normal"/>
    <w:next w:val="Normal"/>
    <w:link w:val="Heading5Char"/>
    <w:uiPriority w:val="9"/>
    <w:semiHidden/>
    <w:unhideWhenUsed/>
    <w:qFormat/>
    <w:rsid w:val="0005033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0C141A"/>
    <w:pPr>
      <w:tabs>
        <w:tab w:val="right" w:leader="dot" w:pos="7927"/>
      </w:tabs>
      <w:spacing w:before="0" w:after="100" w:line="360" w:lineRule="auto"/>
      <w:ind w:firstLine="0"/>
    </w:pPr>
    <w:rPr>
      <w:rFonts w:cs="Times New Roman"/>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 w:type="character" w:customStyle="1" w:styleId="Heading5Char">
    <w:name w:val="Heading 5 Char"/>
    <w:basedOn w:val="DefaultParagraphFont"/>
    <w:link w:val="Heading5"/>
    <w:uiPriority w:val="9"/>
    <w:semiHidden/>
    <w:rsid w:val="00050335"/>
    <w:rPr>
      <w:rFonts w:asciiTheme="majorHAnsi" w:eastAsiaTheme="majorEastAsia" w:hAnsiTheme="majorHAnsi" w:cstheme="majorBidi"/>
      <w:color w:val="2F5496" w:themeColor="accent1" w:themeShade="BF"/>
    </w:rPr>
  </w:style>
  <w:style w:type="character" w:customStyle="1" w:styleId="Heading3Char">
    <w:name w:val="Heading 3 Char"/>
    <w:basedOn w:val="DefaultParagraphFont"/>
    <w:link w:val="Heading3"/>
    <w:uiPriority w:val="9"/>
    <w:semiHidden/>
    <w:rsid w:val="009A5E51"/>
    <w:rPr>
      <w:rFonts w:asciiTheme="majorHAnsi" w:eastAsiaTheme="majorEastAsia" w:hAnsiTheme="majorHAnsi" w:cstheme="majorBidi"/>
      <w:color w:val="1F3763"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5895">
      <w:bodyDiv w:val="1"/>
      <w:marLeft w:val="0"/>
      <w:marRight w:val="0"/>
      <w:marTop w:val="0"/>
      <w:marBottom w:val="0"/>
      <w:divBdr>
        <w:top w:val="none" w:sz="0" w:space="0" w:color="auto"/>
        <w:left w:val="none" w:sz="0" w:space="0" w:color="auto"/>
        <w:bottom w:val="none" w:sz="0" w:space="0" w:color="auto"/>
        <w:right w:val="none" w:sz="0" w:space="0" w:color="auto"/>
      </w:divBdr>
    </w:div>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167749590">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302076076">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 w:id="1822916560">
      <w:bodyDiv w:val="1"/>
      <w:marLeft w:val="0"/>
      <w:marRight w:val="0"/>
      <w:marTop w:val="0"/>
      <w:marBottom w:val="0"/>
      <w:divBdr>
        <w:top w:val="none" w:sz="0" w:space="0" w:color="auto"/>
        <w:left w:val="none" w:sz="0" w:space="0" w:color="auto"/>
        <w:bottom w:val="none" w:sz="0" w:space="0" w:color="auto"/>
        <w:right w:val="none" w:sz="0" w:space="0" w:color="auto"/>
      </w:divBdr>
    </w:div>
    <w:div w:id="1928076999">
      <w:bodyDiv w:val="1"/>
      <w:marLeft w:val="0"/>
      <w:marRight w:val="0"/>
      <w:marTop w:val="0"/>
      <w:marBottom w:val="0"/>
      <w:divBdr>
        <w:top w:val="none" w:sz="0" w:space="0" w:color="auto"/>
        <w:left w:val="none" w:sz="0" w:space="0" w:color="auto"/>
        <w:bottom w:val="none" w:sz="0" w:space="0" w:color="auto"/>
        <w:right w:val="none" w:sz="0" w:space="0" w:color="auto"/>
      </w:divBdr>
    </w:div>
    <w:div w:id="21009041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117" Type="http://schemas.openxmlformats.org/officeDocument/2006/relationships/header" Target="header16.xml"/><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47" Type="http://schemas.openxmlformats.org/officeDocument/2006/relationships/hyperlink" Target="file:///E:\SEMINAR%20HASIL\REVISI%202%20HASIL%20VITA.docx" TargetMode="External"/><Relationship Id="rId63" Type="http://schemas.openxmlformats.org/officeDocument/2006/relationships/footer" Target="footer10.xml"/><Relationship Id="rId68" Type="http://schemas.openxmlformats.org/officeDocument/2006/relationships/footer" Target="footer12.xml"/><Relationship Id="rId84" Type="http://schemas.openxmlformats.org/officeDocument/2006/relationships/image" Target="media/image17.png"/><Relationship Id="rId89" Type="http://schemas.openxmlformats.org/officeDocument/2006/relationships/header" Target="header13.xml"/><Relationship Id="rId112" Type="http://schemas.openxmlformats.org/officeDocument/2006/relationships/image" Target="media/image41.png"/><Relationship Id="rId16" Type="http://schemas.openxmlformats.org/officeDocument/2006/relationships/footer" Target="footer4.xml"/><Relationship Id="rId107" Type="http://schemas.openxmlformats.org/officeDocument/2006/relationships/image" Target="media/image36.png"/><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hyperlink" Target="file:///E:\SEMINAR%20HASIL\REVISI%202%20HASIL%20VITA.docx" TargetMode="External"/><Relationship Id="rId53" Type="http://schemas.openxmlformats.org/officeDocument/2006/relationships/hyperlink" Target="file:///E:\SEMINAR%20HASIL\REVISI%202%20HASIL%20VITA.docx" TargetMode="External"/><Relationship Id="rId58" Type="http://schemas.openxmlformats.org/officeDocument/2006/relationships/header" Target="header7.xml"/><Relationship Id="rId74" Type="http://schemas.openxmlformats.org/officeDocument/2006/relationships/image" Target="media/image7.png"/><Relationship Id="rId79" Type="http://schemas.openxmlformats.org/officeDocument/2006/relationships/image" Target="media/image12.png"/><Relationship Id="rId102" Type="http://schemas.openxmlformats.org/officeDocument/2006/relationships/image" Target="media/image31.png"/><Relationship Id="rId123"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footer" Target="footer14.xml"/><Relationship Id="rId95" Type="http://schemas.openxmlformats.org/officeDocument/2006/relationships/image" Target="media/image24.png"/><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hyperlink" Target="file:///E:\SEMINAR%20HASIL\REVISI%202%20HASIL%20VITA.docx" TargetMode="External"/><Relationship Id="rId64" Type="http://schemas.openxmlformats.org/officeDocument/2006/relationships/header" Target="header10.xml"/><Relationship Id="rId69" Type="http://schemas.openxmlformats.org/officeDocument/2006/relationships/image" Target="media/image4.png"/><Relationship Id="rId113" Type="http://schemas.openxmlformats.org/officeDocument/2006/relationships/image" Target="media/image42.png"/><Relationship Id="rId118" Type="http://schemas.openxmlformats.org/officeDocument/2006/relationships/footer" Target="footer17.xml"/><Relationship Id="rId80" Type="http://schemas.openxmlformats.org/officeDocument/2006/relationships/image" Target="media/image13.png"/><Relationship Id="rId85" Type="http://schemas.openxmlformats.org/officeDocument/2006/relationships/image" Target="media/image18.pn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footer" Target="footer8.xml"/><Relationship Id="rId103" Type="http://schemas.openxmlformats.org/officeDocument/2006/relationships/image" Target="media/image32.png"/><Relationship Id="rId108" Type="http://schemas.openxmlformats.org/officeDocument/2006/relationships/image" Target="media/image37.png"/><Relationship Id="rId124" Type="http://schemas.openxmlformats.org/officeDocument/2006/relationships/theme" Target="theme/theme1.xml"/><Relationship Id="rId54" Type="http://schemas.openxmlformats.org/officeDocument/2006/relationships/header" Target="header5.xml"/><Relationship Id="rId70" Type="http://schemas.openxmlformats.org/officeDocument/2006/relationships/header" Target="header12.xml"/><Relationship Id="rId75" Type="http://schemas.openxmlformats.org/officeDocument/2006/relationships/image" Target="media/image8.png"/><Relationship Id="rId91" Type="http://schemas.openxmlformats.org/officeDocument/2006/relationships/image" Target="media/image22.png"/><Relationship Id="rId96"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yperlink" Target="file:///E:\SEMINAR%20HASIL\REVISI%202%20HASIL%20VITA.docx" TargetMode="External"/><Relationship Id="rId114" Type="http://schemas.openxmlformats.org/officeDocument/2006/relationships/image" Target="media/image43.png"/><Relationship Id="rId119" Type="http://schemas.openxmlformats.org/officeDocument/2006/relationships/header" Target="header17.xml"/><Relationship Id="rId44" Type="http://schemas.openxmlformats.org/officeDocument/2006/relationships/hyperlink" Target="file:///E:\SEMINAR%20HASIL\REVISI%202%20HASIL%20VITA.docx" TargetMode="External"/><Relationship Id="rId60" Type="http://schemas.openxmlformats.org/officeDocument/2006/relationships/header" Target="header8.xml"/><Relationship Id="rId65" Type="http://schemas.openxmlformats.org/officeDocument/2006/relationships/footer" Target="footer11.xml"/><Relationship Id="rId81" Type="http://schemas.openxmlformats.org/officeDocument/2006/relationships/image" Target="media/image14.png"/><Relationship Id="rId86"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8.png"/><Relationship Id="rId34" Type="http://schemas.openxmlformats.org/officeDocument/2006/relationships/hyperlink" Target="file:///E:\SEMINAR%20HASIL\REVISI%202%20HASIL%20VITA.docx" TargetMode="External"/><Relationship Id="rId50" Type="http://schemas.openxmlformats.org/officeDocument/2006/relationships/hyperlink" Target="file:///E:\SEMINAR%20HASIL\REVISI%202%20HASIL%20VITA.docx" TargetMode="External"/><Relationship Id="rId55" Type="http://schemas.openxmlformats.org/officeDocument/2006/relationships/footer" Target="footer6.xml"/><Relationship Id="rId76" Type="http://schemas.openxmlformats.org/officeDocument/2006/relationships/image" Target="media/image9.png"/><Relationship Id="rId97" Type="http://schemas.openxmlformats.org/officeDocument/2006/relationships/image" Target="media/image26.png"/><Relationship Id="rId104" Type="http://schemas.openxmlformats.org/officeDocument/2006/relationships/image" Target="media/image33.png"/><Relationship Id="rId120" Type="http://schemas.openxmlformats.org/officeDocument/2006/relationships/footer" Target="footer18.xml"/><Relationship Id="rId7" Type="http://schemas.openxmlformats.org/officeDocument/2006/relationships/endnotes" Target="endnotes.xml"/><Relationship Id="rId71" Type="http://schemas.openxmlformats.org/officeDocument/2006/relationships/footer" Target="footer13.xml"/><Relationship Id="rId92" Type="http://schemas.openxmlformats.org/officeDocument/2006/relationships/header" Target="header14.xml"/><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yperlink" Target="file:///E:\SEMINAR%20HASIL\REVISI%202%20HASIL%20VITA.docx" TargetMode="External"/><Relationship Id="rId66" Type="http://schemas.openxmlformats.org/officeDocument/2006/relationships/image" Target="media/image3.png"/><Relationship Id="rId87" Type="http://schemas.openxmlformats.org/officeDocument/2006/relationships/image" Target="media/image20.png"/><Relationship Id="rId110" Type="http://schemas.openxmlformats.org/officeDocument/2006/relationships/image" Target="media/image39.png"/><Relationship Id="rId115" Type="http://schemas.openxmlformats.org/officeDocument/2006/relationships/header" Target="header15.xml"/><Relationship Id="rId61" Type="http://schemas.openxmlformats.org/officeDocument/2006/relationships/footer" Target="footer9.xml"/><Relationship Id="rId82" Type="http://schemas.openxmlformats.org/officeDocument/2006/relationships/image" Target="media/image15.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header" Target="header6.xml"/><Relationship Id="rId77" Type="http://schemas.openxmlformats.org/officeDocument/2006/relationships/image" Target="media/image10.png"/><Relationship Id="rId100" Type="http://schemas.openxmlformats.org/officeDocument/2006/relationships/image" Target="media/image29.png"/><Relationship Id="rId105" Type="http://schemas.openxmlformats.org/officeDocument/2006/relationships/image" Target="media/image34.png"/><Relationship Id="rId8" Type="http://schemas.openxmlformats.org/officeDocument/2006/relationships/image" Target="media/image1.png"/><Relationship Id="rId51" Type="http://schemas.openxmlformats.org/officeDocument/2006/relationships/hyperlink" Target="file:///E:\SEMINAR%20HASIL\REVISI%202%20HASIL%20VITA.docx" TargetMode="External"/><Relationship Id="rId72" Type="http://schemas.openxmlformats.org/officeDocument/2006/relationships/image" Target="media/image5.png"/><Relationship Id="rId93" Type="http://schemas.openxmlformats.org/officeDocument/2006/relationships/footer" Target="footer15.xml"/><Relationship Id="rId98" Type="http://schemas.openxmlformats.org/officeDocument/2006/relationships/image" Target="media/image27.png"/><Relationship Id="rId121" Type="http://schemas.openxmlformats.org/officeDocument/2006/relationships/header" Target="header18.xml"/><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hyperlink" Target="file:///E:\SEMINAR%20HASIL\REVISI%202%20HASIL%20VITA.docx" TargetMode="External"/><Relationship Id="rId67" Type="http://schemas.openxmlformats.org/officeDocument/2006/relationships/header" Target="header11.xml"/><Relationship Id="rId116" Type="http://schemas.openxmlformats.org/officeDocument/2006/relationships/footer" Target="footer16.xml"/><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header" Target="header9.xml"/><Relationship Id="rId83" Type="http://schemas.openxmlformats.org/officeDocument/2006/relationships/image" Target="media/image16.png"/><Relationship Id="rId88" Type="http://schemas.openxmlformats.org/officeDocument/2006/relationships/image" Target="media/image21.png"/><Relationship Id="rId111" Type="http://schemas.openxmlformats.org/officeDocument/2006/relationships/image" Target="media/image40.png"/><Relationship Id="rId15" Type="http://schemas.openxmlformats.org/officeDocument/2006/relationships/header" Target="header3.xml"/><Relationship Id="rId36" Type="http://schemas.openxmlformats.org/officeDocument/2006/relationships/hyperlink" Target="file:///E:\SEMINAR%20HASIL\REVISI%202%20HASIL%20VITA.docx" TargetMode="External"/><Relationship Id="rId57" Type="http://schemas.openxmlformats.org/officeDocument/2006/relationships/footer" Target="footer7.xml"/><Relationship Id="rId106" Type="http://schemas.openxmlformats.org/officeDocument/2006/relationships/image" Target="media/image35.png"/><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52" Type="http://schemas.openxmlformats.org/officeDocument/2006/relationships/hyperlink" Target="file:///E:\SEMINAR%20HASIL\REVISI%202%20HASIL%20VITA.docx" TargetMode="External"/><Relationship Id="rId73" Type="http://schemas.openxmlformats.org/officeDocument/2006/relationships/image" Target="media/image6.png"/><Relationship Id="rId78" Type="http://schemas.openxmlformats.org/officeDocument/2006/relationships/image" Target="media/image11.png"/><Relationship Id="rId94" Type="http://schemas.openxmlformats.org/officeDocument/2006/relationships/image" Target="media/image23.png"/><Relationship Id="rId99" Type="http://schemas.openxmlformats.org/officeDocument/2006/relationships/image" Target="media/image28.png"/><Relationship Id="rId101" Type="http://schemas.openxmlformats.org/officeDocument/2006/relationships/image" Target="media/image30.png"/><Relationship Id="rId122" Type="http://schemas.openxmlformats.org/officeDocument/2006/relationships/footer" Target="footer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91</TotalTime>
  <Pages>94</Pages>
  <Words>13808</Words>
  <Characters>78709</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317</cp:revision>
  <cp:lastPrinted>2022-09-18T10:41:00Z</cp:lastPrinted>
  <dcterms:created xsi:type="dcterms:W3CDTF">2022-03-06T15:02:00Z</dcterms:created>
  <dcterms:modified xsi:type="dcterms:W3CDTF">2022-10-16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